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B38D76" w14:textId="2EF51224" w:rsidR="00F12AD5" w:rsidRPr="003F186A" w:rsidRDefault="00F12AD5" w:rsidP="542140AC">
      <w:pPr>
        <w:pBdr>
          <w:top w:val="nil"/>
          <w:left w:val="nil"/>
          <w:bottom w:val="nil"/>
          <w:right w:val="nil"/>
          <w:between w:val="nil"/>
        </w:pBdr>
        <w:spacing w:before="360" w:line="360" w:lineRule="auto"/>
        <w:jc w:val="both"/>
        <w:rPr>
          <w:b/>
          <w:color w:val="000000"/>
          <w:sz w:val="28"/>
          <w:szCs w:val="28"/>
        </w:rPr>
      </w:pPr>
      <w:r w:rsidRPr="542140AC">
        <w:rPr>
          <w:b/>
          <w:color w:val="000000" w:themeColor="text1"/>
          <w:sz w:val="28"/>
          <w:szCs w:val="28"/>
        </w:rPr>
        <w:t>“</w:t>
      </w:r>
      <w:r w:rsidR="007A0EA1" w:rsidRPr="542140AC">
        <w:rPr>
          <w:b/>
          <w:color w:val="000000" w:themeColor="text1"/>
          <w:sz w:val="28"/>
          <w:szCs w:val="28"/>
        </w:rPr>
        <w:t xml:space="preserve">Diseño e implementación de una aplicación web para </w:t>
      </w:r>
      <w:r w:rsidR="542140AC" w:rsidRPr="542140AC">
        <w:rPr>
          <w:b/>
          <w:bCs/>
          <w:color w:val="000000" w:themeColor="text1"/>
          <w:sz w:val="28"/>
          <w:szCs w:val="28"/>
        </w:rPr>
        <w:t>la</w:t>
      </w:r>
      <w:r w:rsidR="007A0EA1" w:rsidRPr="542140AC">
        <w:rPr>
          <w:b/>
          <w:color w:val="000000" w:themeColor="text1"/>
          <w:sz w:val="28"/>
          <w:szCs w:val="28"/>
        </w:rPr>
        <w:t xml:space="preserve"> gestión personalizada de itinerarios turísticos en agencias de viajes del Cusco</w:t>
      </w:r>
      <w:r w:rsidRPr="542140AC">
        <w:rPr>
          <w:b/>
          <w:color w:val="000000" w:themeColor="text1"/>
          <w:sz w:val="28"/>
          <w:szCs w:val="28"/>
        </w:rPr>
        <w:t>”</w:t>
      </w:r>
    </w:p>
    <w:p w14:paraId="0746D424" w14:textId="7D9D5921" w:rsidR="00F12AD5" w:rsidRPr="00635F34" w:rsidRDefault="00626CC5" w:rsidP="542140AC">
      <w:pPr>
        <w:keepNext/>
        <w:spacing w:line="360" w:lineRule="auto"/>
        <w:ind w:left="144"/>
        <w:jc w:val="both"/>
        <w:rPr>
          <w:rFonts w:ascii="Algerian" w:hAnsi="Algerian"/>
        </w:rPr>
      </w:pPr>
      <m:oMath>
        <m:sSup>
          <m:sSupPr>
            <m:ctrlPr>
              <w:rPr>
                <w:rFonts w:ascii="Cambria Math" w:hAnsi="Cambria Math"/>
                <w:i/>
                <w:szCs w:val="14"/>
              </w:rPr>
            </m:ctrlPr>
          </m:sSupPr>
          <m:e>
            <m:r>
              <m:rPr>
                <m:sty m:val="p"/>
              </m:rPr>
              <w:rPr>
                <w:rFonts w:ascii="Cambria Math" w:hAnsi="Cambria Math"/>
                <w:szCs w:val="14"/>
              </w:rPr>
              <m:t>Edison Costillo</m:t>
            </m:r>
          </m:e>
          <m:sup>
            <m:r>
              <w:rPr>
                <w:rFonts w:ascii="Cambria Math" w:hAnsi="Cambria Math"/>
                <w:szCs w:val="14"/>
              </w:rPr>
              <m:t>1</m:t>
            </m:r>
          </m:sup>
        </m:sSup>
      </m:oMath>
      <w:r w:rsidR="00F12AD5" w:rsidRPr="542140AC">
        <w:rPr>
          <w:rFonts w:ascii="Algerian" w:hAnsi="Algerian"/>
        </w:rPr>
        <w:t xml:space="preserve">;   </w:t>
      </w:r>
      <m:oMath>
        <m:sSup>
          <m:sSupPr>
            <m:ctrlPr>
              <w:rPr>
                <w:rFonts w:ascii="Cambria Math" w:hAnsi="Cambria Math"/>
                <w:i/>
                <w:szCs w:val="14"/>
              </w:rPr>
            </m:ctrlPr>
          </m:sSupPr>
          <m:e>
            <m:r>
              <m:rPr>
                <m:sty m:val="p"/>
              </m:rPr>
              <w:rPr>
                <w:rFonts w:ascii="Cambria Math" w:hAnsi="Cambria Math"/>
                <w:szCs w:val="14"/>
              </w:rPr>
              <m:t>Yerry Cruz</m:t>
            </m:r>
          </m:e>
          <m:sup>
            <m:r>
              <w:rPr>
                <w:rFonts w:ascii="Cambria Math" w:hAnsi="Cambria Math"/>
                <w:szCs w:val="14"/>
              </w:rPr>
              <m:t>1</m:t>
            </m:r>
          </m:sup>
        </m:sSup>
      </m:oMath>
      <w:r w:rsidR="00F12AD5" w:rsidRPr="542140AC">
        <w:rPr>
          <w:rFonts w:ascii="Algerian" w:hAnsi="Algerian"/>
        </w:rPr>
        <w:t xml:space="preserve"> &amp; </w:t>
      </w:r>
      <m:oMath>
        <m:sSup>
          <m:sSupPr>
            <m:ctrlPr>
              <w:rPr>
                <w:rFonts w:ascii="Cambria Math" w:hAnsi="Cambria Math"/>
                <w:i/>
                <w:szCs w:val="14"/>
              </w:rPr>
            </m:ctrlPr>
          </m:sSupPr>
          <m:e>
            <m:r>
              <m:rPr>
                <m:sty m:val="p"/>
              </m:rPr>
              <w:rPr>
                <w:rFonts w:ascii="Cambria Math" w:hAnsi="Cambria Math"/>
                <w:szCs w:val="14"/>
              </w:rPr>
              <m:t>Bill Ninanqui</m:t>
            </m:r>
          </m:e>
          <m:sup>
            <m:r>
              <w:rPr>
                <w:rFonts w:ascii="Cambria Math" w:hAnsi="Cambria Math"/>
                <w:szCs w:val="14"/>
              </w:rPr>
              <m:t>1</m:t>
            </m:r>
          </m:sup>
        </m:sSup>
      </m:oMath>
    </w:p>
    <w:p w14:paraId="43452E9D" w14:textId="1D32BCA7" w:rsidR="00F12AD5" w:rsidRDefault="00F12AD5" w:rsidP="542140AC">
      <w:pPr>
        <w:pBdr>
          <w:top w:val="nil"/>
          <w:left w:val="nil"/>
          <w:bottom w:val="nil"/>
          <w:right w:val="nil"/>
          <w:between w:val="nil"/>
        </w:pBdr>
        <w:spacing w:before="20" w:line="360" w:lineRule="auto"/>
        <w:jc w:val="both"/>
        <w:rPr>
          <w:b/>
          <w:color w:val="000000"/>
          <w:lang w:val="es-MX"/>
        </w:rPr>
      </w:pPr>
      <w:r w:rsidRPr="542140AC">
        <w:rPr>
          <w:b/>
          <w:color w:val="000000" w:themeColor="text1"/>
          <w:vertAlign w:val="superscript"/>
          <w:lang w:val="es-MX"/>
        </w:rPr>
        <w:t>1</w:t>
      </w:r>
      <w:r w:rsidRPr="542140AC">
        <w:rPr>
          <w:b/>
          <w:color w:val="000000" w:themeColor="text1"/>
          <w:lang w:val="es-MX"/>
        </w:rPr>
        <w:t xml:space="preserve"> </w:t>
      </w:r>
      <w:proofErr w:type="gramStart"/>
      <w:r w:rsidRPr="542140AC">
        <w:rPr>
          <w:b/>
          <w:color w:val="000000" w:themeColor="text1"/>
          <w:lang w:val="es-MX"/>
        </w:rPr>
        <w:t>Escuela</w:t>
      </w:r>
      <w:proofErr w:type="gramEnd"/>
      <w:r w:rsidRPr="542140AC">
        <w:rPr>
          <w:b/>
          <w:color w:val="000000" w:themeColor="text1"/>
          <w:lang w:val="es-MX"/>
        </w:rPr>
        <w:t xml:space="preserve"> Académica Profesional de Ingeniería de Sistemas e Informática, Universidad Continental, </w:t>
      </w:r>
      <w:r w:rsidR="008B2963" w:rsidRPr="542140AC">
        <w:rPr>
          <w:b/>
          <w:color w:val="000000" w:themeColor="text1"/>
          <w:lang w:val="es-MX"/>
        </w:rPr>
        <w:t>Cusco</w:t>
      </w:r>
      <w:r w:rsidRPr="542140AC">
        <w:rPr>
          <w:b/>
          <w:color w:val="000000" w:themeColor="text1"/>
          <w:lang w:val="es-MX"/>
        </w:rPr>
        <w:t>, Perú.</w:t>
      </w:r>
    </w:p>
    <w:p w14:paraId="67BD4ED4" w14:textId="77777777" w:rsidR="00CC471C" w:rsidRPr="00C423D8" w:rsidRDefault="0AD1F9EC" w:rsidP="542140AC">
      <w:pPr>
        <w:spacing w:line="360" w:lineRule="auto"/>
        <w:jc w:val="both"/>
        <w:rPr>
          <w:rFonts w:ascii="Times New Roman" w:hAnsi="Times New Roman" w:cs="Times New Roman"/>
          <w:b/>
          <w:bCs/>
          <w:sz w:val="22"/>
          <w:szCs w:val="22"/>
        </w:rPr>
      </w:pPr>
      <w:r w:rsidRPr="0AD1F9EC">
        <w:rPr>
          <w:rFonts w:ascii="Times New Roman" w:hAnsi="Times New Roman" w:cs="Times New Roman"/>
          <w:b/>
          <w:bCs/>
          <w:sz w:val="22"/>
          <w:szCs w:val="22"/>
        </w:rPr>
        <w:t>RESUMEN EJECUTIVO</w:t>
      </w:r>
    </w:p>
    <w:p w14:paraId="40FAAEEF" w14:textId="179D040D" w:rsidR="0AD1F9EC" w:rsidRPr="005962CF" w:rsidRDefault="0AD1F9EC" w:rsidP="542140AC">
      <w:pPr>
        <w:spacing w:before="240" w:after="240"/>
        <w:jc w:val="both"/>
      </w:pPr>
      <w:r w:rsidRPr="005962CF">
        <w:rPr>
          <w:rFonts w:ascii="Times New Roman" w:eastAsia="Times New Roman" w:hAnsi="Times New Roman" w:cs="Times New Roman"/>
          <w:lang w:val="es-PE"/>
        </w:rPr>
        <w:t xml:space="preserve">El proyecto “Aplicación Web para la Gestión de Itinerarios Turísticos en la Empresa Panorama </w:t>
      </w:r>
      <w:r w:rsidR="005962CF" w:rsidRPr="005962CF">
        <w:rPr>
          <w:rFonts w:ascii="Times New Roman" w:eastAsia="Times New Roman" w:hAnsi="Times New Roman" w:cs="Times New Roman"/>
          <w:lang w:val="es-PE"/>
        </w:rPr>
        <w:t xml:space="preserve">en </w:t>
      </w:r>
      <w:r w:rsidRPr="005962CF">
        <w:rPr>
          <w:rFonts w:ascii="Times New Roman" w:eastAsia="Times New Roman" w:hAnsi="Times New Roman" w:cs="Times New Roman"/>
          <w:lang w:val="es-PE"/>
        </w:rPr>
        <w:t xml:space="preserve">Cusco, 2025” tuvo como objetivo principal desarrollar una solución digital que permita optimizar la administración de itinerarios turísticos, centralizar la información relevante de los visitantes y mejorar la experiencia antes, durante y después del viaje. La empresa Panorama, </w:t>
      </w:r>
      <w:r w:rsidR="410B2E18" w:rsidRPr="410B2E18">
        <w:rPr>
          <w:rFonts w:ascii="Times New Roman" w:eastAsia="Times New Roman" w:hAnsi="Times New Roman" w:cs="Times New Roman"/>
          <w:lang w:val="es-PE"/>
        </w:rPr>
        <w:t>especializada en ofrecer</w:t>
      </w:r>
      <w:r w:rsidRPr="005962CF">
        <w:rPr>
          <w:rFonts w:ascii="Times New Roman" w:eastAsia="Times New Roman" w:hAnsi="Times New Roman" w:cs="Times New Roman"/>
          <w:lang w:val="es-PE"/>
        </w:rPr>
        <w:t xml:space="preserve"> servicios turísticos </w:t>
      </w:r>
      <w:r w:rsidR="410B2E18" w:rsidRPr="410B2E18">
        <w:rPr>
          <w:rFonts w:ascii="Times New Roman" w:eastAsia="Times New Roman" w:hAnsi="Times New Roman" w:cs="Times New Roman"/>
          <w:lang w:val="es-PE"/>
        </w:rPr>
        <w:t xml:space="preserve">tanto a </w:t>
      </w:r>
      <w:r w:rsidRPr="005962CF">
        <w:rPr>
          <w:rFonts w:ascii="Times New Roman" w:eastAsia="Times New Roman" w:hAnsi="Times New Roman" w:cs="Times New Roman"/>
          <w:lang w:val="es-PE"/>
        </w:rPr>
        <w:t xml:space="preserve">visitantes nacionales </w:t>
      </w:r>
      <w:r w:rsidR="410B2E18" w:rsidRPr="410B2E18">
        <w:rPr>
          <w:rFonts w:ascii="Times New Roman" w:eastAsia="Times New Roman" w:hAnsi="Times New Roman" w:cs="Times New Roman"/>
          <w:lang w:val="es-PE"/>
        </w:rPr>
        <w:t>como</w:t>
      </w:r>
      <w:r w:rsidRPr="005962CF">
        <w:rPr>
          <w:rFonts w:ascii="Times New Roman" w:eastAsia="Times New Roman" w:hAnsi="Times New Roman" w:cs="Times New Roman"/>
          <w:lang w:val="es-PE"/>
        </w:rPr>
        <w:t xml:space="preserve"> internacionales, </w:t>
      </w:r>
      <w:r w:rsidR="410B2E18" w:rsidRPr="410B2E18">
        <w:rPr>
          <w:rFonts w:ascii="Times New Roman" w:eastAsia="Times New Roman" w:hAnsi="Times New Roman" w:cs="Times New Roman"/>
          <w:lang w:val="es-PE"/>
        </w:rPr>
        <w:t xml:space="preserve">enfrentaba varios desafíos. La </w:t>
      </w:r>
      <w:r w:rsidRPr="005962CF">
        <w:rPr>
          <w:rFonts w:ascii="Times New Roman" w:eastAsia="Times New Roman" w:hAnsi="Times New Roman" w:cs="Times New Roman"/>
          <w:lang w:val="es-PE"/>
        </w:rPr>
        <w:t>información</w:t>
      </w:r>
      <w:r w:rsidR="410B2E18" w:rsidRPr="410B2E18">
        <w:rPr>
          <w:rFonts w:ascii="Times New Roman" w:eastAsia="Times New Roman" w:hAnsi="Times New Roman" w:cs="Times New Roman"/>
          <w:lang w:val="es-PE"/>
        </w:rPr>
        <w:t xml:space="preserve"> estaba registrada de manera dispersa, lo que complicaba</w:t>
      </w:r>
      <w:r w:rsidRPr="005962CF">
        <w:rPr>
          <w:rFonts w:ascii="Times New Roman" w:eastAsia="Times New Roman" w:hAnsi="Times New Roman" w:cs="Times New Roman"/>
          <w:lang w:val="es-PE"/>
        </w:rPr>
        <w:t xml:space="preserve"> la comunicación operativa y </w:t>
      </w:r>
      <w:r w:rsidR="410B2E18" w:rsidRPr="410B2E18">
        <w:rPr>
          <w:rFonts w:ascii="Times New Roman" w:eastAsia="Times New Roman" w:hAnsi="Times New Roman" w:cs="Times New Roman"/>
          <w:lang w:val="es-PE"/>
        </w:rPr>
        <w:t>requería actualizar los datos de forma</w:t>
      </w:r>
      <w:r w:rsidRPr="005962CF">
        <w:rPr>
          <w:rFonts w:ascii="Times New Roman" w:eastAsia="Times New Roman" w:hAnsi="Times New Roman" w:cs="Times New Roman"/>
          <w:lang w:val="es-PE"/>
        </w:rPr>
        <w:t xml:space="preserve"> manual</w:t>
      </w:r>
      <w:r w:rsidR="410B2E18" w:rsidRPr="410B2E18">
        <w:rPr>
          <w:rFonts w:ascii="Times New Roman" w:eastAsia="Times New Roman" w:hAnsi="Times New Roman" w:cs="Times New Roman"/>
          <w:lang w:val="es-PE"/>
        </w:rPr>
        <w:t>. Esto causaba</w:t>
      </w:r>
      <w:r w:rsidRPr="005962CF">
        <w:rPr>
          <w:rFonts w:ascii="Times New Roman" w:eastAsia="Times New Roman" w:hAnsi="Times New Roman" w:cs="Times New Roman"/>
          <w:lang w:val="es-PE"/>
        </w:rPr>
        <w:t xml:space="preserve"> retrasos y errores en la gestión de itinerarios.</w:t>
      </w:r>
    </w:p>
    <w:p w14:paraId="3524F4DC" w14:textId="5A3D7C54" w:rsidR="410B2E18" w:rsidRDefault="410B2E18" w:rsidP="410B2E18">
      <w:pPr>
        <w:spacing w:before="240" w:after="240"/>
        <w:jc w:val="both"/>
      </w:pPr>
      <w:r w:rsidRPr="410B2E18">
        <w:rPr>
          <w:rFonts w:ascii="Times New Roman" w:eastAsia="Times New Roman" w:hAnsi="Times New Roman" w:cs="Times New Roman"/>
          <w:lang w:val="es-PE"/>
        </w:rPr>
        <w:t xml:space="preserve">Para cubrir estas necesidades, se desarrolló una aplicación web que sigue una arquitectura cliente-servidor. En el </w:t>
      </w:r>
      <w:proofErr w:type="spellStart"/>
      <w:r w:rsidRPr="410B2E18">
        <w:rPr>
          <w:rFonts w:ascii="Times New Roman" w:eastAsia="Times New Roman" w:hAnsi="Times New Roman" w:cs="Times New Roman"/>
          <w:lang w:val="es-PE"/>
        </w:rPr>
        <w:t>frontend</w:t>
      </w:r>
      <w:proofErr w:type="spellEnd"/>
      <w:r w:rsidRPr="410B2E18">
        <w:rPr>
          <w:rFonts w:ascii="Times New Roman" w:eastAsia="Times New Roman" w:hAnsi="Times New Roman" w:cs="Times New Roman"/>
          <w:lang w:val="es-PE"/>
        </w:rPr>
        <w:t xml:space="preserve"> se usó React.js, mientras que el </w:t>
      </w:r>
      <w:proofErr w:type="spellStart"/>
      <w:r w:rsidRPr="410B2E18">
        <w:rPr>
          <w:rFonts w:ascii="Times New Roman" w:eastAsia="Times New Roman" w:hAnsi="Times New Roman" w:cs="Times New Roman"/>
          <w:lang w:val="es-PE"/>
        </w:rPr>
        <w:t>backend</w:t>
      </w:r>
      <w:proofErr w:type="spellEnd"/>
      <w:r w:rsidRPr="410B2E18">
        <w:rPr>
          <w:rFonts w:ascii="Times New Roman" w:eastAsia="Times New Roman" w:hAnsi="Times New Roman" w:cs="Times New Roman"/>
          <w:lang w:val="es-PE"/>
        </w:rPr>
        <w:t xml:space="preserve"> se construyó con Node.js y Express. La base de datos se gestiona con MySQL. La aplicación ofrece varias funcionalidades, como un sistema de administración de usuarios, la gestión de turistas, la creación y edición de itinerarios, notificaciones, un panel con estadísticas y un panel exclusivo para turistas. Este último permite que los turistas vean su itinerario, reciban alertas y descarguen su planificación en formato PDF.</w:t>
      </w:r>
    </w:p>
    <w:p w14:paraId="3901C309" w14:textId="71186485" w:rsidR="0AD1F9EC" w:rsidRPr="005962CF" w:rsidRDefault="0AD1F9EC" w:rsidP="542140AC">
      <w:pPr>
        <w:spacing w:before="240" w:after="240"/>
        <w:jc w:val="both"/>
      </w:pPr>
      <w:r w:rsidRPr="005962CF">
        <w:rPr>
          <w:rFonts w:ascii="Times New Roman" w:eastAsia="Times New Roman" w:hAnsi="Times New Roman" w:cs="Times New Roman"/>
          <w:lang w:val="es-PE"/>
        </w:rPr>
        <w:t>Durante el desarrollo</w:t>
      </w:r>
      <w:r w:rsidR="410B2E18" w:rsidRPr="410B2E18">
        <w:rPr>
          <w:rFonts w:ascii="Times New Roman" w:eastAsia="Times New Roman" w:hAnsi="Times New Roman" w:cs="Times New Roman"/>
          <w:lang w:val="es-PE"/>
        </w:rPr>
        <w:t>, se realizaron</w:t>
      </w:r>
      <w:r w:rsidRPr="005962CF">
        <w:rPr>
          <w:rFonts w:ascii="Times New Roman" w:eastAsia="Times New Roman" w:hAnsi="Times New Roman" w:cs="Times New Roman"/>
          <w:lang w:val="es-PE"/>
        </w:rPr>
        <w:t xml:space="preserve"> pruebas funcionales, de validación de datos y de experiencia de usuario</w:t>
      </w:r>
      <w:r w:rsidR="410B2E18" w:rsidRPr="410B2E18">
        <w:rPr>
          <w:rFonts w:ascii="Times New Roman" w:eastAsia="Times New Roman" w:hAnsi="Times New Roman" w:cs="Times New Roman"/>
          <w:lang w:val="es-PE"/>
        </w:rPr>
        <w:t>. Como resultado, se logró un buen rendimiento</w:t>
      </w:r>
      <w:r w:rsidRPr="005962CF">
        <w:rPr>
          <w:rFonts w:ascii="Times New Roman" w:eastAsia="Times New Roman" w:hAnsi="Times New Roman" w:cs="Times New Roman"/>
          <w:lang w:val="es-PE"/>
        </w:rPr>
        <w:t xml:space="preserve"> en la creación, actualización y consulta de itinerarios, </w:t>
      </w:r>
      <w:r w:rsidR="410B2E18" w:rsidRPr="410B2E18">
        <w:rPr>
          <w:rFonts w:ascii="Times New Roman" w:eastAsia="Times New Roman" w:hAnsi="Times New Roman" w:cs="Times New Roman"/>
          <w:lang w:val="es-PE"/>
        </w:rPr>
        <w:t>además de</w:t>
      </w:r>
      <w:r w:rsidRPr="005962CF">
        <w:rPr>
          <w:rFonts w:ascii="Times New Roman" w:eastAsia="Times New Roman" w:hAnsi="Times New Roman" w:cs="Times New Roman"/>
          <w:lang w:val="es-PE"/>
        </w:rPr>
        <w:t xml:space="preserve"> una mejora en la organización de la información turística. La aplicación contribuye directamente a los Objetivos de Desarrollo Sostenible (ODS), especialmente al ODS 8 (Trabajo decente y crecimiento económico) y al ODS 9 (Industria, innovación e infraestructura), al promover la digitalización responsable en el sector turístico.</w:t>
      </w:r>
    </w:p>
    <w:p w14:paraId="1DA5A19A" w14:textId="11A2636D" w:rsidR="0AD1F9EC" w:rsidRDefault="0AD1F9EC" w:rsidP="542140AC">
      <w:pPr>
        <w:spacing w:before="240" w:after="240"/>
        <w:jc w:val="both"/>
      </w:pPr>
      <w:r w:rsidRPr="0AD1F9EC">
        <w:rPr>
          <w:rFonts w:ascii="Times New Roman" w:eastAsia="Times New Roman" w:hAnsi="Times New Roman" w:cs="Times New Roman"/>
          <w:b/>
          <w:bCs/>
          <w:lang w:val="es-PE"/>
        </w:rPr>
        <w:t>Palabras clave:</w:t>
      </w:r>
      <w:r w:rsidRPr="0AD1F9EC">
        <w:rPr>
          <w:rFonts w:ascii="Times New Roman" w:eastAsia="Times New Roman" w:hAnsi="Times New Roman" w:cs="Times New Roman"/>
          <w:lang w:val="es-PE"/>
        </w:rPr>
        <w:t xml:space="preserve"> Gestión de itinerarios, Turismo digital, Aplicación web.</w:t>
      </w:r>
    </w:p>
    <w:p w14:paraId="0FFA9095" w14:textId="2FDD77EE" w:rsidR="0AD1F9EC" w:rsidRDefault="0AD1F9EC" w:rsidP="542140AC">
      <w:pPr>
        <w:spacing w:line="360" w:lineRule="auto"/>
        <w:jc w:val="both"/>
        <w:rPr>
          <w:rFonts w:ascii="Times New Roman" w:hAnsi="Times New Roman" w:cs="Times New Roman"/>
          <w:lang w:val="es-PE"/>
        </w:rPr>
      </w:pPr>
    </w:p>
    <w:p w14:paraId="3F7CFB0B" w14:textId="77777777" w:rsidR="00D50DC9" w:rsidRDefault="00D50DC9" w:rsidP="542140AC">
      <w:pPr>
        <w:spacing w:line="360" w:lineRule="auto"/>
        <w:jc w:val="both"/>
        <w:rPr>
          <w:rFonts w:ascii="Times New Roman" w:hAnsi="Times New Roman" w:cs="Times New Roman"/>
          <w:lang w:val="es-PE"/>
        </w:rPr>
      </w:pPr>
    </w:p>
    <w:p w14:paraId="777C3347" w14:textId="77777777" w:rsidR="00D50DC9" w:rsidRDefault="00D50DC9" w:rsidP="542140AC">
      <w:pPr>
        <w:spacing w:line="360" w:lineRule="auto"/>
        <w:jc w:val="both"/>
        <w:rPr>
          <w:rFonts w:ascii="Times New Roman" w:hAnsi="Times New Roman" w:cs="Times New Roman"/>
          <w:lang w:val="es-PE"/>
        </w:rPr>
      </w:pPr>
    </w:p>
    <w:p w14:paraId="011E2D4E" w14:textId="77777777" w:rsidR="00D50DC9" w:rsidRDefault="00D50DC9" w:rsidP="542140AC">
      <w:pPr>
        <w:spacing w:line="360" w:lineRule="auto"/>
        <w:jc w:val="both"/>
        <w:rPr>
          <w:rFonts w:ascii="Times New Roman" w:hAnsi="Times New Roman" w:cs="Times New Roman"/>
          <w:lang w:val="es-PE"/>
        </w:rPr>
      </w:pPr>
    </w:p>
    <w:p w14:paraId="20E46FF5" w14:textId="77777777" w:rsidR="005962CF" w:rsidRDefault="005962CF" w:rsidP="542140AC">
      <w:pPr>
        <w:spacing w:line="360" w:lineRule="auto"/>
        <w:jc w:val="both"/>
        <w:rPr>
          <w:rFonts w:ascii="Times New Roman" w:hAnsi="Times New Roman" w:cs="Times New Roman"/>
          <w:lang w:val="es-PE"/>
        </w:rPr>
      </w:pPr>
    </w:p>
    <w:p w14:paraId="39CB31F5" w14:textId="08DCCDAC" w:rsidR="00941F01" w:rsidRPr="00C423D8" w:rsidRDefault="00941F01" w:rsidP="542140AC">
      <w:pPr>
        <w:spacing w:line="360" w:lineRule="auto"/>
        <w:jc w:val="both"/>
        <w:rPr>
          <w:rFonts w:ascii="Times New Roman" w:hAnsi="Times New Roman" w:cs="Times New Roman"/>
          <w:b/>
          <w:bCs/>
          <w:lang w:val="es-PE"/>
        </w:rPr>
      </w:pPr>
      <w:proofErr w:type="spellStart"/>
      <w:r w:rsidRPr="00C423D8">
        <w:rPr>
          <w:rFonts w:ascii="Times New Roman" w:hAnsi="Times New Roman" w:cs="Times New Roman"/>
          <w:b/>
          <w:bCs/>
          <w:lang w:val="es-PE"/>
        </w:rPr>
        <w:t>Abstract</w:t>
      </w:r>
      <w:proofErr w:type="spellEnd"/>
    </w:p>
    <w:p w14:paraId="67F85229" w14:textId="498399F4" w:rsidR="009B6E08" w:rsidRPr="009B6E08" w:rsidRDefault="009B6E08" w:rsidP="542140AC">
      <w:pPr>
        <w:spacing w:line="360" w:lineRule="auto"/>
        <w:jc w:val="both"/>
        <w:rPr>
          <w:rFonts w:ascii="Times New Roman" w:hAnsi="Times New Roman" w:cs="Times New Roman"/>
          <w:lang w:val="es-PE"/>
        </w:rPr>
      </w:pPr>
      <w:r w:rsidRPr="410B2E18">
        <w:rPr>
          <w:rFonts w:ascii="Times New Roman" w:hAnsi="Times New Roman" w:cs="Times New Roman"/>
          <w:lang w:val="en-US"/>
        </w:rPr>
        <w:t xml:space="preserve">The project “Web Application for Managing Tourist Itineraries at Panorama Company in Cusco, 2025” aimed to develop a digital solution to optimize the management of tourist itineraries, centralize relevant visitor information, and improve the experience before, during, and after the trip. Panorama, a company </w:t>
      </w:r>
      <w:r w:rsidR="410B2E18" w:rsidRPr="410B2E18">
        <w:rPr>
          <w:rFonts w:ascii="Times New Roman" w:hAnsi="Times New Roman" w:cs="Times New Roman"/>
          <w:lang w:val="en-US"/>
        </w:rPr>
        <w:t>specializing in</w:t>
      </w:r>
      <w:r w:rsidRPr="410B2E18">
        <w:rPr>
          <w:rFonts w:ascii="Times New Roman" w:hAnsi="Times New Roman" w:cs="Times New Roman"/>
          <w:lang w:val="en-US"/>
        </w:rPr>
        <w:t xml:space="preserve"> providing tourist services to </w:t>
      </w:r>
      <w:r w:rsidR="410B2E18" w:rsidRPr="410B2E18">
        <w:rPr>
          <w:rFonts w:ascii="Times New Roman" w:hAnsi="Times New Roman" w:cs="Times New Roman"/>
          <w:lang w:val="en-US"/>
        </w:rPr>
        <w:t>both domestic</w:t>
      </w:r>
      <w:r w:rsidRPr="410B2E18">
        <w:rPr>
          <w:rFonts w:ascii="Times New Roman" w:hAnsi="Times New Roman" w:cs="Times New Roman"/>
          <w:lang w:val="en-US"/>
        </w:rPr>
        <w:t xml:space="preserve"> and international visitors, faced </w:t>
      </w:r>
      <w:r w:rsidR="410B2E18" w:rsidRPr="410B2E18">
        <w:rPr>
          <w:rFonts w:ascii="Times New Roman" w:hAnsi="Times New Roman" w:cs="Times New Roman"/>
          <w:lang w:val="en-US"/>
        </w:rPr>
        <w:t>several challenges. Information was recorded in a</w:t>
      </w:r>
      <w:r w:rsidRPr="410B2E18">
        <w:rPr>
          <w:rFonts w:ascii="Times New Roman" w:hAnsi="Times New Roman" w:cs="Times New Roman"/>
          <w:lang w:val="en-US"/>
        </w:rPr>
        <w:t xml:space="preserve"> scattered </w:t>
      </w:r>
      <w:r w:rsidR="410B2E18" w:rsidRPr="410B2E18">
        <w:rPr>
          <w:rFonts w:ascii="Times New Roman" w:hAnsi="Times New Roman" w:cs="Times New Roman"/>
          <w:lang w:val="en-US"/>
        </w:rPr>
        <w:t>manner, complicating</w:t>
      </w:r>
      <w:r w:rsidRPr="410B2E18">
        <w:rPr>
          <w:rFonts w:ascii="Times New Roman" w:hAnsi="Times New Roman" w:cs="Times New Roman"/>
          <w:lang w:val="en-US"/>
        </w:rPr>
        <w:t xml:space="preserve"> operational communication and </w:t>
      </w:r>
      <w:r w:rsidR="410B2E18" w:rsidRPr="410B2E18">
        <w:rPr>
          <w:rFonts w:ascii="Times New Roman" w:hAnsi="Times New Roman" w:cs="Times New Roman"/>
          <w:lang w:val="en-US"/>
        </w:rPr>
        <w:t xml:space="preserve">requiring </w:t>
      </w:r>
      <w:r w:rsidRPr="410B2E18">
        <w:rPr>
          <w:rFonts w:ascii="Times New Roman" w:hAnsi="Times New Roman" w:cs="Times New Roman"/>
          <w:lang w:val="en-US"/>
        </w:rPr>
        <w:t>manual data updates</w:t>
      </w:r>
      <w:r w:rsidR="410B2E18" w:rsidRPr="410B2E18">
        <w:rPr>
          <w:rFonts w:ascii="Times New Roman" w:hAnsi="Times New Roman" w:cs="Times New Roman"/>
          <w:lang w:val="en-US"/>
        </w:rPr>
        <w:t>. This caused</w:t>
      </w:r>
      <w:r w:rsidRPr="410B2E18">
        <w:rPr>
          <w:rFonts w:ascii="Times New Roman" w:hAnsi="Times New Roman" w:cs="Times New Roman"/>
          <w:lang w:val="en-US"/>
        </w:rPr>
        <w:t xml:space="preserve"> delays and errors in itinerary management.</w:t>
      </w:r>
    </w:p>
    <w:p w14:paraId="6C560BA4" w14:textId="39CD62F6" w:rsidR="009B6E08" w:rsidRPr="009B6E08" w:rsidRDefault="009B6E08" w:rsidP="542140AC">
      <w:pPr>
        <w:spacing w:line="360" w:lineRule="auto"/>
        <w:jc w:val="both"/>
        <w:rPr>
          <w:rFonts w:ascii="Times New Roman" w:hAnsi="Times New Roman" w:cs="Times New Roman"/>
          <w:lang w:val="es-PE"/>
        </w:rPr>
      </w:pPr>
      <w:proofErr w:type="spellStart"/>
      <w:r w:rsidRPr="009B6E08">
        <w:rPr>
          <w:rFonts w:ascii="Times New Roman" w:hAnsi="Times New Roman" w:cs="Times New Roman"/>
          <w:lang w:val="es-PE"/>
        </w:rPr>
        <w:t>To</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address</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these</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needs</w:t>
      </w:r>
      <w:proofErr w:type="spellEnd"/>
      <w:r w:rsidRPr="009B6E08">
        <w:rPr>
          <w:rFonts w:ascii="Times New Roman" w:hAnsi="Times New Roman" w:cs="Times New Roman"/>
          <w:lang w:val="es-PE"/>
        </w:rPr>
        <w:t xml:space="preserve">, a web </w:t>
      </w:r>
      <w:proofErr w:type="spellStart"/>
      <w:r w:rsidRPr="009B6E08">
        <w:rPr>
          <w:rFonts w:ascii="Times New Roman" w:hAnsi="Times New Roman" w:cs="Times New Roman"/>
          <w:lang w:val="es-PE"/>
        </w:rPr>
        <w:t>application</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was</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developed</w:t>
      </w:r>
      <w:proofErr w:type="spellEnd"/>
      <w:r w:rsidRPr="009B6E0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using</w:t>
      </w:r>
      <w:proofErr w:type="spellEnd"/>
      <w:r w:rsidR="410B2E18" w:rsidRPr="410B2E18">
        <w:rPr>
          <w:rFonts w:ascii="Times New Roman" w:hAnsi="Times New Roman" w:cs="Times New Roman"/>
          <w:lang w:val="es-PE"/>
        </w:rPr>
        <w:t xml:space="preserve"> </w:t>
      </w:r>
      <w:r w:rsidRPr="009B6E08">
        <w:rPr>
          <w:rFonts w:ascii="Times New Roman" w:hAnsi="Times New Roman" w:cs="Times New Roman"/>
          <w:lang w:val="es-PE"/>
        </w:rPr>
        <w:t xml:space="preserve">a </w:t>
      </w:r>
      <w:proofErr w:type="spellStart"/>
      <w:r w:rsidRPr="009B6E08">
        <w:rPr>
          <w:rFonts w:ascii="Times New Roman" w:hAnsi="Times New Roman" w:cs="Times New Roman"/>
          <w:lang w:val="es-PE"/>
        </w:rPr>
        <w:t>client</w:t>
      </w:r>
      <w:proofErr w:type="spellEnd"/>
      <w:r w:rsidRPr="009B6E08">
        <w:rPr>
          <w:rFonts w:ascii="Times New Roman" w:hAnsi="Times New Roman" w:cs="Times New Roman"/>
          <w:lang w:val="es-PE"/>
        </w:rPr>
        <w:t xml:space="preserve">-server </w:t>
      </w:r>
      <w:proofErr w:type="spellStart"/>
      <w:r w:rsidRPr="009B6E08">
        <w:rPr>
          <w:rFonts w:ascii="Times New Roman" w:hAnsi="Times New Roman" w:cs="Times New Roman"/>
          <w:lang w:val="es-PE"/>
        </w:rPr>
        <w:t>architecture</w:t>
      </w:r>
      <w:proofErr w:type="spellEnd"/>
      <w:r w:rsidR="410B2E18" w:rsidRPr="410B2E18">
        <w:rPr>
          <w:rFonts w:ascii="Times New Roman" w:hAnsi="Times New Roman" w:cs="Times New Roman"/>
          <w:lang w:val="es-PE"/>
        </w:rPr>
        <w:t xml:space="preserve">. </w:t>
      </w:r>
      <w:r w:rsidRPr="009B6E08">
        <w:rPr>
          <w:rFonts w:ascii="Times New Roman" w:hAnsi="Times New Roman" w:cs="Times New Roman"/>
          <w:lang w:val="es-PE"/>
        </w:rPr>
        <w:t xml:space="preserve">React.js </w:t>
      </w:r>
      <w:proofErr w:type="spellStart"/>
      <w:r w:rsidR="410B2E18" w:rsidRPr="410B2E18">
        <w:rPr>
          <w:rFonts w:ascii="Times New Roman" w:hAnsi="Times New Roman" w:cs="Times New Roman"/>
          <w:lang w:val="es-PE"/>
        </w:rPr>
        <w:t>was</w:t>
      </w:r>
      <w:proofErr w:type="spellEnd"/>
      <w:r w:rsidR="410B2E18" w:rsidRPr="410B2E1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used</w:t>
      </w:r>
      <w:proofErr w:type="spellEnd"/>
      <w:r w:rsidR="410B2E18" w:rsidRPr="410B2E18">
        <w:rPr>
          <w:rFonts w:ascii="Times New Roman" w:hAnsi="Times New Roman" w:cs="Times New Roman"/>
          <w:lang w:val="es-PE"/>
        </w:rPr>
        <w:t xml:space="preserve"> </w:t>
      </w:r>
      <w:proofErr w:type="spellStart"/>
      <w:r w:rsidRPr="009B6E08">
        <w:rPr>
          <w:rFonts w:ascii="Times New Roman" w:hAnsi="Times New Roman" w:cs="Times New Roman"/>
          <w:lang w:val="es-PE"/>
        </w:rPr>
        <w:t>for</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the</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frontend</w:t>
      </w:r>
      <w:proofErr w:type="spellEnd"/>
      <w:r w:rsidRPr="009B6E0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while</w:t>
      </w:r>
      <w:proofErr w:type="spellEnd"/>
      <w:r w:rsidR="410B2E18" w:rsidRPr="410B2E1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the</w:t>
      </w:r>
      <w:proofErr w:type="spellEnd"/>
      <w:r w:rsidR="410B2E18" w:rsidRPr="410B2E1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backend</w:t>
      </w:r>
      <w:proofErr w:type="spellEnd"/>
      <w:r w:rsidR="410B2E18" w:rsidRPr="410B2E1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was</w:t>
      </w:r>
      <w:proofErr w:type="spellEnd"/>
      <w:r w:rsidR="410B2E18" w:rsidRPr="410B2E1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built</w:t>
      </w:r>
      <w:proofErr w:type="spellEnd"/>
      <w:r w:rsidR="410B2E18" w:rsidRPr="410B2E1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with</w:t>
      </w:r>
      <w:proofErr w:type="spellEnd"/>
      <w:r w:rsidR="410B2E18" w:rsidRPr="410B2E18">
        <w:rPr>
          <w:rFonts w:ascii="Times New Roman" w:hAnsi="Times New Roman" w:cs="Times New Roman"/>
          <w:lang w:val="es-PE"/>
        </w:rPr>
        <w:t xml:space="preserve"> </w:t>
      </w:r>
      <w:r w:rsidRPr="009B6E08">
        <w:rPr>
          <w:rFonts w:ascii="Times New Roman" w:hAnsi="Times New Roman" w:cs="Times New Roman"/>
          <w:lang w:val="es-PE"/>
        </w:rPr>
        <w:t>Node.js and Express</w:t>
      </w:r>
      <w:r w:rsidR="410B2E18" w:rsidRPr="410B2E1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The</w:t>
      </w:r>
      <w:proofErr w:type="spellEnd"/>
      <w:r w:rsidR="410B2E18" w:rsidRPr="410B2E18">
        <w:rPr>
          <w:rFonts w:ascii="Times New Roman" w:hAnsi="Times New Roman" w:cs="Times New Roman"/>
          <w:lang w:val="es-PE"/>
        </w:rPr>
        <w:t xml:space="preserve"> </w:t>
      </w:r>
      <w:proofErr w:type="spellStart"/>
      <w:r w:rsidRPr="009B6E08">
        <w:rPr>
          <w:rFonts w:ascii="Times New Roman" w:hAnsi="Times New Roman" w:cs="Times New Roman"/>
          <w:lang w:val="es-PE"/>
        </w:rPr>
        <w:t>database</w:t>
      </w:r>
      <w:proofErr w:type="spellEnd"/>
      <w:r w:rsidRPr="009B6E0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is</w:t>
      </w:r>
      <w:proofErr w:type="spellEnd"/>
      <w:r w:rsidR="410B2E18" w:rsidRPr="410B2E1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managed</w:t>
      </w:r>
      <w:proofErr w:type="spellEnd"/>
      <w:r w:rsidR="410B2E18" w:rsidRPr="410B2E1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with</w:t>
      </w:r>
      <w:proofErr w:type="spellEnd"/>
      <w:r w:rsidR="410B2E18" w:rsidRPr="410B2E18">
        <w:rPr>
          <w:rFonts w:ascii="Times New Roman" w:hAnsi="Times New Roman" w:cs="Times New Roman"/>
          <w:lang w:val="es-PE"/>
        </w:rPr>
        <w:t xml:space="preserve"> MySQL. </w:t>
      </w:r>
      <w:proofErr w:type="spellStart"/>
      <w:r w:rsidR="410B2E18" w:rsidRPr="410B2E18">
        <w:rPr>
          <w:rFonts w:ascii="Times New Roman" w:hAnsi="Times New Roman" w:cs="Times New Roman"/>
          <w:lang w:val="es-PE"/>
        </w:rPr>
        <w:t>The</w:t>
      </w:r>
      <w:proofErr w:type="spellEnd"/>
      <w:r w:rsidR="410B2E18" w:rsidRPr="410B2E1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application</w:t>
      </w:r>
      <w:proofErr w:type="spellEnd"/>
      <w:r w:rsidR="410B2E18" w:rsidRPr="410B2E1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offers</w:t>
      </w:r>
      <w:proofErr w:type="spellEnd"/>
      <w:r w:rsidR="410B2E18" w:rsidRPr="410B2E1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various</w:t>
      </w:r>
      <w:proofErr w:type="spellEnd"/>
      <w:r w:rsidR="410B2E18" w:rsidRPr="410B2E1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functionalities</w:t>
      </w:r>
      <w:proofErr w:type="spellEnd"/>
      <w:r w:rsidR="410B2E18" w:rsidRPr="410B2E1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including</w:t>
      </w:r>
      <w:proofErr w:type="spellEnd"/>
      <w:r w:rsidR="410B2E18" w:rsidRPr="410B2E18">
        <w:rPr>
          <w:rFonts w:ascii="Times New Roman" w:hAnsi="Times New Roman" w:cs="Times New Roman"/>
          <w:lang w:val="es-PE"/>
        </w:rPr>
        <w:t xml:space="preserve"> a </w:t>
      </w:r>
      <w:proofErr w:type="spellStart"/>
      <w:r w:rsidR="410B2E18" w:rsidRPr="410B2E18">
        <w:rPr>
          <w:rFonts w:ascii="Times New Roman" w:hAnsi="Times New Roman" w:cs="Times New Roman"/>
          <w:lang w:val="es-PE"/>
        </w:rPr>
        <w:t>user</w:t>
      </w:r>
      <w:proofErr w:type="spellEnd"/>
      <w:r w:rsidR="410B2E18" w:rsidRPr="410B2E18">
        <w:rPr>
          <w:rFonts w:ascii="Times New Roman" w:hAnsi="Times New Roman" w:cs="Times New Roman"/>
          <w:lang w:val="es-PE"/>
        </w:rPr>
        <w:t xml:space="preserve"> </w:t>
      </w:r>
      <w:proofErr w:type="spellStart"/>
      <w:r w:rsidRPr="009B6E08">
        <w:rPr>
          <w:rFonts w:ascii="Times New Roman" w:hAnsi="Times New Roman" w:cs="Times New Roman"/>
          <w:lang w:val="es-PE"/>
        </w:rPr>
        <w:t>management</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system</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tourist</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management</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itinerary</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creation</w:t>
      </w:r>
      <w:proofErr w:type="spellEnd"/>
      <w:r w:rsidRPr="009B6E08">
        <w:rPr>
          <w:rFonts w:ascii="Times New Roman" w:hAnsi="Times New Roman" w:cs="Times New Roman"/>
          <w:lang w:val="es-PE"/>
        </w:rPr>
        <w:t xml:space="preserve"> and </w:t>
      </w:r>
      <w:proofErr w:type="spellStart"/>
      <w:r w:rsidRPr="009B6E08">
        <w:rPr>
          <w:rFonts w:ascii="Times New Roman" w:hAnsi="Times New Roman" w:cs="Times New Roman"/>
          <w:lang w:val="es-PE"/>
        </w:rPr>
        <w:t>editing</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notifications</w:t>
      </w:r>
      <w:proofErr w:type="spellEnd"/>
      <w:r w:rsidRPr="009B6E08">
        <w:rPr>
          <w:rFonts w:ascii="Times New Roman" w:hAnsi="Times New Roman" w:cs="Times New Roman"/>
          <w:lang w:val="es-PE"/>
        </w:rPr>
        <w:t xml:space="preserve">, a </w:t>
      </w:r>
      <w:proofErr w:type="spellStart"/>
      <w:r w:rsidRPr="009B6E08">
        <w:rPr>
          <w:rFonts w:ascii="Times New Roman" w:hAnsi="Times New Roman" w:cs="Times New Roman"/>
          <w:lang w:val="es-PE"/>
        </w:rPr>
        <w:t>statistics</w:t>
      </w:r>
      <w:proofErr w:type="spellEnd"/>
      <w:r w:rsidRPr="009B6E0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dashboard</w:t>
      </w:r>
      <w:proofErr w:type="spellEnd"/>
      <w:r w:rsidRPr="009B6E08">
        <w:rPr>
          <w:rFonts w:ascii="Times New Roman" w:hAnsi="Times New Roman" w:cs="Times New Roman"/>
          <w:lang w:val="es-PE"/>
        </w:rPr>
        <w:t xml:space="preserve">, and a </w:t>
      </w:r>
      <w:proofErr w:type="spellStart"/>
      <w:r w:rsidRPr="009B6E08">
        <w:rPr>
          <w:rFonts w:ascii="Times New Roman" w:hAnsi="Times New Roman" w:cs="Times New Roman"/>
          <w:lang w:val="es-PE"/>
        </w:rPr>
        <w:t>dedicated</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tourist</w:t>
      </w:r>
      <w:proofErr w:type="spellEnd"/>
      <w:r w:rsidRPr="009B6E0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dashboard</w:t>
      </w:r>
      <w:proofErr w:type="spellEnd"/>
      <w:r w:rsidR="410B2E18" w:rsidRPr="410B2E1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This</w:t>
      </w:r>
      <w:proofErr w:type="spellEnd"/>
      <w:r w:rsidR="410B2E18" w:rsidRPr="410B2E1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feature</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allows</w:t>
      </w:r>
      <w:proofErr w:type="spellEnd"/>
      <w:r w:rsidRPr="009B6E0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tourists</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to</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view</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their</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itinerary</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receive</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alerts</w:t>
      </w:r>
      <w:proofErr w:type="spellEnd"/>
      <w:r w:rsidRPr="009B6E08">
        <w:rPr>
          <w:rFonts w:ascii="Times New Roman" w:hAnsi="Times New Roman" w:cs="Times New Roman"/>
          <w:lang w:val="es-PE"/>
        </w:rPr>
        <w:t xml:space="preserve">, and </w:t>
      </w:r>
      <w:proofErr w:type="spellStart"/>
      <w:r w:rsidRPr="009B6E08">
        <w:rPr>
          <w:rFonts w:ascii="Times New Roman" w:hAnsi="Times New Roman" w:cs="Times New Roman"/>
          <w:lang w:val="es-PE"/>
        </w:rPr>
        <w:t>download</w:t>
      </w:r>
      <w:proofErr w:type="spellEnd"/>
      <w:r w:rsidRPr="009B6E08">
        <w:rPr>
          <w:rFonts w:ascii="Times New Roman" w:hAnsi="Times New Roman" w:cs="Times New Roman"/>
          <w:lang w:val="es-PE"/>
        </w:rPr>
        <w:t xml:space="preserve"> </w:t>
      </w:r>
      <w:proofErr w:type="spellStart"/>
      <w:r w:rsidRPr="009B6E08">
        <w:rPr>
          <w:rFonts w:ascii="Times New Roman" w:hAnsi="Times New Roman" w:cs="Times New Roman"/>
          <w:lang w:val="es-PE"/>
        </w:rPr>
        <w:t>their</w:t>
      </w:r>
      <w:proofErr w:type="spellEnd"/>
      <w:r w:rsidRPr="009B6E08">
        <w:rPr>
          <w:rFonts w:ascii="Times New Roman" w:hAnsi="Times New Roman" w:cs="Times New Roman"/>
          <w:lang w:val="es-PE"/>
        </w:rPr>
        <w:t xml:space="preserve"> </w:t>
      </w:r>
      <w:proofErr w:type="spellStart"/>
      <w:r w:rsidR="410B2E18" w:rsidRPr="410B2E18">
        <w:rPr>
          <w:rFonts w:ascii="Times New Roman" w:hAnsi="Times New Roman" w:cs="Times New Roman"/>
          <w:lang w:val="es-PE"/>
        </w:rPr>
        <w:t>plans</w:t>
      </w:r>
      <w:proofErr w:type="spellEnd"/>
      <w:r w:rsidRPr="009B6E08">
        <w:rPr>
          <w:rFonts w:ascii="Times New Roman" w:hAnsi="Times New Roman" w:cs="Times New Roman"/>
          <w:lang w:val="es-PE"/>
        </w:rPr>
        <w:t xml:space="preserve"> in PDF </w:t>
      </w:r>
      <w:proofErr w:type="spellStart"/>
      <w:r w:rsidRPr="009B6E08">
        <w:rPr>
          <w:rFonts w:ascii="Times New Roman" w:hAnsi="Times New Roman" w:cs="Times New Roman"/>
          <w:lang w:val="es-PE"/>
        </w:rPr>
        <w:t>format</w:t>
      </w:r>
      <w:proofErr w:type="spellEnd"/>
      <w:r w:rsidRPr="009B6E08">
        <w:rPr>
          <w:rFonts w:ascii="Times New Roman" w:hAnsi="Times New Roman" w:cs="Times New Roman"/>
          <w:lang w:val="es-PE"/>
        </w:rPr>
        <w:t>.</w:t>
      </w:r>
    </w:p>
    <w:p w14:paraId="4C8D4CE7" w14:textId="21627FF8" w:rsidR="009B6E08" w:rsidRDefault="009B6E08" w:rsidP="542140AC">
      <w:pPr>
        <w:spacing w:line="360" w:lineRule="auto"/>
        <w:jc w:val="both"/>
        <w:rPr>
          <w:rFonts w:ascii="Times New Roman" w:hAnsi="Times New Roman" w:cs="Times New Roman"/>
          <w:lang w:val="es-PE"/>
        </w:rPr>
      </w:pPr>
      <w:r w:rsidRPr="410B2E18">
        <w:rPr>
          <w:rFonts w:ascii="Times New Roman" w:hAnsi="Times New Roman" w:cs="Times New Roman"/>
          <w:lang w:val="en-US"/>
        </w:rPr>
        <w:t>During development, functional, data validation, and user experience tests were conducted</w:t>
      </w:r>
      <w:r w:rsidR="410B2E18" w:rsidRPr="410B2E18">
        <w:rPr>
          <w:rFonts w:ascii="Times New Roman" w:hAnsi="Times New Roman" w:cs="Times New Roman"/>
          <w:lang w:val="en-US"/>
        </w:rPr>
        <w:t xml:space="preserve">. As a result, the application performed well </w:t>
      </w:r>
      <w:r w:rsidRPr="410B2E18">
        <w:rPr>
          <w:rFonts w:ascii="Times New Roman" w:hAnsi="Times New Roman" w:cs="Times New Roman"/>
          <w:lang w:val="en-US"/>
        </w:rPr>
        <w:t xml:space="preserve">in </w:t>
      </w:r>
      <w:r w:rsidR="410B2E18" w:rsidRPr="410B2E18">
        <w:rPr>
          <w:rFonts w:ascii="Times New Roman" w:hAnsi="Times New Roman" w:cs="Times New Roman"/>
          <w:lang w:val="en-US"/>
        </w:rPr>
        <w:t>creating</w:t>
      </w:r>
      <w:r w:rsidRPr="410B2E18">
        <w:rPr>
          <w:rFonts w:ascii="Times New Roman" w:hAnsi="Times New Roman" w:cs="Times New Roman"/>
          <w:lang w:val="en-US"/>
        </w:rPr>
        <w:t xml:space="preserve">, updating, and </w:t>
      </w:r>
      <w:r w:rsidR="410B2E18" w:rsidRPr="410B2E18">
        <w:rPr>
          <w:rFonts w:ascii="Times New Roman" w:hAnsi="Times New Roman" w:cs="Times New Roman"/>
          <w:lang w:val="en-US"/>
        </w:rPr>
        <w:t xml:space="preserve">accessing </w:t>
      </w:r>
      <w:r w:rsidRPr="410B2E18">
        <w:rPr>
          <w:rFonts w:ascii="Times New Roman" w:hAnsi="Times New Roman" w:cs="Times New Roman"/>
          <w:lang w:val="en-US"/>
        </w:rPr>
        <w:t xml:space="preserve">itineraries, </w:t>
      </w:r>
      <w:proofErr w:type="gramStart"/>
      <w:r w:rsidR="410B2E18" w:rsidRPr="410B2E18">
        <w:rPr>
          <w:rFonts w:ascii="Times New Roman" w:hAnsi="Times New Roman" w:cs="Times New Roman"/>
          <w:lang w:val="en-US"/>
        </w:rPr>
        <w:t>and also</w:t>
      </w:r>
      <w:proofErr w:type="gramEnd"/>
      <w:r w:rsidR="410B2E18" w:rsidRPr="410B2E18">
        <w:rPr>
          <w:rFonts w:ascii="Times New Roman" w:hAnsi="Times New Roman" w:cs="Times New Roman"/>
          <w:lang w:val="en-US"/>
        </w:rPr>
        <w:t xml:space="preserve"> improved</w:t>
      </w:r>
      <w:r w:rsidRPr="410B2E18">
        <w:rPr>
          <w:rFonts w:ascii="Times New Roman" w:hAnsi="Times New Roman" w:cs="Times New Roman"/>
          <w:lang w:val="en-US"/>
        </w:rPr>
        <w:t xml:space="preserve"> the organization of tourist information. The application directly contributes to the Sustainable Development Goals (SDGs), </w:t>
      </w:r>
      <w:r w:rsidR="410B2E18" w:rsidRPr="410B2E18">
        <w:rPr>
          <w:rFonts w:ascii="Times New Roman" w:hAnsi="Times New Roman" w:cs="Times New Roman"/>
          <w:lang w:val="en-US"/>
        </w:rPr>
        <w:t>particularly</w:t>
      </w:r>
      <w:r w:rsidRPr="410B2E18">
        <w:rPr>
          <w:rFonts w:ascii="Times New Roman" w:hAnsi="Times New Roman" w:cs="Times New Roman"/>
          <w:lang w:val="en-US"/>
        </w:rPr>
        <w:t xml:space="preserve"> SDG 8 (Decent Work and Economic Growth) and SDG 9 (Industry, Innovation and Infrastructure), by promoting responsible digitalization in the tourism sector.</w:t>
      </w:r>
    </w:p>
    <w:p w14:paraId="2E56A64B" w14:textId="77777777" w:rsidR="00201001" w:rsidRDefault="00201001" w:rsidP="542140AC">
      <w:pPr>
        <w:spacing w:line="360" w:lineRule="auto"/>
        <w:jc w:val="both"/>
        <w:rPr>
          <w:rFonts w:ascii="Times New Roman" w:hAnsi="Times New Roman" w:cs="Times New Roman"/>
          <w:lang w:val="es-PE"/>
        </w:rPr>
      </w:pPr>
    </w:p>
    <w:p w14:paraId="5755C469" w14:textId="3B135F4B" w:rsidR="00896CA3" w:rsidRPr="00C423D8" w:rsidRDefault="00194341" w:rsidP="542140AC">
      <w:pPr>
        <w:spacing w:line="360" w:lineRule="auto"/>
        <w:jc w:val="both"/>
        <w:rPr>
          <w:rFonts w:ascii="Times New Roman" w:hAnsi="Times New Roman" w:cs="Times New Roman"/>
          <w:lang w:val="es-PE"/>
        </w:rPr>
      </w:pPr>
      <w:proofErr w:type="spellStart"/>
      <w:r w:rsidRPr="00194341">
        <w:rPr>
          <w:rFonts w:ascii="Times New Roman" w:hAnsi="Times New Roman" w:cs="Times New Roman"/>
          <w:lang w:val="es-PE"/>
        </w:rPr>
        <w:t>Keywords</w:t>
      </w:r>
      <w:proofErr w:type="spellEnd"/>
      <w:r w:rsidRPr="00194341">
        <w:rPr>
          <w:rFonts w:ascii="Times New Roman" w:hAnsi="Times New Roman" w:cs="Times New Roman"/>
          <w:lang w:val="es-PE"/>
        </w:rPr>
        <w:t xml:space="preserve">: </w:t>
      </w:r>
      <w:proofErr w:type="spellStart"/>
      <w:r w:rsidR="00201001" w:rsidRPr="00201001">
        <w:rPr>
          <w:rFonts w:ascii="Times New Roman" w:hAnsi="Times New Roman" w:cs="Times New Roman"/>
          <w:lang w:val="es-PE"/>
        </w:rPr>
        <w:t>Itinerary</w:t>
      </w:r>
      <w:proofErr w:type="spellEnd"/>
      <w:r w:rsidR="00201001" w:rsidRPr="00201001">
        <w:rPr>
          <w:rFonts w:ascii="Times New Roman" w:hAnsi="Times New Roman" w:cs="Times New Roman"/>
          <w:lang w:val="es-PE"/>
        </w:rPr>
        <w:t xml:space="preserve"> </w:t>
      </w:r>
      <w:proofErr w:type="spellStart"/>
      <w:r w:rsidR="00201001" w:rsidRPr="00201001">
        <w:rPr>
          <w:rFonts w:ascii="Times New Roman" w:hAnsi="Times New Roman" w:cs="Times New Roman"/>
          <w:lang w:val="es-PE"/>
        </w:rPr>
        <w:t>management</w:t>
      </w:r>
      <w:proofErr w:type="spellEnd"/>
      <w:r w:rsidR="00201001" w:rsidRPr="00201001">
        <w:rPr>
          <w:rFonts w:ascii="Times New Roman" w:hAnsi="Times New Roman" w:cs="Times New Roman"/>
          <w:lang w:val="es-PE"/>
        </w:rPr>
        <w:t xml:space="preserve">, Digital </w:t>
      </w:r>
      <w:bookmarkStart w:id="0" w:name="_Int_QIwUN7P1"/>
      <w:proofErr w:type="spellStart"/>
      <w:r w:rsidR="00201001" w:rsidRPr="00201001">
        <w:rPr>
          <w:rFonts w:ascii="Times New Roman" w:hAnsi="Times New Roman" w:cs="Times New Roman"/>
          <w:lang w:val="es-PE"/>
        </w:rPr>
        <w:t>tourism</w:t>
      </w:r>
      <w:bookmarkEnd w:id="0"/>
      <w:proofErr w:type="spellEnd"/>
      <w:r w:rsidR="00201001" w:rsidRPr="00201001">
        <w:rPr>
          <w:rFonts w:ascii="Times New Roman" w:hAnsi="Times New Roman" w:cs="Times New Roman"/>
          <w:lang w:val="es-PE"/>
        </w:rPr>
        <w:t xml:space="preserve">, Web </w:t>
      </w:r>
      <w:proofErr w:type="spellStart"/>
      <w:r w:rsidR="00201001" w:rsidRPr="00201001">
        <w:rPr>
          <w:rFonts w:ascii="Times New Roman" w:hAnsi="Times New Roman" w:cs="Times New Roman"/>
          <w:lang w:val="es-PE"/>
        </w:rPr>
        <w:t>application</w:t>
      </w:r>
      <w:proofErr w:type="spellEnd"/>
      <w:r w:rsidR="00201001" w:rsidRPr="00201001">
        <w:rPr>
          <w:rFonts w:ascii="Times New Roman" w:hAnsi="Times New Roman" w:cs="Times New Roman"/>
          <w:lang w:val="es-PE"/>
        </w:rPr>
        <w:t>.</w:t>
      </w:r>
    </w:p>
    <w:p w14:paraId="1FB6BED7" w14:textId="77777777" w:rsidR="00EC5EF9" w:rsidRPr="00C423D8" w:rsidRDefault="00EC5EF9" w:rsidP="542140AC">
      <w:pPr>
        <w:spacing w:line="360" w:lineRule="auto"/>
        <w:jc w:val="both"/>
        <w:rPr>
          <w:rFonts w:ascii="Times New Roman" w:hAnsi="Times New Roman" w:cs="Times New Roman"/>
          <w:lang w:val="es-PE"/>
        </w:rPr>
      </w:pPr>
    </w:p>
    <w:p w14:paraId="3981E282" w14:textId="77777777" w:rsidR="00EC5EF9" w:rsidRDefault="00EC5EF9" w:rsidP="542140AC">
      <w:pPr>
        <w:spacing w:line="360" w:lineRule="auto"/>
        <w:jc w:val="both"/>
        <w:rPr>
          <w:rFonts w:ascii="Times New Roman" w:hAnsi="Times New Roman" w:cs="Times New Roman"/>
          <w:lang w:val="es-PE"/>
        </w:rPr>
      </w:pPr>
    </w:p>
    <w:p w14:paraId="19752DBF" w14:textId="77777777" w:rsidR="00201001" w:rsidRDefault="00201001" w:rsidP="542140AC">
      <w:pPr>
        <w:spacing w:line="360" w:lineRule="auto"/>
        <w:jc w:val="both"/>
        <w:rPr>
          <w:rFonts w:ascii="Times New Roman" w:hAnsi="Times New Roman" w:cs="Times New Roman"/>
          <w:lang w:val="es-PE"/>
        </w:rPr>
      </w:pPr>
    </w:p>
    <w:p w14:paraId="6C0F6A59" w14:textId="77777777" w:rsidR="004B5FDD" w:rsidRDefault="004B5FDD" w:rsidP="542140AC">
      <w:pPr>
        <w:spacing w:line="360" w:lineRule="auto"/>
        <w:jc w:val="both"/>
        <w:rPr>
          <w:rFonts w:ascii="Times New Roman" w:hAnsi="Times New Roman" w:cs="Times New Roman"/>
          <w:lang w:val="es-PE"/>
        </w:rPr>
      </w:pPr>
    </w:p>
    <w:p w14:paraId="2AD5DCE6" w14:textId="77777777" w:rsidR="004B5FDD" w:rsidRDefault="004B5FDD" w:rsidP="542140AC">
      <w:pPr>
        <w:spacing w:line="360" w:lineRule="auto"/>
        <w:jc w:val="both"/>
        <w:rPr>
          <w:rFonts w:ascii="Times New Roman" w:hAnsi="Times New Roman" w:cs="Times New Roman"/>
          <w:lang w:val="es-PE"/>
        </w:rPr>
      </w:pPr>
    </w:p>
    <w:p w14:paraId="287D5653" w14:textId="77777777" w:rsidR="004B5FDD" w:rsidRPr="00C423D8" w:rsidRDefault="004B5FDD" w:rsidP="542140AC">
      <w:pPr>
        <w:spacing w:line="360" w:lineRule="auto"/>
        <w:jc w:val="both"/>
        <w:rPr>
          <w:rFonts w:ascii="Times New Roman" w:hAnsi="Times New Roman" w:cs="Times New Roman"/>
          <w:lang w:val="es-PE"/>
        </w:rPr>
      </w:pPr>
    </w:p>
    <w:p w14:paraId="1B5BE202" w14:textId="77777777" w:rsidR="00EC5EF9" w:rsidRPr="00C423D8" w:rsidRDefault="00EC5EF9" w:rsidP="542140AC">
      <w:pPr>
        <w:spacing w:line="360" w:lineRule="auto"/>
        <w:jc w:val="both"/>
        <w:rPr>
          <w:rFonts w:ascii="Times New Roman" w:hAnsi="Times New Roman" w:cs="Times New Roman"/>
          <w:lang w:val="es-PE"/>
        </w:rPr>
      </w:pPr>
    </w:p>
    <w:p w14:paraId="36796303" w14:textId="2585DE7A" w:rsidR="00D46D55" w:rsidRPr="00C423D8" w:rsidRDefault="00D46D55" w:rsidP="542140AC">
      <w:pPr>
        <w:pStyle w:val="Subtitulo1"/>
        <w:jc w:val="both"/>
      </w:pPr>
      <w:r w:rsidRPr="00C423D8">
        <w:t>INTRODUCCIÓN</w:t>
      </w:r>
      <w:r w:rsidR="00CC648D">
        <w:t xml:space="preserve"> </w:t>
      </w:r>
    </w:p>
    <w:p w14:paraId="7FD09EBD" w14:textId="583463DE" w:rsidR="001C082F" w:rsidRPr="00C423D8" w:rsidRDefault="00EA184B" w:rsidP="542140AC">
      <w:pPr>
        <w:pStyle w:val="Subtitulo2"/>
        <w:jc w:val="both"/>
      </w:pPr>
      <w:r w:rsidRPr="00C423D8">
        <w:t>Antecedentes</w:t>
      </w:r>
    </w:p>
    <w:p w14:paraId="0F5470A2" w14:textId="77777777" w:rsidR="00340E5D" w:rsidRPr="00340E5D" w:rsidRDefault="00340E5D" w:rsidP="542140AC">
      <w:pPr>
        <w:pStyle w:val="Subtitulo2"/>
        <w:jc w:val="both"/>
        <w:rPr>
          <w:lang w:eastAsia="es-MX"/>
        </w:rPr>
      </w:pPr>
      <w:r w:rsidRPr="00340E5D">
        <w:rPr>
          <w:lang w:eastAsia="es-MX"/>
        </w:rPr>
        <w:t>Antecedentes Internacionales</w:t>
      </w:r>
    </w:p>
    <w:p w14:paraId="3571A635" w14:textId="661F5FE4" w:rsidR="00340E5D" w:rsidRPr="00340E5D" w:rsidRDefault="00340E5D" w:rsidP="542140AC">
      <w:pPr>
        <w:pStyle w:val="Subtitulo2"/>
        <w:numPr>
          <w:ilvl w:val="0"/>
          <w:numId w:val="0"/>
        </w:numPr>
        <w:ind w:left="720"/>
        <w:jc w:val="both"/>
        <w:rPr>
          <w:b w:val="0"/>
          <w:bCs w:val="0"/>
          <w:lang w:eastAsia="es-MX"/>
        </w:rPr>
      </w:pPr>
      <w:proofErr w:type="spellStart"/>
      <w:r w:rsidRPr="00340E5D">
        <w:rPr>
          <w:b w:val="0"/>
          <w:bCs w:val="0"/>
          <w:lang w:eastAsia="es-MX"/>
        </w:rPr>
        <w:t>Buhalis</w:t>
      </w:r>
      <w:proofErr w:type="spellEnd"/>
      <w:r w:rsidRPr="00340E5D">
        <w:rPr>
          <w:b w:val="0"/>
          <w:bCs w:val="0"/>
          <w:lang w:eastAsia="es-MX"/>
        </w:rPr>
        <w:t xml:space="preserve"> y </w:t>
      </w:r>
      <w:proofErr w:type="spellStart"/>
      <w:r w:rsidRPr="00340E5D">
        <w:rPr>
          <w:b w:val="0"/>
          <w:bCs w:val="0"/>
          <w:lang w:eastAsia="es-MX"/>
        </w:rPr>
        <w:t>Amaranggana</w:t>
      </w:r>
      <w:proofErr w:type="spellEnd"/>
      <w:r w:rsidRPr="00340E5D">
        <w:rPr>
          <w:b w:val="0"/>
          <w:bCs w:val="0"/>
          <w:lang w:eastAsia="es-MX"/>
        </w:rPr>
        <w:t xml:space="preserve"> (2015) </w:t>
      </w:r>
      <w:r w:rsidR="00FA122A" w:rsidRPr="00FA122A">
        <w:rPr>
          <w:b w:val="0"/>
          <w:bCs w:val="0"/>
          <w:lang w:eastAsia="es-MX"/>
        </w:rPr>
        <w:fldChar w:fldCharType="begin"/>
      </w:r>
      <w:r w:rsidR="00FA122A" w:rsidRPr="00FA122A">
        <w:rPr>
          <w:b w:val="0"/>
          <w:bCs w:val="0"/>
          <w:lang w:eastAsia="es-MX"/>
        </w:rPr>
        <w:instrText xml:space="preserve"> ADDIN ZOTERO_ITEM CSL_CITATION {"citationID":"tueOInc7","properties":{"formattedCitation":"(1)","plainCitation":"(1)","noteIndex":0},"citationItems":[{"id":23,"uris":["http://zotero.org/users/18337103/items/YZ4RRNZS"],"itemData":{"id":23,"type":"chapter","container-title":"Information and Communication Technologies in Tourism 2015","event-place":"Cham","ISBN":"978-3-319-14342-2","language":"en","note":"DOI: 10.1007/978-3-319-14343-9_28","page":"377-389","publisher":"Springer International Publishing","publisher-place":"Cham","source":"DOI.org (Crossref)","title":"Smart Tourism Destinations Enhancing Tourism Experience Through Personalisation of Services","URL":"https://link.springer.com/10.1007/978-3-319-14343-9_28","editor":[{"family":"Tussyadiah","given":"Iis"},{"family":"Inversini","given":"Alessandro"}],"author":[{"family":"Buhalis","given":"Dimitrios"},{"family":"Amaranggana","given":"Aditya"}],"accessed":{"date-parts":[["2025",10,6]]},"issued":{"date-parts":[["2015"]]}}}],"schema":"https://github.com/citation-style-language/schema/raw/master/csl-citation.json"} </w:instrText>
      </w:r>
      <w:r w:rsidR="00FA122A" w:rsidRPr="00FA122A">
        <w:rPr>
          <w:b w:val="0"/>
          <w:bCs w:val="0"/>
          <w:lang w:eastAsia="es-MX"/>
        </w:rPr>
        <w:fldChar w:fldCharType="separate"/>
      </w:r>
      <w:r w:rsidR="00FA122A" w:rsidRPr="00FA122A">
        <w:rPr>
          <w:b w:val="0"/>
          <w:bCs w:val="0"/>
        </w:rPr>
        <w:t>(1)</w:t>
      </w:r>
      <w:r w:rsidR="00FA122A" w:rsidRPr="00FA122A">
        <w:rPr>
          <w:b w:val="0"/>
          <w:bCs w:val="0"/>
          <w:lang w:eastAsia="es-MX"/>
        </w:rPr>
        <w:fldChar w:fldCharType="end"/>
      </w:r>
      <w:r w:rsidR="00FA122A">
        <w:rPr>
          <w:b w:val="0"/>
          <w:bCs w:val="0"/>
          <w:lang w:eastAsia="es-MX"/>
        </w:rPr>
        <w:t xml:space="preserve"> </w:t>
      </w:r>
      <w:r w:rsidRPr="00340E5D">
        <w:rPr>
          <w:b w:val="0"/>
          <w:bCs w:val="0"/>
          <w:lang w:eastAsia="es-MX"/>
        </w:rPr>
        <w:t>analizaron cómo los destinos turísticos inteligentes pueden mejorar la experiencia del viajero mediante la digitalización y personalización de servicios. Su estudio en destinos europeos demostró que la integración de aplicaciones web y plataformas de información en tiempo real facilita la organización de itinerarios y mejora la satisfacción del turista. Este aporte resulta pertinente para el presente proyecto, dado que evidencia la eficacia de centralizar datos turísticos en sistemas digitales para optimizar procesos operativos.</w:t>
      </w:r>
    </w:p>
    <w:p w14:paraId="6402114C" w14:textId="5C68F600" w:rsidR="00340E5D" w:rsidRPr="00340E5D" w:rsidRDefault="00340E5D" w:rsidP="542140AC">
      <w:pPr>
        <w:pStyle w:val="Subtitulo2"/>
        <w:numPr>
          <w:ilvl w:val="0"/>
          <w:numId w:val="0"/>
        </w:numPr>
        <w:ind w:left="720"/>
        <w:jc w:val="both"/>
        <w:rPr>
          <w:b w:val="0"/>
          <w:bCs w:val="0"/>
          <w:lang w:eastAsia="es-MX"/>
        </w:rPr>
      </w:pPr>
      <w:proofErr w:type="spellStart"/>
      <w:r w:rsidRPr="00340E5D">
        <w:rPr>
          <w:b w:val="0"/>
          <w:bCs w:val="0"/>
          <w:lang w:eastAsia="es-MX"/>
        </w:rPr>
        <w:t>Buonincontri</w:t>
      </w:r>
      <w:proofErr w:type="spellEnd"/>
      <w:r w:rsidRPr="00340E5D">
        <w:rPr>
          <w:b w:val="0"/>
          <w:bCs w:val="0"/>
          <w:lang w:eastAsia="es-MX"/>
        </w:rPr>
        <w:t xml:space="preserve"> y </w:t>
      </w:r>
      <w:proofErr w:type="spellStart"/>
      <w:r w:rsidRPr="00340E5D">
        <w:rPr>
          <w:b w:val="0"/>
          <w:bCs w:val="0"/>
          <w:lang w:eastAsia="es-MX"/>
        </w:rPr>
        <w:t>Micera</w:t>
      </w:r>
      <w:proofErr w:type="spellEnd"/>
      <w:r w:rsidRPr="00340E5D">
        <w:rPr>
          <w:b w:val="0"/>
          <w:bCs w:val="0"/>
          <w:lang w:eastAsia="es-MX"/>
        </w:rPr>
        <w:t xml:space="preserve"> (2016)</w:t>
      </w:r>
      <w:r w:rsidRPr="001D2617">
        <w:rPr>
          <w:b w:val="0"/>
          <w:bCs w:val="0"/>
          <w:lang w:eastAsia="es-MX"/>
        </w:rPr>
        <w:t xml:space="preserve"> </w:t>
      </w:r>
      <w:r w:rsidR="001D2617" w:rsidRPr="001D2617">
        <w:rPr>
          <w:b w:val="0"/>
          <w:bCs w:val="0"/>
          <w:lang w:eastAsia="es-MX"/>
        </w:rPr>
        <w:fldChar w:fldCharType="begin"/>
      </w:r>
      <w:r w:rsidR="001D2617" w:rsidRPr="001D2617">
        <w:rPr>
          <w:b w:val="0"/>
          <w:bCs w:val="0"/>
          <w:lang w:eastAsia="es-MX"/>
        </w:rPr>
        <w:instrText xml:space="preserve"> ADDIN ZOTERO_ITEM CSL_CITATION {"citationID":"zGivTMCp","properties":{"formattedCitation":"(2)","plainCitation":"(2)","noteIndex":0},"citationItems":[{"id":78,"uris":["http://zotero.org/users/18337103/items/45E994NL"],"itemData":{"id":78,"type":"article-journal","container-title":"Information Technology &amp; Tourism","DOI":"10.1007/s40558-016-0060-5","ISSN":"1098-3058, 1943-4294","issue":"3","journalAbbreviation":"Inf Technol Tourism","language":"en","page":"285-315","source":"DOI.org (Crossref)","title":"The experience co-creation in smart tourism destinations: a multiple case analysis of European destinations","title-short":"The experience co-creation in smart tourism destinations","volume":"16","author":[{"family":"Buonincontri","given":"Piera"},{"family":"Micera","given":"Roberto"}],"issued":{"date-parts":[["2016",9]]}}}],"schema":"https://github.com/citation-style-language/schema/raw/master/csl-citation.json"} </w:instrText>
      </w:r>
      <w:r w:rsidR="001D2617" w:rsidRPr="001D2617">
        <w:rPr>
          <w:b w:val="0"/>
          <w:bCs w:val="0"/>
          <w:lang w:eastAsia="es-MX"/>
        </w:rPr>
        <w:fldChar w:fldCharType="separate"/>
      </w:r>
      <w:r w:rsidR="001D2617" w:rsidRPr="001D2617">
        <w:rPr>
          <w:b w:val="0"/>
          <w:bCs w:val="0"/>
        </w:rPr>
        <w:t>(2)</w:t>
      </w:r>
      <w:r w:rsidR="001D2617" w:rsidRPr="001D2617">
        <w:rPr>
          <w:b w:val="0"/>
          <w:bCs w:val="0"/>
          <w:lang w:eastAsia="es-MX"/>
        </w:rPr>
        <w:fldChar w:fldCharType="end"/>
      </w:r>
      <w:r w:rsidR="001D2617">
        <w:rPr>
          <w:b w:val="0"/>
          <w:bCs w:val="0"/>
          <w:lang w:eastAsia="es-MX"/>
        </w:rPr>
        <w:t xml:space="preserve"> </w:t>
      </w:r>
      <w:r w:rsidRPr="00340E5D">
        <w:rPr>
          <w:b w:val="0"/>
          <w:bCs w:val="0"/>
          <w:lang w:eastAsia="es-MX"/>
        </w:rPr>
        <w:t xml:space="preserve">estudiaron la </w:t>
      </w:r>
      <w:proofErr w:type="spellStart"/>
      <w:r w:rsidRPr="00340E5D">
        <w:rPr>
          <w:b w:val="0"/>
          <w:bCs w:val="0"/>
          <w:lang w:eastAsia="es-MX"/>
        </w:rPr>
        <w:t>co-creación</w:t>
      </w:r>
      <w:proofErr w:type="spellEnd"/>
      <w:r w:rsidRPr="00340E5D">
        <w:rPr>
          <w:b w:val="0"/>
          <w:bCs w:val="0"/>
          <w:lang w:eastAsia="es-MX"/>
        </w:rPr>
        <w:t xml:space="preserve"> de experiencias turísticas en contextos digitalizados. A través de un análisis de casos múltiples en Europa, demostraron que las plataformas digitales ayudan a mejorar la interacción entre turistas y prestadores de servicios, lo cual incrementa la calidad y eficiencia del proceso de planificación de viajes. Esto se relaciona con la necesidad de la empresa Panorama de mejorar la comunicación y la gestión de itinerarios mediante herramientas web.</w:t>
      </w:r>
    </w:p>
    <w:p w14:paraId="3E5E8CD7" w14:textId="74A648F2" w:rsidR="00340E5D" w:rsidRPr="00340E5D" w:rsidRDefault="00340E5D" w:rsidP="542140AC">
      <w:pPr>
        <w:pStyle w:val="Subtitulo2"/>
        <w:numPr>
          <w:ilvl w:val="0"/>
          <w:numId w:val="0"/>
        </w:numPr>
        <w:ind w:left="720"/>
        <w:jc w:val="both"/>
        <w:rPr>
          <w:b w:val="0"/>
          <w:bCs w:val="0"/>
          <w:lang w:eastAsia="es-MX"/>
        </w:rPr>
      </w:pPr>
      <w:r w:rsidRPr="00340E5D">
        <w:rPr>
          <w:b w:val="0"/>
          <w:bCs w:val="0"/>
          <w:lang w:eastAsia="es-MX"/>
        </w:rPr>
        <w:t xml:space="preserve">Esper et al. (2025) </w:t>
      </w:r>
      <w:r w:rsidR="000D5607" w:rsidRPr="000D5607">
        <w:rPr>
          <w:b w:val="0"/>
          <w:bCs w:val="0"/>
          <w:lang w:eastAsia="es-MX"/>
        </w:rPr>
        <w:fldChar w:fldCharType="begin"/>
      </w:r>
      <w:r w:rsidR="000D5607" w:rsidRPr="000D5607">
        <w:rPr>
          <w:b w:val="0"/>
          <w:bCs w:val="0"/>
          <w:lang w:eastAsia="es-MX"/>
        </w:rPr>
        <w:instrText xml:space="preserve"> ADDIN ZOTERO_ITEM CSL_CITATION {"citationID":"WUOm6Lbh","properties":{"formattedCitation":"(3)","plainCitation":"(3)","noteIndex":0},"citationItems":[{"id":79,"uris":["http://zotero.org/users/18337103/items/GGTTUM3V"],"itemData":{"id":79,"type":"article-journal","container-title":"Computer Networks","DOI":"10.1016/j.comnet.2025.111118","ISSN":"13891286","journalAbbreviation":"Computer Networks","language":"en","page":"111118","source":"DOI.org (Crossref)","title":"+Tour: Recommending personalized itineraries for smart tourism","title-short":"+Tour","volume":"260","author":[{"family":"Esper","given":"João Paulo"},{"family":"Fraga","given":"Luciano De S."},{"family":"Viana","given":"Aline C."},{"family":"Cardoso","given":"Kleber Vieira"},{"family":"Correa","given":"Sand Luz"}],"issued":{"date-parts":[["2025",4]]}}}],"schema":"https://github.com/citation-style-language/schema/raw/master/csl-citation.json"} </w:instrText>
      </w:r>
      <w:r w:rsidR="000D5607" w:rsidRPr="000D5607">
        <w:rPr>
          <w:b w:val="0"/>
          <w:bCs w:val="0"/>
          <w:lang w:eastAsia="es-MX"/>
        </w:rPr>
        <w:fldChar w:fldCharType="separate"/>
      </w:r>
      <w:r w:rsidR="000D5607" w:rsidRPr="000D5607">
        <w:rPr>
          <w:b w:val="0"/>
          <w:bCs w:val="0"/>
        </w:rPr>
        <w:t>(3)</w:t>
      </w:r>
      <w:r w:rsidR="000D5607" w:rsidRPr="000D5607">
        <w:rPr>
          <w:b w:val="0"/>
          <w:bCs w:val="0"/>
          <w:lang w:eastAsia="es-MX"/>
        </w:rPr>
        <w:fldChar w:fldCharType="end"/>
      </w:r>
      <w:r w:rsidR="000D5607">
        <w:rPr>
          <w:b w:val="0"/>
          <w:bCs w:val="0"/>
          <w:lang w:eastAsia="es-MX"/>
        </w:rPr>
        <w:t xml:space="preserve"> </w:t>
      </w:r>
      <w:r w:rsidRPr="00340E5D">
        <w:rPr>
          <w:b w:val="0"/>
          <w:bCs w:val="0"/>
          <w:lang w:eastAsia="es-MX"/>
        </w:rPr>
        <w:t>desarrollaron un sistema para la generación de itinerarios personalizados a través de una aplicación web, probándolo con turistas reales. La investigación concluye que los sistemas digitales contribuyen significativamente a que los visitantes organicen mejor sus recorridos y dispongan de información precisa sobre sus actividades diarias. Este antecedente respalda la idea de que una plataforma web puede mejorar la accesibilidad y comprensión del itinerario por parte del turista.</w:t>
      </w:r>
    </w:p>
    <w:p w14:paraId="6599E3FB" w14:textId="2A495C29" w:rsidR="00340E5D" w:rsidRPr="00340E5D" w:rsidRDefault="00340E5D" w:rsidP="542140AC">
      <w:pPr>
        <w:pStyle w:val="Subtitulo2"/>
        <w:numPr>
          <w:ilvl w:val="0"/>
          <w:numId w:val="0"/>
        </w:numPr>
        <w:ind w:left="720"/>
        <w:jc w:val="both"/>
        <w:rPr>
          <w:lang w:eastAsia="es-MX"/>
        </w:rPr>
      </w:pPr>
      <w:proofErr w:type="spellStart"/>
      <w:r w:rsidRPr="00340E5D">
        <w:rPr>
          <w:b w:val="0"/>
          <w:bCs w:val="0"/>
          <w:lang w:eastAsia="es-MX"/>
        </w:rPr>
        <w:t>Solanki</w:t>
      </w:r>
      <w:proofErr w:type="spellEnd"/>
      <w:r w:rsidRPr="00340E5D">
        <w:rPr>
          <w:b w:val="0"/>
          <w:bCs w:val="0"/>
          <w:lang w:eastAsia="es-MX"/>
        </w:rPr>
        <w:t xml:space="preserve"> (2020</w:t>
      </w:r>
      <w:r w:rsidRPr="000D5607">
        <w:rPr>
          <w:b w:val="0"/>
          <w:bCs w:val="0"/>
          <w:lang w:eastAsia="es-MX"/>
        </w:rPr>
        <w:t>)</w:t>
      </w:r>
      <w:r w:rsidR="000D5607">
        <w:rPr>
          <w:b w:val="0"/>
          <w:bCs w:val="0"/>
          <w:lang w:eastAsia="es-MX"/>
        </w:rPr>
        <w:t xml:space="preserve"> </w:t>
      </w:r>
      <w:r w:rsidR="00436235" w:rsidRPr="000D5607">
        <w:rPr>
          <w:b w:val="0"/>
          <w:bCs w:val="0"/>
          <w:lang w:eastAsia="es-MX"/>
        </w:rPr>
        <w:fldChar w:fldCharType="begin"/>
      </w:r>
      <w:r w:rsidR="000D5607" w:rsidRPr="000D5607">
        <w:rPr>
          <w:b w:val="0"/>
          <w:bCs w:val="0"/>
          <w:lang w:eastAsia="es-MX"/>
        </w:rPr>
        <w:instrText xml:space="preserve"> ADDIN ZOTERO_ITEM CSL_CITATION {"citationID":"YrTq6cqn","properties":{"formattedCitation":"(4)","plainCitation":"(4)","noteIndex":0},"citationItems":[{"id":24,"uris":["http://zotero.org/users/18337103/items/BQ8QJGAJ"],"itemData":{"id":24,"type":"article","DOI":"10.13140/RG.2.2.14352.93441","language":"en","publisher":"Unpublished","source":"DOI.org (Datacite)","title":"How Web Applications are Transforming the Travel Industry","URL":"https://rgdoi.net/10.13140/RG.2.2.14352.93441","author":[{"literal":"Janvi Solanki"},{"family":"Singh","given":"Suraj"}],"accessed":{"date-parts":[["2025",10,6]]},"issued":{"date-parts":[["2025"]]}}}],"schema":"https://github.com/citation-style-language/schema/raw/master/csl-citation.json"} </w:instrText>
      </w:r>
      <w:r w:rsidR="00436235" w:rsidRPr="000D5607">
        <w:rPr>
          <w:b w:val="0"/>
          <w:bCs w:val="0"/>
          <w:lang w:eastAsia="es-MX"/>
        </w:rPr>
        <w:fldChar w:fldCharType="separate"/>
      </w:r>
      <w:r w:rsidR="000D5607" w:rsidRPr="000D5607">
        <w:rPr>
          <w:b w:val="0"/>
          <w:bCs w:val="0"/>
        </w:rPr>
        <w:t>(4)</w:t>
      </w:r>
      <w:r w:rsidR="00436235" w:rsidRPr="000D5607">
        <w:rPr>
          <w:b w:val="0"/>
          <w:bCs w:val="0"/>
          <w:lang w:eastAsia="es-MX"/>
        </w:rPr>
        <w:fldChar w:fldCharType="end"/>
      </w:r>
      <w:r w:rsidRPr="00340E5D">
        <w:rPr>
          <w:b w:val="0"/>
          <w:bCs w:val="0"/>
          <w:lang w:eastAsia="es-MX"/>
        </w:rPr>
        <w:t xml:space="preserve"> investigó cómo las aplicaciones web transforman la gestión de itinerarios y reservas en empresas turísticas de Asia y Europa. Sus resultados muestran una reducción de errores, mayor eficiencia administrativa y una mejora notable en la comunicación entre turistas, agencias y proveedores.</w:t>
      </w:r>
    </w:p>
    <w:p w14:paraId="5BCBF4EA" w14:textId="77777777" w:rsidR="00340E5D" w:rsidRPr="00340E5D" w:rsidRDefault="00340E5D" w:rsidP="542140AC">
      <w:pPr>
        <w:pStyle w:val="Subtitulo2"/>
        <w:jc w:val="both"/>
        <w:rPr>
          <w:lang w:eastAsia="es-MX"/>
        </w:rPr>
      </w:pPr>
      <w:r w:rsidRPr="00340E5D">
        <w:rPr>
          <w:lang w:eastAsia="es-MX"/>
        </w:rPr>
        <w:t>Antecedentes Nacionales</w:t>
      </w:r>
    </w:p>
    <w:p w14:paraId="3A7FA1F4" w14:textId="42860CEB" w:rsidR="00340E5D" w:rsidRPr="002065F0" w:rsidRDefault="00340E5D" w:rsidP="542140AC">
      <w:pPr>
        <w:pStyle w:val="Subtitulo2"/>
        <w:numPr>
          <w:ilvl w:val="0"/>
          <w:numId w:val="0"/>
        </w:numPr>
        <w:ind w:left="720"/>
        <w:jc w:val="both"/>
        <w:rPr>
          <w:b w:val="0"/>
          <w:bCs w:val="0"/>
          <w:lang w:eastAsia="es-MX"/>
        </w:rPr>
      </w:pPr>
      <w:r w:rsidRPr="002065F0">
        <w:rPr>
          <w:b w:val="0"/>
          <w:bCs w:val="0"/>
          <w:lang w:eastAsia="es-MX"/>
        </w:rPr>
        <w:t xml:space="preserve">Perdiz Reyna (2019) </w:t>
      </w:r>
      <w:r w:rsidR="000D5607">
        <w:rPr>
          <w:b w:val="0"/>
          <w:bCs w:val="0"/>
          <w:lang w:eastAsia="es-MX"/>
        </w:rPr>
        <w:fldChar w:fldCharType="begin"/>
      </w:r>
      <w:r w:rsidR="000D5607">
        <w:rPr>
          <w:b w:val="0"/>
          <w:bCs w:val="0"/>
          <w:lang w:eastAsia="es-MX"/>
        </w:rPr>
        <w:instrText xml:space="preserve"> ADDIN ZOTERO_ITEM CSL_CITATION {"citationID":"bA2LRFLh","properties":{"formattedCitation":"(5)","plainCitation":"(5)","noteIndex":0},"citationItems":[{"id":30,"uris":["http://zotero.org/users/18337103/items/Y9NKL4EH"],"itemData":{"id":30,"type":"article-journal","language":"es","source":"Zotero","title":"OPTIMIZACIÓN DE LA EXPERIENCIA DIGITAL EN EL PORTAL WEB DE LA EMPRESA DE TURISMO CAyTA JUNGLE TOURS","author":[{"family":"Reyna","given":"Bach Gabriela Perdiz"},{"family":"Villacorta","given":"Jimmy Max Ramirez"}]}}],"schema":"https://github.com/citation-style-language/schema/raw/master/csl-citation.json"} </w:instrText>
      </w:r>
      <w:r w:rsidR="000D5607">
        <w:rPr>
          <w:b w:val="0"/>
          <w:bCs w:val="0"/>
          <w:lang w:eastAsia="es-MX"/>
        </w:rPr>
        <w:fldChar w:fldCharType="separate"/>
      </w:r>
      <w:r w:rsidR="000D5607" w:rsidRPr="000D5607">
        <w:t>(5)</w:t>
      </w:r>
      <w:r w:rsidR="000D5607">
        <w:rPr>
          <w:b w:val="0"/>
          <w:bCs w:val="0"/>
          <w:lang w:eastAsia="es-MX"/>
        </w:rPr>
        <w:fldChar w:fldCharType="end"/>
      </w:r>
      <w:r w:rsidR="000D5607">
        <w:rPr>
          <w:b w:val="0"/>
          <w:bCs w:val="0"/>
          <w:lang w:eastAsia="es-MX"/>
        </w:rPr>
        <w:t xml:space="preserve"> </w:t>
      </w:r>
      <w:r w:rsidRPr="002065F0">
        <w:rPr>
          <w:b w:val="0"/>
          <w:bCs w:val="0"/>
          <w:lang w:eastAsia="es-MX"/>
        </w:rPr>
        <w:t>evaluó la experiencia digital en portales turísticos peruanos, concluyendo que un diseño web intuitivo incrementa significativamente la interacción del usuario, el tiempo de navegación y la intención de compra. Esto demuestra que las plataformas web influyen directamente en la decisión del turista, lo cual es un referente para la empresa Panorama, que busca mejorar la experiencia digital de sus visitantes.</w:t>
      </w:r>
    </w:p>
    <w:p w14:paraId="4D74EB86" w14:textId="6652D9C0" w:rsidR="00340E5D" w:rsidRPr="002065F0" w:rsidRDefault="00340E5D" w:rsidP="542140AC">
      <w:pPr>
        <w:pStyle w:val="Subtitulo2"/>
        <w:numPr>
          <w:ilvl w:val="0"/>
          <w:numId w:val="0"/>
        </w:numPr>
        <w:ind w:left="720"/>
        <w:jc w:val="both"/>
        <w:rPr>
          <w:b w:val="0"/>
          <w:bCs w:val="0"/>
          <w:lang w:eastAsia="es-MX"/>
        </w:rPr>
      </w:pPr>
      <w:proofErr w:type="spellStart"/>
      <w:r w:rsidRPr="002065F0">
        <w:rPr>
          <w:b w:val="0"/>
          <w:bCs w:val="0"/>
          <w:lang w:eastAsia="es-MX"/>
        </w:rPr>
        <w:t>Llashag</w:t>
      </w:r>
      <w:proofErr w:type="spellEnd"/>
      <w:r w:rsidRPr="002065F0">
        <w:rPr>
          <w:b w:val="0"/>
          <w:bCs w:val="0"/>
          <w:lang w:eastAsia="es-MX"/>
        </w:rPr>
        <w:t xml:space="preserve"> Vega (2020</w:t>
      </w:r>
      <w:r w:rsidRPr="000D5607">
        <w:rPr>
          <w:b w:val="0"/>
          <w:bCs w:val="0"/>
          <w:lang w:eastAsia="es-MX"/>
        </w:rPr>
        <w:t>)</w:t>
      </w:r>
      <w:r w:rsidR="000D5607" w:rsidRPr="000D5607">
        <w:rPr>
          <w:b w:val="0"/>
          <w:bCs w:val="0"/>
          <w:lang w:eastAsia="es-MX"/>
        </w:rPr>
        <w:t xml:space="preserve"> </w:t>
      </w:r>
      <w:r w:rsidR="000D5607" w:rsidRPr="000D5607">
        <w:rPr>
          <w:b w:val="0"/>
          <w:bCs w:val="0"/>
          <w:lang w:eastAsia="es-MX"/>
        </w:rPr>
        <w:fldChar w:fldCharType="begin"/>
      </w:r>
      <w:r w:rsidR="000D5607" w:rsidRPr="000D5607">
        <w:rPr>
          <w:b w:val="0"/>
          <w:bCs w:val="0"/>
          <w:lang w:eastAsia="es-MX"/>
        </w:rPr>
        <w:instrText xml:space="preserve"> ADDIN ZOTERO_ITEM CSL_CITATION {"citationID":"5CaZVV0N","properties":{"formattedCitation":"(6)","plainCitation":"(6)","noteIndex":0},"citationItems":[{"id":32,"uris":["http://zotero.org/users/18337103/items/KYVFIRTB"],"itemData":{"id":32,"type":"article-journal","language":"es","source":"Zotero","title":"RISTEMA WEB PARA MEJORAR EL TURISMO EN EL CALLEJÓN DE HUAYLAS REGIÓN ANCASH EN EL AÑO 2022","author":[{"family":"Vega","given":"Llashag"},{"family":"Edith","given":"Gloria"}]}}],"schema":"https://github.com/citation-style-language/schema/raw/master/csl-citation.json"} </w:instrText>
      </w:r>
      <w:r w:rsidR="000D5607" w:rsidRPr="000D5607">
        <w:rPr>
          <w:b w:val="0"/>
          <w:bCs w:val="0"/>
          <w:lang w:eastAsia="es-MX"/>
        </w:rPr>
        <w:fldChar w:fldCharType="separate"/>
      </w:r>
      <w:r w:rsidR="000D5607" w:rsidRPr="000D5607">
        <w:rPr>
          <w:b w:val="0"/>
          <w:bCs w:val="0"/>
        </w:rPr>
        <w:t>(6)</w:t>
      </w:r>
      <w:r w:rsidR="000D5607" w:rsidRPr="000D5607">
        <w:rPr>
          <w:b w:val="0"/>
          <w:bCs w:val="0"/>
          <w:lang w:eastAsia="es-MX"/>
        </w:rPr>
        <w:fldChar w:fldCharType="end"/>
      </w:r>
      <w:r w:rsidR="000D5607">
        <w:rPr>
          <w:b w:val="0"/>
          <w:bCs w:val="0"/>
          <w:lang w:eastAsia="es-MX"/>
        </w:rPr>
        <w:t xml:space="preserve"> </w:t>
      </w:r>
      <w:r w:rsidRPr="002065F0">
        <w:rPr>
          <w:b w:val="0"/>
          <w:bCs w:val="0"/>
          <w:lang w:eastAsia="es-MX"/>
        </w:rPr>
        <w:t xml:space="preserve"> estudió la relación entre el uso de sistemas web y el incremento del turismo en el Callejón de Huaylas, encontrando una correlación positiva entre el acceso a información confiable en línea y la decisión de viaje. El estudio destaca la importancia de plataformas que centralicen información turística, elemento clave que se integra en la solución propuesta.</w:t>
      </w:r>
    </w:p>
    <w:p w14:paraId="197C6460" w14:textId="22B6B06C" w:rsidR="00340E5D" w:rsidRPr="00340E5D" w:rsidRDefault="00340E5D" w:rsidP="542140AC">
      <w:pPr>
        <w:pStyle w:val="Subtitulo2"/>
        <w:numPr>
          <w:ilvl w:val="0"/>
          <w:numId w:val="0"/>
        </w:numPr>
        <w:ind w:left="720"/>
        <w:jc w:val="both"/>
        <w:rPr>
          <w:lang w:eastAsia="es-MX"/>
        </w:rPr>
      </w:pPr>
      <w:proofErr w:type="spellStart"/>
      <w:r w:rsidRPr="002065F0">
        <w:rPr>
          <w:b w:val="0"/>
          <w:bCs w:val="0"/>
          <w:lang w:eastAsia="es-MX"/>
        </w:rPr>
        <w:t>Rayco</w:t>
      </w:r>
      <w:proofErr w:type="spellEnd"/>
      <w:r w:rsidRPr="002065F0">
        <w:rPr>
          <w:b w:val="0"/>
          <w:bCs w:val="0"/>
          <w:lang w:eastAsia="es-MX"/>
        </w:rPr>
        <w:t xml:space="preserve"> Valles (20</w:t>
      </w:r>
      <w:r w:rsidRPr="000D5607">
        <w:rPr>
          <w:b w:val="0"/>
          <w:bCs w:val="0"/>
          <w:lang w:eastAsia="es-MX"/>
        </w:rPr>
        <w:t>20)</w:t>
      </w:r>
      <w:r w:rsidR="000D5607" w:rsidRPr="000D5607">
        <w:rPr>
          <w:b w:val="0"/>
          <w:bCs w:val="0"/>
          <w:lang w:eastAsia="es-MX"/>
        </w:rPr>
        <w:t xml:space="preserve"> </w:t>
      </w:r>
      <w:r w:rsidR="000D5607" w:rsidRPr="000D5607">
        <w:rPr>
          <w:b w:val="0"/>
          <w:bCs w:val="0"/>
          <w:lang w:eastAsia="es-MX"/>
        </w:rPr>
        <w:fldChar w:fldCharType="begin"/>
      </w:r>
      <w:r w:rsidR="000D5607" w:rsidRPr="000D5607">
        <w:rPr>
          <w:b w:val="0"/>
          <w:bCs w:val="0"/>
          <w:lang w:eastAsia="es-MX"/>
        </w:rPr>
        <w:instrText xml:space="preserve"> ADDIN ZOTERO_ITEM CSL_CITATION {"citationID":"AC0v3Hx5","properties":{"formattedCitation":"(7)","plainCitation":"(7)","noteIndex":0},"citationItems":[{"id":34,"uris":["http://zotero.org/users/18337103/items/K8C22INB"],"itemData":{"id":34,"type":"thesis","event-place":"Tarapoto","language":"es","number-of-pages":"108","publisher":"UNIVERSIDAD NACIONAL DE SAN MARTÍN - TARAPOTO","publisher-place":"Tarapoto","title":"Sistema Web de atractivos turísticos de la región San Martín para mejorar la  planificación de visitas de los turistas","author":[{"family":"Rayco Valles","given":"Ivan Carlos"}],"issued":{"date-parts":[["2020"]]}}}],"schema":"https://github.com/citation-style-language/schema/raw/master/csl-citation.json"} </w:instrText>
      </w:r>
      <w:r w:rsidR="000D5607" w:rsidRPr="000D5607">
        <w:rPr>
          <w:b w:val="0"/>
          <w:bCs w:val="0"/>
          <w:lang w:eastAsia="es-MX"/>
        </w:rPr>
        <w:fldChar w:fldCharType="separate"/>
      </w:r>
      <w:r w:rsidR="000D5607" w:rsidRPr="000D5607">
        <w:rPr>
          <w:b w:val="0"/>
          <w:bCs w:val="0"/>
        </w:rPr>
        <w:t>(7)</w:t>
      </w:r>
      <w:r w:rsidR="000D5607" w:rsidRPr="000D5607">
        <w:rPr>
          <w:b w:val="0"/>
          <w:bCs w:val="0"/>
          <w:lang w:eastAsia="es-MX"/>
        </w:rPr>
        <w:fldChar w:fldCharType="end"/>
      </w:r>
      <w:r w:rsidRPr="002065F0">
        <w:rPr>
          <w:b w:val="0"/>
          <w:bCs w:val="0"/>
          <w:lang w:eastAsia="es-MX"/>
        </w:rPr>
        <w:t xml:space="preserve"> implementó un sistema web para mejorar la planificación de visitas en la región San Martín, demostrando que la adopción de herramientas digitales incrementa la eficiencia en la organización de recorridos y la satisfacción del usuario. Este caso refuerza la necesidad de digitalizar procesos turísticos en diferentes regiones del país.</w:t>
      </w:r>
    </w:p>
    <w:p w14:paraId="6EC7C3F3" w14:textId="77777777" w:rsidR="00340E5D" w:rsidRPr="00340E5D" w:rsidRDefault="00340E5D" w:rsidP="542140AC">
      <w:pPr>
        <w:pStyle w:val="Subtitulo2"/>
        <w:jc w:val="both"/>
        <w:rPr>
          <w:lang w:eastAsia="es-MX"/>
        </w:rPr>
      </w:pPr>
      <w:r w:rsidRPr="00340E5D">
        <w:rPr>
          <w:lang w:eastAsia="es-MX"/>
        </w:rPr>
        <w:t>Antecedentes Locales (Cusco)</w:t>
      </w:r>
    </w:p>
    <w:p w14:paraId="00B5350C" w14:textId="67939E46" w:rsidR="00340E5D" w:rsidRPr="002065F0" w:rsidRDefault="00340E5D" w:rsidP="542140AC">
      <w:pPr>
        <w:pStyle w:val="Subtitulo1"/>
        <w:numPr>
          <w:ilvl w:val="0"/>
          <w:numId w:val="0"/>
        </w:numPr>
        <w:ind w:left="708"/>
        <w:jc w:val="both"/>
        <w:rPr>
          <w:b w:val="0"/>
          <w:bCs w:val="0"/>
          <w:lang w:eastAsia="es-MX"/>
        </w:rPr>
      </w:pPr>
      <w:r w:rsidRPr="002065F0">
        <w:rPr>
          <w:b w:val="0"/>
          <w:bCs w:val="0"/>
          <w:lang w:eastAsia="es-MX"/>
        </w:rPr>
        <w:t>Huamán (2018</w:t>
      </w:r>
      <w:r w:rsidRPr="000D5607">
        <w:rPr>
          <w:b w:val="0"/>
          <w:bCs w:val="0"/>
          <w:lang w:eastAsia="es-MX"/>
        </w:rPr>
        <w:t xml:space="preserve">) </w:t>
      </w:r>
      <w:r w:rsidR="000D5607" w:rsidRPr="000D5607">
        <w:rPr>
          <w:b w:val="0"/>
          <w:bCs w:val="0"/>
          <w:lang w:eastAsia="es-MX"/>
        </w:rPr>
        <w:fldChar w:fldCharType="begin"/>
      </w:r>
      <w:r w:rsidR="000D5607" w:rsidRPr="000D5607">
        <w:rPr>
          <w:b w:val="0"/>
          <w:bCs w:val="0"/>
          <w:lang w:eastAsia="es-MX"/>
        </w:rPr>
        <w:instrText xml:space="preserve"> ADDIN ZOTERO_ITEM CSL_CITATION {"citationID":"HsJikbGD","properties":{"formattedCitation":"(8)","plainCitation":"(8)","noteIndex":0},"citationItems":[{"id":37,"uris":["http://zotero.org/users/18337103/items/83DQQGNK"],"itemData":{"id":37,"type":"thesis","language":"es","source":"Zotero","title":"Sistema de información para la gestión de reserva  de paquetes turísticos en la agencia de viaje RAP TRAVEL","author":[{"family":"Huaman","given":"Estefani"}]}}],"schema":"https://github.com/citation-style-language/schema/raw/master/csl-citation.json"} </w:instrText>
      </w:r>
      <w:r w:rsidR="000D5607" w:rsidRPr="000D5607">
        <w:rPr>
          <w:b w:val="0"/>
          <w:bCs w:val="0"/>
          <w:lang w:eastAsia="es-MX"/>
        </w:rPr>
        <w:fldChar w:fldCharType="separate"/>
      </w:r>
      <w:r w:rsidR="000D5607" w:rsidRPr="000D5607">
        <w:rPr>
          <w:b w:val="0"/>
          <w:bCs w:val="0"/>
        </w:rPr>
        <w:t>(8)</w:t>
      </w:r>
      <w:r w:rsidR="000D5607" w:rsidRPr="000D5607">
        <w:rPr>
          <w:b w:val="0"/>
          <w:bCs w:val="0"/>
          <w:lang w:eastAsia="es-MX"/>
        </w:rPr>
        <w:fldChar w:fldCharType="end"/>
      </w:r>
      <w:r w:rsidR="000D5607">
        <w:rPr>
          <w:b w:val="0"/>
          <w:bCs w:val="0"/>
          <w:lang w:eastAsia="es-MX"/>
        </w:rPr>
        <w:t xml:space="preserve">  </w:t>
      </w:r>
      <w:r w:rsidRPr="002065F0">
        <w:rPr>
          <w:b w:val="0"/>
          <w:bCs w:val="0"/>
          <w:lang w:eastAsia="es-MX"/>
        </w:rPr>
        <w:t xml:space="preserve">desarrolló un sistema para la administración de reservas turísticas en la agencia RAP </w:t>
      </w:r>
      <w:proofErr w:type="spellStart"/>
      <w:r w:rsidRPr="002065F0">
        <w:rPr>
          <w:b w:val="0"/>
          <w:bCs w:val="0"/>
          <w:lang w:eastAsia="es-MX"/>
        </w:rPr>
        <w:t>Travel</w:t>
      </w:r>
      <w:proofErr w:type="spellEnd"/>
      <w:r w:rsidRPr="002065F0">
        <w:rPr>
          <w:b w:val="0"/>
          <w:bCs w:val="0"/>
          <w:lang w:eastAsia="es-MX"/>
        </w:rPr>
        <w:t>, demostrando cómo la digitalización permitió automatizar tareas operativas y fortalecer el control interno. Este caso evidencia que las agencias locales requieren herramientas que centralicen información y reduzcan procesos manuales.</w:t>
      </w:r>
    </w:p>
    <w:p w14:paraId="42C0B2E6" w14:textId="14A9ABAE" w:rsidR="00340E5D" w:rsidRPr="00340E5D" w:rsidRDefault="00340E5D" w:rsidP="542140AC">
      <w:pPr>
        <w:pStyle w:val="Subtitulo1"/>
        <w:numPr>
          <w:ilvl w:val="0"/>
          <w:numId w:val="0"/>
        </w:numPr>
        <w:ind w:left="708"/>
        <w:jc w:val="both"/>
        <w:rPr>
          <w:lang w:eastAsia="es-MX"/>
        </w:rPr>
      </w:pPr>
      <w:r w:rsidRPr="002065F0">
        <w:rPr>
          <w:b w:val="0"/>
          <w:bCs w:val="0"/>
          <w:lang w:eastAsia="es-MX"/>
        </w:rPr>
        <w:t xml:space="preserve">Garrido </w:t>
      </w:r>
      <w:proofErr w:type="spellStart"/>
      <w:r w:rsidRPr="002065F0">
        <w:rPr>
          <w:b w:val="0"/>
          <w:bCs w:val="0"/>
          <w:lang w:eastAsia="es-MX"/>
        </w:rPr>
        <w:t>Cusipaucar</w:t>
      </w:r>
      <w:proofErr w:type="spellEnd"/>
      <w:r w:rsidRPr="002065F0">
        <w:rPr>
          <w:b w:val="0"/>
          <w:bCs w:val="0"/>
          <w:lang w:eastAsia="es-MX"/>
        </w:rPr>
        <w:t xml:space="preserve"> (2021)</w:t>
      </w:r>
      <w:r w:rsidRPr="000D5607">
        <w:rPr>
          <w:b w:val="0"/>
          <w:bCs w:val="0"/>
          <w:lang w:eastAsia="es-MX"/>
        </w:rPr>
        <w:t xml:space="preserve"> </w:t>
      </w:r>
      <w:r w:rsidR="000D5607" w:rsidRPr="000D5607">
        <w:rPr>
          <w:b w:val="0"/>
          <w:bCs w:val="0"/>
          <w:lang w:eastAsia="es-MX"/>
        </w:rPr>
        <w:fldChar w:fldCharType="begin"/>
      </w:r>
      <w:r w:rsidR="000D5607" w:rsidRPr="000D5607">
        <w:rPr>
          <w:b w:val="0"/>
          <w:bCs w:val="0"/>
          <w:lang w:eastAsia="es-MX"/>
        </w:rPr>
        <w:instrText xml:space="preserve"> ADDIN ZOTERO_ITEM CSL_CITATION {"citationID":"qagOsATo","properties":{"formattedCitation":"(9)","plainCitation":"(9)","noteIndex":0},"citationItems":[{"id":17,"uris":["http://zotero.org/users/18337103/items/FMCQWF6D"],"itemData":{"id":17,"type":"thesis","event-place":"Cusco","language":"es","number-of-pages":"323","publisher":"UNIVERSIDAD ANDINA DEL CUSCO","publisher-place":"Cusco","title":"SOFTWARE PARA LA GESTION DE PAQUETES TURISTICOS DENOMINADO: TURISMO SMART VERSION 2.5 IMPLANTADO EN EL OPERADOR TURISTICO PERU JAMUY CUSCO-PERU","author":[{"family":"Garrido Cusipaucar","given":"Brain Mijail"}],"issued":{"date-parts":[["2022",9,5]]}}}],"schema":"https://github.com/citation-style-language/schema/raw/master/csl-citation.json"} </w:instrText>
      </w:r>
      <w:r w:rsidR="000D5607" w:rsidRPr="000D5607">
        <w:rPr>
          <w:b w:val="0"/>
          <w:bCs w:val="0"/>
          <w:lang w:eastAsia="es-MX"/>
        </w:rPr>
        <w:fldChar w:fldCharType="separate"/>
      </w:r>
      <w:r w:rsidR="000D5607" w:rsidRPr="000D5607">
        <w:rPr>
          <w:b w:val="0"/>
          <w:bCs w:val="0"/>
        </w:rPr>
        <w:t>(9)</w:t>
      </w:r>
      <w:r w:rsidR="000D5607" w:rsidRPr="000D5607">
        <w:rPr>
          <w:b w:val="0"/>
          <w:bCs w:val="0"/>
          <w:lang w:eastAsia="es-MX"/>
        </w:rPr>
        <w:fldChar w:fldCharType="end"/>
      </w:r>
      <w:r w:rsidR="000D5607">
        <w:rPr>
          <w:b w:val="0"/>
          <w:bCs w:val="0"/>
          <w:lang w:eastAsia="es-MX"/>
        </w:rPr>
        <w:t xml:space="preserve"> </w:t>
      </w:r>
      <w:r w:rsidRPr="002065F0">
        <w:rPr>
          <w:b w:val="0"/>
          <w:bCs w:val="0"/>
          <w:lang w:eastAsia="es-MX"/>
        </w:rPr>
        <w:t xml:space="preserve">implementó el sistema Turismo Smart v2.5 en la empresa Perú </w:t>
      </w:r>
      <w:proofErr w:type="spellStart"/>
      <w:r w:rsidRPr="002065F0">
        <w:rPr>
          <w:b w:val="0"/>
          <w:bCs w:val="0"/>
          <w:lang w:eastAsia="es-MX"/>
        </w:rPr>
        <w:t>Jamuy</w:t>
      </w:r>
      <w:proofErr w:type="spellEnd"/>
      <w:r w:rsidRPr="002065F0">
        <w:rPr>
          <w:b w:val="0"/>
          <w:bCs w:val="0"/>
          <w:lang w:eastAsia="es-MX"/>
        </w:rPr>
        <w:t>, alcanzando mejoras en la gestión de paquetes turísticos, reducción de tiempos de respuesta y aumento del control interno. Sus conclusiones evidencian que un sistema web correctamente diseñado puede adaptarse a las necesidades específicas del sector turístico cusqueño.</w:t>
      </w:r>
    </w:p>
    <w:p w14:paraId="354EA921" w14:textId="77777777" w:rsidR="00F90011" w:rsidRPr="00C423D8" w:rsidRDefault="00F90011" w:rsidP="542140AC">
      <w:pPr>
        <w:pStyle w:val="Parrafo3"/>
        <w:jc w:val="both"/>
      </w:pPr>
    </w:p>
    <w:p w14:paraId="3BBC1EEE" w14:textId="4D10B43F" w:rsidR="542140AC" w:rsidRDefault="542140AC" w:rsidP="542140AC">
      <w:pPr>
        <w:pStyle w:val="Parrafo3"/>
        <w:jc w:val="both"/>
      </w:pPr>
    </w:p>
    <w:p w14:paraId="28494F33" w14:textId="45191ED9" w:rsidR="542140AC" w:rsidRDefault="542140AC" w:rsidP="542140AC">
      <w:pPr>
        <w:jc w:val="both"/>
      </w:pPr>
      <w:r>
        <w:br w:type="page"/>
      </w:r>
    </w:p>
    <w:p w14:paraId="5F4B2027" w14:textId="6E580430" w:rsidR="542140AC" w:rsidRDefault="542140AC" w:rsidP="542140AC">
      <w:pPr>
        <w:pStyle w:val="Parrafo3"/>
        <w:jc w:val="both"/>
      </w:pPr>
    </w:p>
    <w:p w14:paraId="490C062B" w14:textId="616595AC" w:rsidR="00DF433D" w:rsidRPr="00006F62" w:rsidRDefault="00DF433D" w:rsidP="542140AC">
      <w:pPr>
        <w:pStyle w:val="ListParagraph"/>
        <w:numPr>
          <w:ilvl w:val="1"/>
          <w:numId w:val="1"/>
        </w:numPr>
        <w:spacing w:line="360" w:lineRule="auto"/>
        <w:jc w:val="both"/>
        <w:rPr>
          <w:rStyle w:val="Strong"/>
          <w:rFonts w:ascii="Times New Roman" w:hAnsi="Times New Roman" w:cs="Times New Roman"/>
          <w:b w:val="0"/>
          <w:bCs w:val="0"/>
          <w:lang w:val="es-PE"/>
        </w:rPr>
      </w:pPr>
      <w:r w:rsidRPr="00DF433D">
        <w:rPr>
          <w:rStyle w:val="Strong"/>
          <w:rFonts w:ascii="Times New Roman" w:hAnsi="Times New Roman" w:cs="Times New Roman"/>
        </w:rPr>
        <w:t>Identificación</w:t>
      </w:r>
      <w:r w:rsidR="00006F62">
        <w:rPr>
          <w:rStyle w:val="Strong"/>
          <w:rFonts w:ascii="Times New Roman" w:hAnsi="Times New Roman" w:cs="Times New Roman"/>
        </w:rPr>
        <w:t xml:space="preserve"> y formulación</w:t>
      </w:r>
      <w:r w:rsidRPr="00DF433D">
        <w:rPr>
          <w:rStyle w:val="Strong"/>
          <w:rFonts w:ascii="Times New Roman" w:hAnsi="Times New Roman" w:cs="Times New Roman"/>
        </w:rPr>
        <w:t xml:space="preserve"> del Problema</w:t>
      </w:r>
    </w:p>
    <w:p w14:paraId="071F4442" w14:textId="5491162B" w:rsidR="00006F62" w:rsidRPr="00DF433D" w:rsidRDefault="542140AC" w:rsidP="542140AC">
      <w:pPr>
        <w:pStyle w:val="Parrafo2"/>
        <w:numPr>
          <w:ilvl w:val="2"/>
          <w:numId w:val="1"/>
        </w:numPr>
        <w:jc w:val="both"/>
        <w:rPr>
          <w:b/>
        </w:rPr>
      </w:pPr>
      <w:r w:rsidRPr="542140AC">
        <w:rPr>
          <w:b/>
          <w:bCs/>
        </w:rPr>
        <w:t>Contexto</w:t>
      </w:r>
    </w:p>
    <w:p w14:paraId="1C5B70BB" w14:textId="05CE5A5A" w:rsidR="542140AC" w:rsidRDefault="542140AC" w:rsidP="542140AC">
      <w:pPr>
        <w:pStyle w:val="Parrafo2"/>
        <w:jc w:val="both"/>
      </w:pPr>
      <w:r w:rsidRPr="542140AC">
        <w:t>La empresa Panorama, ubicada en la ciudad del Cusco, enfrenta dificultades en la gestión y organización de los itinerarios turísticos que ofrece a sus visitantes. La dispersión de información, el uso de procesos manuales y la falta de un sistema centralizado limitan la eficiencia operativa y generan errores en la actualización de actividades. Esta situación afecta la calidad del servicio, dificulta la comunicación con los turistas y reduce la capacidad de la empresa para ofrecer una experiencia personalizada y moderna acorde a las exigencias del sector turístico actual.</w:t>
      </w:r>
    </w:p>
    <w:p w14:paraId="1554E260" w14:textId="59DC7FFB" w:rsidR="542140AC" w:rsidRDefault="542140AC" w:rsidP="542140AC">
      <w:pPr>
        <w:pStyle w:val="Parrafo2"/>
        <w:numPr>
          <w:ilvl w:val="2"/>
          <w:numId w:val="1"/>
        </w:numPr>
        <w:jc w:val="both"/>
        <w:rPr>
          <w:b/>
          <w:bCs/>
        </w:rPr>
      </w:pPr>
      <w:r w:rsidRPr="542140AC">
        <w:rPr>
          <w:b/>
          <w:bCs/>
        </w:rPr>
        <w:t>Problema central</w:t>
      </w:r>
    </w:p>
    <w:p w14:paraId="55155FFB" w14:textId="04F6A615" w:rsidR="542140AC" w:rsidRDefault="542140AC" w:rsidP="542140AC">
      <w:pPr>
        <w:pStyle w:val="Parrafo2"/>
        <w:jc w:val="both"/>
        <w:rPr>
          <w:rFonts w:eastAsia="Times New Roman"/>
        </w:rPr>
      </w:pPr>
      <w:r w:rsidRPr="542140AC">
        <w:t>La empresa Panorama enfrenta serias limitaciones en la gestión de sus itinerarios turísticos debido a la ausencia de un sistema web centralizado que permita organizar y actualizar la información de manera eficiente. Actualmente, gran parte del proceso se realiza mediante hojas de cálculo, documentos independientes y comunicación manual entre las áreas, lo cual ocasiona dispersión de datos, duplicidad de información y una alta probabilidad de errores operativos.</w:t>
      </w:r>
    </w:p>
    <w:p w14:paraId="1D96FF1B" w14:textId="15C56A49" w:rsidR="410B2E18" w:rsidRDefault="410B2E18" w:rsidP="410B2E18">
      <w:pPr>
        <w:pStyle w:val="Parrafo2"/>
        <w:jc w:val="both"/>
        <w:rPr>
          <w:rFonts w:eastAsia="Times New Roman"/>
        </w:rPr>
      </w:pPr>
      <w:r>
        <w:t>Estas deficiencias se vuelven aún más críticas en un lugar como Cusco, uno de los destinos turísticos más visitados del país, donde los viajeros requieren información precisa y actualizada de manera constante. La ausencia de una herramienta digital integrada provoca demoras al modificar actividades, inconsistencias en la planificación y dificultades para ofrecer a los turistas información clara y a tiempo sobre sus recorridos. Todo esto termina afectando la experiencia del visitante y perjudicando la imagen profesional de la agencia.</w:t>
      </w:r>
    </w:p>
    <w:p w14:paraId="5A372835" w14:textId="5807BD55" w:rsidR="410B2E18" w:rsidRDefault="410B2E18" w:rsidP="410B2E18">
      <w:pPr>
        <w:pStyle w:val="Parrafo2"/>
        <w:jc w:val="both"/>
        <w:rPr>
          <w:rFonts w:eastAsia="Times New Roman"/>
        </w:rPr>
      </w:pPr>
      <w:r>
        <w:t>Además, la gestión manual reduce la capacidad de la empresa para hacer un seguimiento adecuado de los cambios, coordinar al personal y mantener un registro ordenado de los itinerarios. Esto genera una operación reactiva, dependiente de la comunicación informal y propensa a errores, lo que se traduce en menor eficiencia interna y en la insatisfacción de los usuarios.</w:t>
      </w:r>
    </w:p>
    <w:p w14:paraId="2B2FD9EF" w14:textId="75B35E03" w:rsidR="542140AC" w:rsidRDefault="542140AC" w:rsidP="542140AC">
      <w:pPr>
        <w:pStyle w:val="Parrafo2"/>
        <w:jc w:val="both"/>
        <w:rPr>
          <w:rFonts w:eastAsia="Times New Roman"/>
        </w:rPr>
      </w:pPr>
      <w:r w:rsidRPr="542140AC">
        <w:t>En conjunto, la falta de un sistema web para la administración de itinerarios impide que Panorama optimice sus procesos, mejore su organización y responda a las exigencias actuales del turismo digital, afectando su competitividad y su capacidad de brindar un servicio moderno, confiable y alineado con las necesidades reales del turista.</w:t>
      </w:r>
    </w:p>
    <w:p w14:paraId="070F3777" w14:textId="0DA43562" w:rsidR="542140AC" w:rsidRDefault="542140AC" w:rsidP="542140AC">
      <w:pPr>
        <w:pStyle w:val="Parrafo2"/>
        <w:ind w:left="1224"/>
        <w:jc w:val="both"/>
        <w:rPr>
          <w:b/>
          <w:bCs/>
        </w:rPr>
      </w:pPr>
    </w:p>
    <w:p w14:paraId="4925BAEF" w14:textId="292EF791" w:rsidR="542140AC" w:rsidRDefault="542140AC" w:rsidP="542140AC">
      <w:pPr>
        <w:pStyle w:val="Parrafo2"/>
        <w:numPr>
          <w:ilvl w:val="2"/>
          <w:numId w:val="1"/>
        </w:numPr>
        <w:jc w:val="both"/>
        <w:rPr>
          <w:b/>
          <w:bCs/>
        </w:rPr>
      </w:pPr>
      <w:r w:rsidRPr="542140AC">
        <w:rPr>
          <w:b/>
          <w:bCs/>
        </w:rPr>
        <w:t>Consecuencia del problema</w:t>
      </w:r>
    </w:p>
    <w:p w14:paraId="2140855D" w14:textId="2053FDCC" w:rsidR="542140AC" w:rsidRDefault="542140AC" w:rsidP="542140AC">
      <w:pPr>
        <w:pStyle w:val="Parrafo2"/>
        <w:jc w:val="both"/>
      </w:pPr>
      <w:r w:rsidRPr="542140AC">
        <w:t>La ausencia de un sistema web centralizado para la gestión de itinerarios turísticos en la empresa Panorama genera diversas consecuencias que afectan tanto la operación interna como la experiencia del visitante. Entre las principales se encuentran:</w:t>
      </w:r>
    </w:p>
    <w:p w14:paraId="6D35594D" w14:textId="3348D91A" w:rsidR="542140AC" w:rsidRDefault="542140AC" w:rsidP="00FA2979">
      <w:pPr>
        <w:pStyle w:val="Parrafo2"/>
        <w:numPr>
          <w:ilvl w:val="0"/>
          <w:numId w:val="13"/>
        </w:numPr>
        <w:jc w:val="both"/>
      </w:pPr>
      <w:r w:rsidRPr="542140AC">
        <w:rPr>
          <w:b/>
          <w:bCs/>
        </w:rPr>
        <w:t>Desorganización operativa</w:t>
      </w:r>
      <w:r w:rsidRPr="542140AC">
        <w:t>:</w:t>
      </w:r>
      <w:r>
        <w:br/>
      </w:r>
      <w:r w:rsidRPr="542140AC">
        <w:t>La información dispersa y los procesos manuales dificultan la coordinación entre las áreas de la empresa, provocando inconsistencias en los itinerarios, pérdida de datos y retrasos en la asignación de actividades.</w:t>
      </w:r>
    </w:p>
    <w:p w14:paraId="14675A9E" w14:textId="2755C3DB" w:rsidR="542140AC" w:rsidRDefault="542140AC" w:rsidP="00FA2979">
      <w:pPr>
        <w:pStyle w:val="Parrafo2"/>
        <w:numPr>
          <w:ilvl w:val="0"/>
          <w:numId w:val="13"/>
        </w:numPr>
        <w:jc w:val="both"/>
      </w:pPr>
      <w:r w:rsidRPr="542140AC">
        <w:rPr>
          <w:b/>
          <w:bCs/>
        </w:rPr>
        <w:t>Errores en la información brindada al turista</w:t>
      </w:r>
      <w:r w:rsidRPr="542140AC">
        <w:t>:</w:t>
      </w:r>
      <w:r>
        <w:br/>
      </w:r>
      <w:r w:rsidRPr="542140AC">
        <w:t>Debido a la actualización no uniforme de los itinerarios, es frecuente que los turistas reciban horarios, rutas o actividades desactualizadas, lo que afecta directamente su experiencia y la percepción de calidad del servicio.</w:t>
      </w:r>
    </w:p>
    <w:p w14:paraId="2005F696" w14:textId="4CCB93EE" w:rsidR="542140AC" w:rsidRDefault="542140AC" w:rsidP="00FA2979">
      <w:pPr>
        <w:pStyle w:val="Parrafo2"/>
        <w:numPr>
          <w:ilvl w:val="0"/>
          <w:numId w:val="13"/>
        </w:numPr>
        <w:jc w:val="both"/>
      </w:pPr>
      <w:r w:rsidRPr="542140AC">
        <w:rPr>
          <w:b/>
          <w:bCs/>
        </w:rPr>
        <w:t>Demoras en la atención y respuesta</w:t>
      </w:r>
      <w:r w:rsidRPr="542140AC">
        <w:t>:</w:t>
      </w:r>
      <w:r>
        <w:br/>
      </w:r>
      <w:r w:rsidRPr="542140AC">
        <w:t>La falta de una plataforma centralizada obliga al personal a buscar información en múltiples fuentes, lo que incrementa los tiempos de respuesta y dificulta resolver consultas en el momento.</w:t>
      </w:r>
    </w:p>
    <w:p w14:paraId="223F02B6" w14:textId="48E868C9" w:rsidR="542140AC" w:rsidRDefault="542140AC" w:rsidP="00FA2979">
      <w:pPr>
        <w:pStyle w:val="Parrafo2"/>
        <w:numPr>
          <w:ilvl w:val="0"/>
          <w:numId w:val="13"/>
        </w:numPr>
        <w:jc w:val="both"/>
      </w:pPr>
      <w:r w:rsidRPr="542140AC">
        <w:rPr>
          <w:b/>
          <w:bCs/>
        </w:rPr>
        <w:t>Baja satisfacción del turista</w:t>
      </w:r>
      <w:r w:rsidRPr="542140AC">
        <w:t>:</w:t>
      </w:r>
      <w:r>
        <w:br/>
      </w:r>
      <w:r w:rsidRPr="542140AC">
        <w:t>La información incorrecta, los cambios no comunicados y la falta de claridad en el itinerario generan confusión, molestias y disminuyen la confianza del visitante en la agencia.</w:t>
      </w:r>
    </w:p>
    <w:p w14:paraId="4F0E6D97" w14:textId="7CCE9E4D" w:rsidR="542140AC" w:rsidRDefault="542140AC" w:rsidP="00FA2979">
      <w:pPr>
        <w:pStyle w:val="Parrafo2"/>
        <w:numPr>
          <w:ilvl w:val="0"/>
          <w:numId w:val="13"/>
        </w:numPr>
        <w:jc w:val="both"/>
      </w:pPr>
      <w:r w:rsidRPr="542140AC">
        <w:rPr>
          <w:b/>
          <w:bCs/>
        </w:rPr>
        <w:t>Pérdida de eficiencia y mayor carga laboral</w:t>
      </w:r>
      <w:r w:rsidRPr="542140AC">
        <w:t>:</w:t>
      </w:r>
      <w:r>
        <w:br/>
      </w:r>
      <w:r w:rsidRPr="542140AC">
        <w:t>Los procesos manuales obligan al personal a realizar tareas repetitivas y duplicadas, reduciendo su productividad y aumentando el riesgo de cometer errores.</w:t>
      </w:r>
    </w:p>
    <w:p w14:paraId="4CD13CE6" w14:textId="2A9C7743" w:rsidR="542140AC" w:rsidRDefault="542140AC" w:rsidP="00FA2979">
      <w:pPr>
        <w:pStyle w:val="Parrafo2"/>
        <w:numPr>
          <w:ilvl w:val="0"/>
          <w:numId w:val="13"/>
        </w:numPr>
        <w:jc w:val="both"/>
      </w:pPr>
      <w:r w:rsidRPr="542140AC">
        <w:rPr>
          <w:b/>
          <w:bCs/>
        </w:rPr>
        <w:t>Limitación en la competitividad de la empresa</w:t>
      </w:r>
      <w:r w:rsidRPr="542140AC">
        <w:t>:</w:t>
      </w:r>
      <w:r>
        <w:br/>
      </w:r>
      <w:r w:rsidRPr="542140AC">
        <w:t>En un mercado cada vez más digitalizado, la falta de herramientas tecnológicas modernas coloca a la empresa Panorama en desventaja frente a otras agencias que sí ofrecen sistemas automatizados y plataformas digitales más completas.</w:t>
      </w:r>
    </w:p>
    <w:p w14:paraId="6F04CB38" w14:textId="03DCC96A" w:rsidR="542140AC" w:rsidRDefault="542140AC" w:rsidP="00FA2979">
      <w:pPr>
        <w:pStyle w:val="Parrafo2"/>
        <w:numPr>
          <w:ilvl w:val="0"/>
          <w:numId w:val="13"/>
        </w:numPr>
        <w:jc w:val="both"/>
      </w:pPr>
      <w:r w:rsidRPr="542140AC">
        <w:rPr>
          <w:b/>
          <w:bCs/>
        </w:rPr>
        <w:t>Dificultad para tomar decisiones basadas en datos</w:t>
      </w:r>
      <w:r w:rsidRPr="542140AC">
        <w:t>:</w:t>
      </w:r>
      <w:r>
        <w:br/>
      </w:r>
      <w:r w:rsidRPr="542140AC">
        <w:t>La ausencia de un registro estructurado impide generar reportes confiables, analizar tendencias y optimizar los servicios ofrecidos, limitando la capacidad de planificación estratégica.</w:t>
      </w:r>
    </w:p>
    <w:p w14:paraId="2EB552A4" w14:textId="54172110" w:rsidR="542140AC" w:rsidRDefault="542140AC" w:rsidP="542140AC">
      <w:pPr>
        <w:pStyle w:val="Parrafo2"/>
        <w:jc w:val="both"/>
      </w:pPr>
    </w:p>
    <w:p w14:paraId="1D166BD1" w14:textId="33353B11" w:rsidR="542140AC" w:rsidRDefault="542140AC" w:rsidP="542140AC">
      <w:pPr>
        <w:pStyle w:val="Parrafo2"/>
        <w:numPr>
          <w:ilvl w:val="2"/>
          <w:numId w:val="1"/>
        </w:numPr>
        <w:jc w:val="both"/>
        <w:rPr>
          <w:b/>
          <w:bCs/>
        </w:rPr>
      </w:pPr>
      <w:r w:rsidRPr="542140AC">
        <w:rPr>
          <w:b/>
          <w:bCs/>
        </w:rPr>
        <w:t xml:space="preserve">Necesidad </w:t>
      </w:r>
    </w:p>
    <w:p w14:paraId="070E41F0" w14:textId="35DF73F3" w:rsidR="410B2E18" w:rsidRDefault="410B2E18" w:rsidP="410B2E18">
      <w:pPr>
        <w:pStyle w:val="Parrafo2"/>
        <w:jc w:val="both"/>
      </w:pPr>
      <w:r>
        <w:t>Es fundamental desarrollar una aplicación web que centralice y organice toda la información relacionada con los itinerarios turísticos de la empresa Panorama. Esta plataforma permitirá gestionar de manera eficiente las actividades, horarios y datos de los visitantes, facilitando la creación, actualización y consulta de itinerarios en tiempo real. Con ello, se reducirá significativamente los errores causados por los procesos manuales y la dispersión de la información.</w:t>
      </w:r>
    </w:p>
    <w:p w14:paraId="18180B50" w14:textId="6E4131D9" w:rsidR="410B2E18" w:rsidRDefault="410B2E18" w:rsidP="410B2E18">
      <w:pPr>
        <w:pStyle w:val="Parrafo2"/>
        <w:jc w:val="both"/>
      </w:pPr>
      <w:r>
        <w:t>Además, el sistema debe proporcionar al personal un acceso rápido a los datos necesarios para coordinar los recorridos, comunicar cambios y ofrecer información precisa a los turistas. Contar con una herramienta digital moderna es clave para mejorar la calidad del servicio, agilizar la toma de decisiones y cumplir con las demandas del turismo actual, donde tener información clara y actualizada es crucial.</w:t>
      </w:r>
    </w:p>
    <w:p w14:paraId="35C73135" w14:textId="50EE4210" w:rsidR="410B2E18" w:rsidRDefault="410B2E18" w:rsidP="410B2E18">
      <w:pPr>
        <w:pStyle w:val="Parrafo2"/>
        <w:jc w:val="both"/>
      </w:pPr>
      <w:r>
        <w:t>La implementación de esta solución permitirá a Panorama ser más proactiva, optimizando sus procesos internos y asegurando que los turistas reciban un servicio organizado, confiable y alineado con las nuevas tendencias de digitalización en el sector turístico.</w:t>
      </w:r>
    </w:p>
    <w:p w14:paraId="2C2372A9" w14:textId="30DF3C72" w:rsidR="542140AC" w:rsidRDefault="542140AC" w:rsidP="542140AC">
      <w:pPr>
        <w:pStyle w:val="Parrafo2"/>
        <w:ind w:left="1224"/>
        <w:jc w:val="both"/>
        <w:rPr>
          <w:b/>
          <w:bCs/>
        </w:rPr>
      </w:pPr>
    </w:p>
    <w:p w14:paraId="175D556F" w14:textId="7F1E1D04" w:rsidR="542140AC" w:rsidRDefault="542140AC" w:rsidP="542140AC">
      <w:pPr>
        <w:pStyle w:val="Parrafo2"/>
        <w:numPr>
          <w:ilvl w:val="2"/>
          <w:numId w:val="1"/>
        </w:numPr>
        <w:jc w:val="both"/>
        <w:rPr>
          <w:b/>
          <w:bCs/>
        </w:rPr>
      </w:pPr>
      <w:r w:rsidRPr="542140AC">
        <w:rPr>
          <w:b/>
          <w:bCs/>
        </w:rPr>
        <w:t>Justificación</w:t>
      </w:r>
    </w:p>
    <w:p w14:paraId="6C411217" w14:textId="2A0CFB40" w:rsidR="410B2E18" w:rsidRDefault="410B2E18" w:rsidP="410B2E18">
      <w:pPr>
        <w:pStyle w:val="Parrafo2"/>
        <w:jc w:val="both"/>
      </w:pPr>
      <w:r>
        <w:t xml:space="preserve">La implementación de </w:t>
      </w:r>
      <w:proofErr w:type="spellStart"/>
      <w:r>
        <w:t>TravelDesk</w:t>
      </w:r>
      <w:proofErr w:type="spellEnd"/>
      <w:r>
        <w:t xml:space="preserve"> responde a la necesidad de modernizar y optimizar la gestión de itinerarios turísticos en la empresa Panorama. Antes, la administración se realizaba a través de hojas de Excel, lo que causaba desorden, duplicación de datos, confusiones y dificultades para coordinar actividades entre el equipo de turismo y los usuarios. Esto impactaba directamente la calidad del servicio y aumentaba el riesgo de cometer errores durante los viajes.</w:t>
      </w:r>
    </w:p>
    <w:p w14:paraId="265A70A6" w14:textId="4C1D8CCF" w:rsidR="410B2E18" w:rsidRDefault="410B2E18" w:rsidP="410B2E18">
      <w:pPr>
        <w:pStyle w:val="Parrafo2"/>
        <w:jc w:val="both"/>
      </w:pPr>
      <w:r>
        <w:t xml:space="preserve">Con </w:t>
      </w:r>
      <w:proofErr w:type="spellStart"/>
      <w:r>
        <w:t>TravelDesk</w:t>
      </w:r>
      <w:proofErr w:type="spellEnd"/>
      <w:r>
        <w:t>, toda la información se centraliza en un sistema web, lo que permite a los administradores crear, modificar y organizar itinerarios de forma rápida y estructurada. Además, integra servicios clave como hoteles, transporte, tours y actividades contratadas. El sistema también envía notificaciones automáticas cuando hay cambios en los itinerarios, mejorando la comunicación con los turistas y asegurando que siempre estén al tanto.</w:t>
      </w:r>
    </w:p>
    <w:p w14:paraId="633F4780" w14:textId="6EDA8767" w:rsidR="410B2E18" w:rsidRDefault="410B2E18" w:rsidP="410B2E18">
      <w:pPr>
        <w:pStyle w:val="Parrafo2"/>
        <w:jc w:val="both"/>
      </w:pPr>
      <w:r>
        <w:t>Además, ofrecer a los usuarios un espacio donde puedan ver sus horarios, destinos y servicios, y la opción de descargar esta información en formato PDF para tenerla sin conexión, incrementa la confianza y satisfacción del cliente. Así, los turistas siempre cuentan con información clara y accesible en todo momento.</w:t>
      </w:r>
    </w:p>
    <w:p w14:paraId="69CCFD54" w14:textId="348428C4" w:rsidR="542140AC" w:rsidRDefault="542140AC" w:rsidP="542140AC">
      <w:pPr>
        <w:pStyle w:val="Parrafo2"/>
        <w:ind w:left="1224"/>
        <w:jc w:val="both"/>
        <w:rPr>
          <w:b/>
          <w:bCs/>
        </w:rPr>
      </w:pPr>
    </w:p>
    <w:p w14:paraId="4F7104AF" w14:textId="351697ED" w:rsidR="542140AC" w:rsidRDefault="542140AC" w:rsidP="542140AC">
      <w:pPr>
        <w:jc w:val="both"/>
      </w:pPr>
    </w:p>
    <w:p w14:paraId="4292A07B" w14:textId="26AEF720" w:rsidR="542140AC" w:rsidRDefault="542140AC" w:rsidP="542140AC">
      <w:pPr>
        <w:jc w:val="both"/>
      </w:pPr>
      <w:r>
        <w:br w:type="page"/>
      </w:r>
    </w:p>
    <w:p w14:paraId="4C1AA3D3" w14:textId="33F2D0F0" w:rsidR="542140AC" w:rsidRDefault="542140AC" w:rsidP="542140AC">
      <w:pPr>
        <w:jc w:val="both"/>
      </w:pPr>
    </w:p>
    <w:p w14:paraId="58B1BB8D" w14:textId="74B1A022" w:rsidR="00C402A6" w:rsidRDefault="00C402A6" w:rsidP="542140AC">
      <w:pPr>
        <w:pStyle w:val="ListParagraph"/>
        <w:numPr>
          <w:ilvl w:val="1"/>
          <w:numId w:val="1"/>
        </w:numPr>
        <w:spacing w:line="360" w:lineRule="auto"/>
        <w:jc w:val="both"/>
        <w:rPr>
          <w:rFonts w:ascii="Times New Roman" w:hAnsi="Times New Roman" w:cs="Times New Roman"/>
          <w:b/>
          <w:bCs/>
          <w:lang w:val="es-PE"/>
        </w:rPr>
      </w:pPr>
      <w:r w:rsidRPr="00C423D8">
        <w:rPr>
          <w:rFonts w:ascii="Times New Roman" w:hAnsi="Times New Roman" w:cs="Times New Roman"/>
          <w:b/>
          <w:bCs/>
          <w:lang w:val="es-PE"/>
        </w:rPr>
        <w:t>MARCO TEÓRICO</w:t>
      </w:r>
    </w:p>
    <w:p w14:paraId="3EF4E6DD" w14:textId="77777777" w:rsidR="005A1F04" w:rsidRPr="005A1F04" w:rsidRDefault="005A1F04" w:rsidP="542140AC">
      <w:pPr>
        <w:pStyle w:val="Parrafo2"/>
        <w:jc w:val="both"/>
        <w:rPr>
          <w:b/>
          <w:bCs/>
          <w:lang w:val="es-MX"/>
        </w:rPr>
      </w:pPr>
      <w:r w:rsidRPr="005A1F04">
        <w:rPr>
          <w:b/>
          <w:bCs/>
          <w:lang w:val="es-MX"/>
        </w:rPr>
        <w:t>1.3.1 Sistemas de Información</w:t>
      </w:r>
    </w:p>
    <w:p w14:paraId="54497C88" w14:textId="77777777" w:rsidR="005A1F04" w:rsidRPr="005A1F04" w:rsidRDefault="005A1F04" w:rsidP="542140AC">
      <w:pPr>
        <w:pStyle w:val="Parrafo2"/>
        <w:jc w:val="both"/>
        <w:rPr>
          <w:lang w:val="es-MX"/>
        </w:rPr>
      </w:pPr>
      <w:r w:rsidRPr="005A1F04">
        <w:rPr>
          <w:lang w:val="es-MX"/>
        </w:rPr>
        <w:t>Un Sistema de Información (SI) es un conjunto de elementos interrelacionados que recopilan, procesan, almacenan y distribuyen información con el fin de apoyar las actividades de una organización (Laudon &amp; Laudon, 2020). En el sector turismo, los SI permiten gestionar datos de viajeros, itinerarios, actividades, reservas y comunicaciones operativas.</w:t>
      </w:r>
    </w:p>
    <w:p w14:paraId="223B5BDA" w14:textId="682E60CF" w:rsidR="005A1F04" w:rsidRPr="005A1F04" w:rsidRDefault="005A1F04" w:rsidP="542140AC">
      <w:pPr>
        <w:pStyle w:val="Parrafo2"/>
        <w:ind w:left="0"/>
        <w:jc w:val="both"/>
        <w:rPr>
          <w:b/>
          <w:bCs/>
          <w:lang w:val="es-MX"/>
        </w:rPr>
      </w:pPr>
    </w:p>
    <w:p w14:paraId="5A3F89FE" w14:textId="77777777" w:rsidR="005A1F04" w:rsidRPr="005A1F04" w:rsidRDefault="005A1F04" w:rsidP="542140AC">
      <w:pPr>
        <w:pStyle w:val="Parrafo2"/>
        <w:jc w:val="both"/>
        <w:rPr>
          <w:b/>
          <w:bCs/>
          <w:lang w:val="es-MX"/>
        </w:rPr>
      </w:pPr>
      <w:r w:rsidRPr="005A1F04">
        <w:rPr>
          <w:b/>
          <w:bCs/>
          <w:lang w:val="es-MX"/>
        </w:rPr>
        <w:t>1.3.2 Tecnologías Web</w:t>
      </w:r>
    </w:p>
    <w:p w14:paraId="529DC045" w14:textId="165C27F6" w:rsidR="005A1F04" w:rsidRPr="005A1F04" w:rsidRDefault="005A1F04" w:rsidP="542140AC">
      <w:pPr>
        <w:pStyle w:val="Parrafo2"/>
        <w:jc w:val="both"/>
        <w:rPr>
          <w:lang w:val="es-MX"/>
        </w:rPr>
      </w:pPr>
      <w:r w:rsidRPr="005A1F04">
        <w:rPr>
          <w:lang w:val="es-MX"/>
        </w:rPr>
        <w:t>Una aplicación web es un software accesible desde un navegador y ejecutado mediante tecnologías web, lo cual facilita su uso en múltiples dispositivos sin necesidad de instalaciones locales (Pressman, 2019). Son ideales para agencias turísticas ya que los turistas acceden a su información de forma remota y en tiempo real.</w:t>
      </w:r>
    </w:p>
    <w:p w14:paraId="08E5FF98" w14:textId="77777777" w:rsidR="005A1F04" w:rsidRPr="005A1F04" w:rsidRDefault="005A1F04" w:rsidP="542140AC">
      <w:pPr>
        <w:pStyle w:val="Parrafo2"/>
        <w:jc w:val="both"/>
        <w:rPr>
          <w:lang w:val="es-MX"/>
        </w:rPr>
      </w:pPr>
      <w:r w:rsidRPr="005A1F04">
        <w:rPr>
          <w:lang w:val="es-MX"/>
        </w:rPr>
        <w:t>HTML, CSS y JavaScript</w:t>
      </w:r>
    </w:p>
    <w:p w14:paraId="7A8B2C9A" w14:textId="2E3D8E9E" w:rsidR="005A1F04" w:rsidRPr="005A1F04" w:rsidRDefault="005A1F04" w:rsidP="542140AC">
      <w:pPr>
        <w:pStyle w:val="Parrafo2"/>
        <w:jc w:val="both"/>
        <w:rPr>
          <w:lang w:val="es-MX"/>
        </w:rPr>
      </w:pPr>
      <w:r w:rsidRPr="005A1F04">
        <w:rPr>
          <w:lang w:val="es-MX"/>
        </w:rPr>
        <w:t xml:space="preserve">Son las tecnologías base para el desarrollo </w:t>
      </w:r>
      <w:proofErr w:type="spellStart"/>
      <w:r w:rsidRPr="005A1F04">
        <w:rPr>
          <w:lang w:val="es-MX"/>
        </w:rPr>
        <w:t>fr</w:t>
      </w:r>
      <w:r w:rsidR="00C65DD6">
        <w:rPr>
          <w:lang w:val="es-MX"/>
        </w:rPr>
        <w:t>r</w:t>
      </w:r>
      <w:r w:rsidRPr="005A1F04">
        <w:rPr>
          <w:lang w:val="es-MX"/>
        </w:rPr>
        <w:t>ontend</w:t>
      </w:r>
      <w:proofErr w:type="spellEnd"/>
      <w:r w:rsidRPr="005A1F04">
        <w:rPr>
          <w:lang w:val="es-MX"/>
        </w:rPr>
        <w:t>:</w:t>
      </w:r>
    </w:p>
    <w:p w14:paraId="483B0D9A" w14:textId="77777777" w:rsidR="005A1F04" w:rsidRPr="005A1F04" w:rsidRDefault="005A1F04" w:rsidP="00FA2979">
      <w:pPr>
        <w:pStyle w:val="Parrafo2"/>
        <w:numPr>
          <w:ilvl w:val="0"/>
          <w:numId w:val="7"/>
        </w:numPr>
        <w:jc w:val="both"/>
        <w:rPr>
          <w:lang w:val="es-MX"/>
        </w:rPr>
      </w:pPr>
      <w:r w:rsidRPr="005A1F04">
        <w:rPr>
          <w:lang w:val="es-MX"/>
        </w:rPr>
        <w:t>HTML5 estructura los contenidos.</w:t>
      </w:r>
    </w:p>
    <w:p w14:paraId="1C8597F3" w14:textId="77777777" w:rsidR="005A1F04" w:rsidRPr="005A1F04" w:rsidRDefault="005A1F04" w:rsidP="00C65DD6">
      <w:pPr>
        <w:pStyle w:val="Parrafo2"/>
        <w:numPr>
          <w:ilvl w:val="0"/>
          <w:numId w:val="7"/>
        </w:numPr>
        <w:ind w:left="2832" w:hanging="2040"/>
        <w:jc w:val="both"/>
        <w:rPr>
          <w:lang w:val="es-MX"/>
        </w:rPr>
      </w:pPr>
      <w:r w:rsidRPr="005A1F04">
        <w:rPr>
          <w:lang w:val="es-MX"/>
        </w:rPr>
        <w:t>CSS3 define estilos visuales.</w:t>
      </w:r>
    </w:p>
    <w:p w14:paraId="4C23184C" w14:textId="77777777" w:rsidR="005A1F04" w:rsidRPr="005A1F04" w:rsidRDefault="005A1F04" w:rsidP="00FA2979">
      <w:pPr>
        <w:pStyle w:val="Parrafo2"/>
        <w:numPr>
          <w:ilvl w:val="0"/>
          <w:numId w:val="7"/>
        </w:numPr>
        <w:jc w:val="both"/>
        <w:rPr>
          <w:b/>
          <w:bCs/>
          <w:lang w:val="es-MX"/>
        </w:rPr>
      </w:pPr>
      <w:r w:rsidRPr="005A1F04">
        <w:rPr>
          <w:lang w:val="es-MX"/>
        </w:rPr>
        <w:t>JavaScript implementa interacción dinámica.</w:t>
      </w:r>
    </w:p>
    <w:p w14:paraId="7967FF56" w14:textId="08F9E517" w:rsidR="005A1F04" w:rsidRPr="005A1F04" w:rsidRDefault="005A1F04" w:rsidP="542140AC">
      <w:pPr>
        <w:pStyle w:val="Parrafo2"/>
        <w:ind w:left="0"/>
        <w:jc w:val="both"/>
        <w:rPr>
          <w:b/>
          <w:bCs/>
          <w:lang w:val="es-MX"/>
        </w:rPr>
      </w:pPr>
    </w:p>
    <w:p w14:paraId="25BB7D61" w14:textId="77777777" w:rsidR="005A1F04" w:rsidRPr="005A1F04" w:rsidRDefault="005A1F04" w:rsidP="542140AC">
      <w:pPr>
        <w:pStyle w:val="Parrafo2"/>
        <w:jc w:val="both"/>
        <w:rPr>
          <w:b/>
          <w:bCs/>
          <w:lang w:val="es-MX"/>
        </w:rPr>
      </w:pPr>
      <w:r w:rsidRPr="005A1F04">
        <w:rPr>
          <w:b/>
          <w:bCs/>
          <w:lang w:val="es-MX"/>
        </w:rPr>
        <w:t xml:space="preserve">1.3.3 </w:t>
      </w:r>
      <w:proofErr w:type="spellStart"/>
      <w:r w:rsidRPr="005A1F04">
        <w:rPr>
          <w:b/>
          <w:bCs/>
          <w:lang w:val="es-MX"/>
        </w:rPr>
        <w:t>Frameworks</w:t>
      </w:r>
      <w:proofErr w:type="spellEnd"/>
      <w:r w:rsidRPr="005A1F04">
        <w:rPr>
          <w:b/>
          <w:bCs/>
          <w:lang w:val="es-MX"/>
        </w:rPr>
        <w:t xml:space="preserve"> y Tecnologías Utilizadas</w:t>
      </w:r>
    </w:p>
    <w:p w14:paraId="24C5C4E3" w14:textId="77777777" w:rsidR="005A1F04" w:rsidRPr="005A1F04" w:rsidRDefault="005A1F04" w:rsidP="542140AC">
      <w:pPr>
        <w:pStyle w:val="Parrafo2"/>
        <w:ind w:left="1416"/>
        <w:jc w:val="both"/>
        <w:rPr>
          <w:b/>
          <w:bCs/>
          <w:lang w:val="es-MX"/>
        </w:rPr>
      </w:pPr>
      <w:r w:rsidRPr="005A1F04">
        <w:rPr>
          <w:b/>
          <w:bCs/>
          <w:lang w:val="es-MX"/>
        </w:rPr>
        <w:t>Node.js</w:t>
      </w:r>
    </w:p>
    <w:p w14:paraId="521EF95A" w14:textId="77777777" w:rsidR="005A1F04" w:rsidRPr="005A1F04" w:rsidRDefault="005A1F04" w:rsidP="542140AC">
      <w:pPr>
        <w:pStyle w:val="Parrafo2"/>
        <w:ind w:left="1416"/>
        <w:jc w:val="both"/>
        <w:rPr>
          <w:lang w:val="es-MX"/>
        </w:rPr>
      </w:pPr>
      <w:r w:rsidRPr="005A1F04">
        <w:rPr>
          <w:lang w:val="es-MX"/>
        </w:rPr>
        <w:t>Node.js es un entorno de ejecución de JavaScript del lado del servidor basado en el motor V8 de Google. Permite construir aplicaciones escalables y de alto rendimiento gracias a su modelo asíncrono y orientado a eventos (</w:t>
      </w:r>
      <w:proofErr w:type="spellStart"/>
      <w:r w:rsidRPr="005A1F04">
        <w:rPr>
          <w:lang w:val="es-MX"/>
        </w:rPr>
        <w:t>Tilkov</w:t>
      </w:r>
      <w:proofErr w:type="spellEnd"/>
      <w:r w:rsidRPr="005A1F04">
        <w:rPr>
          <w:lang w:val="es-MX"/>
        </w:rPr>
        <w:t xml:space="preserve"> &amp; </w:t>
      </w:r>
      <w:proofErr w:type="spellStart"/>
      <w:r w:rsidRPr="005A1F04">
        <w:rPr>
          <w:lang w:val="es-MX"/>
        </w:rPr>
        <w:t>Vinoski</w:t>
      </w:r>
      <w:proofErr w:type="spellEnd"/>
      <w:r w:rsidRPr="005A1F04">
        <w:rPr>
          <w:lang w:val="es-MX"/>
        </w:rPr>
        <w:t xml:space="preserve">, 2010). Fue utilizado para manejar la lógica </w:t>
      </w:r>
      <w:proofErr w:type="spellStart"/>
      <w:r w:rsidRPr="005A1F04">
        <w:rPr>
          <w:lang w:val="es-MX"/>
        </w:rPr>
        <w:t>backend</w:t>
      </w:r>
      <w:proofErr w:type="spellEnd"/>
      <w:r w:rsidRPr="005A1F04">
        <w:rPr>
          <w:lang w:val="es-MX"/>
        </w:rPr>
        <w:t xml:space="preserve"> de la aplicación.</w:t>
      </w:r>
    </w:p>
    <w:p w14:paraId="0950D714" w14:textId="77777777" w:rsidR="005A1F04" w:rsidRPr="005A1F04" w:rsidRDefault="005A1F04" w:rsidP="542140AC">
      <w:pPr>
        <w:pStyle w:val="Parrafo2"/>
        <w:ind w:left="1416"/>
        <w:jc w:val="both"/>
        <w:rPr>
          <w:b/>
          <w:bCs/>
          <w:lang w:val="es-MX"/>
        </w:rPr>
      </w:pPr>
      <w:r w:rsidRPr="005A1F04">
        <w:rPr>
          <w:b/>
          <w:bCs/>
          <w:lang w:val="es-MX"/>
        </w:rPr>
        <w:t>Express.js</w:t>
      </w:r>
    </w:p>
    <w:p w14:paraId="7D57C486" w14:textId="77777777" w:rsidR="005A1F04" w:rsidRPr="005A1F04" w:rsidRDefault="005A1F04" w:rsidP="542140AC">
      <w:pPr>
        <w:pStyle w:val="Parrafo2"/>
        <w:ind w:left="1416"/>
        <w:jc w:val="both"/>
        <w:rPr>
          <w:lang w:val="es-MX"/>
        </w:rPr>
      </w:pPr>
      <w:r w:rsidRPr="005A1F04">
        <w:rPr>
          <w:lang w:val="es-MX"/>
        </w:rPr>
        <w:t xml:space="preserve">Express es un </w:t>
      </w:r>
      <w:proofErr w:type="spellStart"/>
      <w:r w:rsidRPr="005A1F04">
        <w:rPr>
          <w:lang w:val="es-MX"/>
        </w:rPr>
        <w:t>framework</w:t>
      </w:r>
      <w:proofErr w:type="spellEnd"/>
      <w:r w:rsidRPr="005A1F04">
        <w:rPr>
          <w:lang w:val="es-MX"/>
        </w:rPr>
        <w:t xml:space="preserve"> minimalista que facilita la creación de API REST, manejo de rutas, middleware y servicios web (Brown, 2022). En este proyecto gestiona las operaciones CRUD de itinerarios, usuarios y turistas.</w:t>
      </w:r>
    </w:p>
    <w:p w14:paraId="2B1B339B" w14:textId="77777777" w:rsidR="005A1F04" w:rsidRPr="005A1F04" w:rsidRDefault="005A1F04" w:rsidP="542140AC">
      <w:pPr>
        <w:pStyle w:val="Parrafo2"/>
        <w:ind w:left="1416"/>
        <w:jc w:val="both"/>
        <w:rPr>
          <w:b/>
          <w:bCs/>
          <w:lang w:val="es-MX"/>
        </w:rPr>
      </w:pPr>
      <w:r w:rsidRPr="005A1F04">
        <w:rPr>
          <w:b/>
          <w:bCs/>
          <w:lang w:val="es-MX"/>
        </w:rPr>
        <w:t>React.js</w:t>
      </w:r>
    </w:p>
    <w:p w14:paraId="4D977C94" w14:textId="77777777" w:rsidR="005A1F04" w:rsidRPr="005A1F04" w:rsidRDefault="005A1F04" w:rsidP="542140AC">
      <w:pPr>
        <w:pStyle w:val="Parrafo2"/>
        <w:ind w:left="1416"/>
        <w:jc w:val="both"/>
        <w:rPr>
          <w:lang w:val="es-MX"/>
        </w:rPr>
      </w:pPr>
      <w:proofErr w:type="spellStart"/>
      <w:r w:rsidRPr="005A1F04">
        <w:rPr>
          <w:lang w:val="es-MX"/>
        </w:rPr>
        <w:t>React</w:t>
      </w:r>
      <w:proofErr w:type="spellEnd"/>
      <w:r w:rsidRPr="005A1F04">
        <w:rPr>
          <w:lang w:val="es-MX"/>
        </w:rPr>
        <w:t xml:space="preserve"> es una librería de JavaScript para construir interfaces basadas en componentes reutilizables (Facebook, 2021). Permite desarrollar </w:t>
      </w:r>
      <w:proofErr w:type="spellStart"/>
      <w:r w:rsidRPr="005A1F04">
        <w:rPr>
          <w:lang w:val="es-MX"/>
        </w:rPr>
        <w:t>frontends</w:t>
      </w:r>
      <w:proofErr w:type="spellEnd"/>
      <w:r w:rsidRPr="005A1F04">
        <w:rPr>
          <w:lang w:val="es-MX"/>
        </w:rPr>
        <w:t xml:space="preserve"> interactivos, rápidos y modulares, adecuados para paneles administrativos y vistas de turistas.</w:t>
      </w:r>
    </w:p>
    <w:p w14:paraId="4793073E" w14:textId="77777777" w:rsidR="005A1F04" w:rsidRPr="005A1F04" w:rsidRDefault="005A1F04" w:rsidP="542140AC">
      <w:pPr>
        <w:pStyle w:val="Parrafo2"/>
        <w:ind w:left="1416"/>
        <w:jc w:val="both"/>
        <w:rPr>
          <w:b/>
          <w:bCs/>
          <w:lang w:val="es-MX"/>
        </w:rPr>
      </w:pPr>
      <w:r w:rsidRPr="005A1F04">
        <w:rPr>
          <w:b/>
          <w:bCs/>
          <w:lang w:val="es-MX"/>
        </w:rPr>
        <w:t>MySQL</w:t>
      </w:r>
    </w:p>
    <w:p w14:paraId="6E89A851" w14:textId="77777777" w:rsidR="005A1F04" w:rsidRPr="005A1F04" w:rsidRDefault="005A1F04" w:rsidP="542140AC">
      <w:pPr>
        <w:pStyle w:val="Parrafo2"/>
        <w:ind w:left="1416"/>
        <w:jc w:val="both"/>
        <w:rPr>
          <w:lang w:val="es-MX"/>
        </w:rPr>
      </w:pPr>
      <w:r w:rsidRPr="005A1F04">
        <w:rPr>
          <w:lang w:val="es-MX"/>
        </w:rPr>
        <w:t>MySQL es un sistema de gestión de base de datos relacional ampliamente utilizado por su eficiencia, seguridad y compatibilidad con aplicaciones web (</w:t>
      </w:r>
      <w:proofErr w:type="spellStart"/>
      <w:r w:rsidRPr="005A1F04">
        <w:rPr>
          <w:lang w:val="es-MX"/>
        </w:rPr>
        <w:t>Silberschatz</w:t>
      </w:r>
      <w:proofErr w:type="spellEnd"/>
      <w:r w:rsidRPr="005A1F04">
        <w:rPr>
          <w:lang w:val="es-MX"/>
        </w:rPr>
        <w:t>, 2019). Su estructura tabular permite organizar turistas, itinerarios y usuarios manteniendo la integridad de datos.</w:t>
      </w:r>
    </w:p>
    <w:p w14:paraId="1F43656D" w14:textId="0C779CCD" w:rsidR="005F6DFD" w:rsidRDefault="005A1F04" w:rsidP="542140AC">
      <w:pPr>
        <w:pStyle w:val="Parrafo2"/>
        <w:ind w:left="1416"/>
        <w:jc w:val="both"/>
        <w:rPr>
          <w:b/>
          <w:bCs/>
          <w:lang w:val="es-MX"/>
        </w:rPr>
      </w:pPr>
      <w:r w:rsidRPr="005A1F04">
        <w:rPr>
          <w:b/>
          <w:bCs/>
          <w:lang w:val="es-MX"/>
        </w:rPr>
        <w:t>Git y GitHub</w:t>
      </w:r>
    </w:p>
    <w:p w14:paraId="6FEF042B" w14:textId="7796C8E8" w:rsidR="005A1F04" w:rsidRPr="005A1F04" w:rsidRDefault="005A1F04" w:rsidP="542140AC">
      <w:pPr>
        <w:pStyle w:val="Parrafo2"/>
        <w:ind w:left="1416"/>
        <w:jc w:val="both"/>
        <w:rPr>
          <w:lang w:val="es-MX"/>
        </w:rPr>
      </w:pPr>
      <w:r w:rsidRPr="005A1F04">
        <w:rPr>
          <w:lang w:val="es-MX"/>
        </w:rPr>
        <w:t>Git es un sistema de control de versiones distribuido que permite gestionar cambios de código de forma segura. GitHub es la plataforma donde se aloja el repositorio del proyecto, facilitando colaboración, control de versiones y despliegue continuo.</w:t>
      </w:r>
    </w:p>
    <w:p w14:paraId="3F7FDD5B" w14:textId="77777777" w:rsidR="005A1F04" w:rsidRPr="005A1F04" w:rsidRDefault="005A1F04" w:rsidP="542140AC">
      <w:pPr>
        <w:pStyle w:val="Parrafo2"/>
        <w:ind w:left="1416"/>
        <w:jc w:val="both"/>
        <w:rPr>
          <w:b/>
          <w:bCs/>
          <w:lang w:val="es-MX"/>
        </w:rPr>
      </w:pPr>
      <w:r w:rsidRPr="005A1F04">
        <w:rPr>
          <w:b/>
          <w:bCs/>
          <w:lang w:val="es-MX"/>
        </w:rPr>
        <w:t xml:space="preserve">Visual Studio </w:t>
      </w:r>
      <w:proofErr w:type="spellStart"/>
      <w:r w:rsidRPr="005A1F04">
        <w:rPr>
          <w:b/>
          <w:bCs/>
          <w:lang w:val="es-MX"/>
        </w:rPr>
        <w:t>Code</w:t>
      </w:r>
      <w:proofErr w:type="spellEnd"/>
    </w:p>
    <w:p w14:paraId="275BD017" w14:textId="77777777" w:rsidR="005A1F04" w:rsidRPr="005A1F04" w:rsidRDefault="005A1F04" w:rsidP="542140AC">
      <w:pPr>
        <w:pStyle w:val="Parrafo2"/>
        <w:ind w:left="1416"/>
        <w:jc w:val="both"/>
        <w:rPr>
          <w:lang w:val="es-MX"/>
        </w:rPr>
      </w:pPr>
      <w:r w:rsidRPr="005A1F04">
        <w:rPr>
          <w:lang w:val="es-MX"/>
        </w:rPr>
        <w:t xml:space="preserve">Visual Studio </w:t>
      </w:r>
      <w:proofErr w:type="spellStart"/>
      <w:r w:rsidRPr="005A1F04">
        <w:rPr>
          <w:lang w:val="es-MX"/>
        </w:rPr>
        <w:t>Code</w:t>
      </w:r>
      <w:proofErr w:type="spellEnd"/>
      <w:r w:rsidRPr="005A1F04">
        <w:rPr>
          <w:lang w:val="es-MX"/>
        </w:rPr>
        <w:t xml:space="preserve"> es un IDE ligero y extensible utilizado para escribir, depurar y administrar el código del proyecto. Facilita la integración con Git y múltiples herramientas de desarrollo web.</w:t>
      </w:r>
    </w:p>
    <w:p w14:paraId="084AC8A4" w14:textId="77777777" w:rsidR="005A1F04" w:rsidRPr="005A1F04" w:rsidRDefault="005A1F04" w:rsidP="542140AC">
      <w:pPr>
        <w:pStyle w:val="Parrafo2"/>
        <w:ind w:left="1416"/>
        <w:jc w:val="both"/>
        <w:rPr>
          <w:b/>
          <w:bCs/>
          <w:lang w:val="es-MX"/>
        </w:rPr>
      </w:pPr>
      <w:proofErr w:type="spellStart"/>
      <w:r w:rsidRPr="005A1F04">
        <w:rPr>
          <w:b/>
          <w:bCs/>
          <w:lang w:val="es-MX"/>
        </w:rPr>
        <w:t>Figma</w:t>
      </w:r>
      <w:proofErr w:type="spellEnd"/>
    </w:p>
    <w:p w14:paraId="37FFFD97" w14:textId="77777777" w:rsidR="005A1F04" w:rsidRPr="005A1F04" w:rsidRDefault="005A1F04" w:rsidP="542140AC">
      <w:pPr>
        <w:pStyle w:val="Parrafo2"/>
        <w:ind w:left="1416"/>
        <w:jc w:val="both"/>
        <w:rPr>
          <w:lang w:val="es-MX"/>
        </w:rPr>
      </w:pPr>
      <w:proofErr w:type="spellStart"/>
      <w:r w:rsidRPr="005A1F04">
        <w:rPr>
          <w:lang w:val="es-MX"/>
        </w:rPr>
        <w:t>Figma</w:t>
      </w:r>
      <w:proofErr w:type="spellEnd"/>
      <w:r w:rsidRPr="005A1F04">
        <w:rPr>
          <w:lang w:val="es-MX"/>
        </w:rPr>
        <w:t xml:space="preserve"> es una herramienta para el diseño colaborativo de interfaces. Se utilizó para crear prototipos de alta fidelidad y definir la experiencia de usuario (UX) antes de la implementación.</w:t>
      </w:r>
    </w:p>
    <w:p w14:paraId="72B064AA" w14:textId="49024E62" w:rsidR="005A1F04" w:rsidRPr="005A1F04" w:rsidRDefault="005A1F04" w:rsidP="542140AC">
      <w:pPr>
        <w:pStyle w:val="Parrafo2"/>
        <w:jc w:val="both"/>
        <w:rPr>
          <w:b/>
          <w:bCs/>
          <w:lang w:val="es-MX"/>
        </w:rPr>
      </w:pPr>
    </w:p>
    <w:p w14:paraId="7412D3A7" w14:textId="77777777" w:rsidR="005A1F04" w:rsidRPr="005A1F04" w:rsidRDefault="005A1F04" w:rsidP="542140AC">
      <w:pPr>
        <w:pStyle w:val="Parrafo2"/>
        <w:jc w:val="both"/>
        <w:rPr>
          <w:b/>
          <w:bCs/>
          <w:lang w:val="es-MX"/>
        </w:rPr>
      </w:pPr>
      <w:r w:rsidRPr="005A1F04">
        <w:rPr>
          <w:b/>
          <w:bCs/>
          <w:lang w:val="es-MX"/>
        </w:rPr>
        <w:t>1.3.4 Arquitectura Cliente-Servidor</w:t>
      </w:r>
    </w:p>
    <w:p w14:paraId="114E9E4A" w14:textId="77777777" w:rsidR="005A1F04" w:rsidRPr="005A1F04" w:rsidRDefault="005A1F04" w:rsidP="542140AC">
      <w:pPr>
        <w:pStyle w:val="Parrafo2"/>
        <w:jc w:val="both"/>
        <w:rPr>
          <w:lang w:val="es-MX"/>
        </w:rPr>
      </w:pPr>
      <w:r w:rsidRPr="005A1F04">
        <w:rPr>
          <w:lang w:val="es-MX"/>
        </w:rPr>
        <w:t>La arquitectura cliente-servidor separa las funciones de presentación (cliente) y procesamiento (servidor), permitiendo escalabilidad y separación lógica de responsabilidades (Sommerville, 2016). En el proyecto:</w:t>
      </w:r>
    </w:p>
    <w:p w14:paraId="101B30A9" w14:textId="77777777" w:rsidR="005A1F04" w:rsidRPr="005A1F04" w:rsidRDefault="005A1F04" w:rsidP="00FA2979">
      <w:pPr>
        <w:pStyle w:val="Parrafo2"/>
        <w:numPr>
          <w:ilvl w:val="0"/>
          <w:numId w:val="8"/>
        </w:numPr>
        <w:jc w:val="both"/>
        <w:rPr>
          <w:lang w:val="es-MX"/>
        </w:rPr>
      </w:pPr>
      <w:r w:rsidRPr="005A1F04">
        <w:rPr>
          <w:lang w:val="es-MX"/>
        </w:rPr>
        <w:t>Cliente: React.js.</w:t>
      </w:r>
    </w:p>
    <w:p w14:paraId="7E268A93" w14:textId="77777777" w:rsidR="005A1F04" w:rsidRPr="005A1F04" w:rsidRDefault="005A1F04" w:rsidP="00FA2979">
      <w:pPr>
        <w:pStyle w:val="Parrafo2"/>
        <w:numPr>
          <w:ilvl w:val="0"/>
          <w:numId w:val="8"/>
        </w:numPr>
        <w:jc w:val="both"/>
        <w:rPr>
          <w:lang w:val="es-MX"/>
        </w:rPr>
      </w:pPr>
      <w:r w:rsidRPr="005A1F04">
        <w:rPr>
          <w:lang w:val="es-MX"/>
        </w:rPr>
        <w:t>Servidor: Node.js + Express.</w:t>
      </w:r>
    </w:p>
    <w:p w14:paraId="279F18AC" w14:textId="77777777" w:rsidR="005A1F04" w:rsidRPr="005A1F04" w:rsidRDefault="005A1F04" w:rsidP="00FA2979">
      <w:pPr>
        <w:pStyle w:val="Parrafo2"/>
        <w:numPr>
          <w:ilvl w:val="0"/>
          <w:numId w:val="8"/>
        </w:numPr>
        <w:jc w:val="both"/>
        <w:rPr>
          <w:lang w:val="es-MX"/>
        </w:rPr>
      </w:pPr>
      <w:r w:rsidRPr="005A1F04">
        <w:rPr>
          <w:lang w:val="es-MX"/>
        </w:rPr>
        <w:t>Base de datos: MySQL.</w:t>
      </w:r>
    </w:p>
    <w:p w14:paraId="1D824E49" w14:textId="51A4B845" w:rsidR="005A1F04" w:rsidRPr="005A1F04" w:rsidRDefault="005A1F04" w:rsidP="542140AC">
      <w:pPr>
        <w:pStyle w:val="Parrafo2"/>
        <w:ind w:left="0"/>
        <w:jc w:val="both"/>
        <w:rPr>
          <w:b/>
          <w:bCs/>
          <w:lang w:val="es-MX"/>
        </w:rPr>
      </w:pPr>
    </w:p>
    <w:p w14:paraId="2B020B28" w14:textId="77777777" w:rsidR="005A1F04" w:rsidRPr="005A1F04" w:rsidRDefault="005A1F04" w:rsidP="542140AC">
      <w:pPr>
        <w:pStyle w:val="Parrafo2"/>
        <w:jc w:val="both"/>
        <w:rPr>
          <w:b/>
          <w:bCs/>
          <w:lang w:val="es-MX"/>
        </w:rPr>
      </w:pPr>
      <w:r w:rsidRPr="005A1F04">
        <w:rPr>
          <w:b/>
          <w:bCs/>
          <w:lang w:val="es-MX"/>
        </w:rPr>
        <w:t>1.3.5 Ingeniería de Software</w:t>
      </w:r>
    </w:p>
    <w:p w14:paraId="0872BFB2" w14:textId="77777777" w:rsidR="005A1F04" w:rsidRPr="005A1F04" w:rsidRDefault="005A1F04" w:rsidP="542140AC">
      <w:pPr>
        <w:pStyle w:val="Parrafo2"/>
        <w:jc w:val="both"/>
        <w:rPr>
          <w:lang w:val="es-MX"/>
        </w:rPr>
      </w:pPr>
      <w:r w:rsidRPr="005A1F04">
        <w:rPr>
          <w:lang w:val="es-MX"/>
        </w:rPr>
        <w:t xml:space="preserve">La ingeniería de software proporciona principios y prácticas para desarrollar software de calidad. Pressman y </w:t>
      </w:r>
      <w:proofErr w:type="spellStart"/>
      <w:r w:rsidRPr="005A1F04">
        <w:rPr>
          <w:lang w:val="es-MX"/>
        </w:rPr>
        <w:t>Maxim</w:t>
      </w:r>
      <w:proofErr w:type="spellEnd"/>
      <w:r w:rsidRPr="005A1F04">
        <w:rPr>
          <w:lang w:val="es-MX"/>
        </w:rPr>
        <w:t xml:space="preserve"> (2021) destacan actividades esenciales como:</w:t>
      </w:r>
    </w:p>
    <w:p w14:paraId="3530D20D" w14:textId="77777777" w:rsidR="005A1F04" w:rsidRPr="005A1F04" w:rsidRDefault="005A1F04" w:rsidP="00FA2979">
      <w:pPr>
        <w:pStyle w:val="Parrafo2"/>
        <w:numPr>
          <w:ilvl w:val="0"/>
          <w:numId w:val="9"/>
        </w:numPr>
        <w:tabs>
          <w:tab w:val="clear" w:pos="720"/>
          <w:tab w:val="num" w:pos="1344"/>
        </w:tabs>
        <w:ind w:left="1344"/>
        <w:jc w:val="both"/>
        <w:rPr>
          <w:lang w:val="es-MX"/>
        </w:rPr>
      </w:pPr>
      <w:r w:rsidRPr="005A1F04">
        <w:rPr>
          <w:lang w:val="es-MX"/>
        </w:rPr>
        <w:t>Análisis de requisitos</w:t>
      </w:r>
    </w:p>
    <w:p w14:paraId="2CF71404" w14:textId="77777777" w:rsidR="005A1F04" w:rsidRPr="005A1F04" w:rsidRDefault="005A1F04" w:rsidP="00FA2979">
      <w:pPr>
        <w:pStyle w:val="Parrafo2"/>
        <w:numPr>
          <w:ilvl w:val="0"/>
          <w:numId w:val="9"/>
        </w:numPr>
        <w:tabs>
          <w:tab w:val="clear" w:pos="720"/>
          <w:tab w:val="num" w:pos="1344"/>
        </w:tabs>
        <w:ind w:left="1344"/>
        <w:jc w:val="both"/>
        <w:rPr>
          <w:lang w:val="es-MX"/>
        </w:rPr>
      </w:pPr>
      <w:r w:rsidRPr="005A1F04">
        <w:rPr>
          <w:lang w:val="es-MX"/>
        </w:rPr>
        <w:t>Diseño</w:t>
      </w:r>
    </w:p>
    <w:p w14:paraId="1DC7A862" w14:textId="77777777" w:rsidR="005A1F04" w:rsidRPr="005A1F04" w:rsidRDefault="005A1F04" w:rsidP="00FA2979">
      <w:pPr>
        <w:pStyle w:val="Parrafo2"/>
        <w:numPr>
          <w:ilvl w:val="0"/>
          <w:numId w:val="9"/>
        </w:numPr>
        <w:tabs>
          <w:tab w:val="clear" w:pos="720"/>
          <w:tab w:val="num" w:pos="1344"/>
        </w:tabs>
        <w:ind w:left="1344"/>
        <w:jc w:val="both"/>
        <w:rPr>
          <w:lang w:val="es-MX"/>
        </w:rPr>
      </w:pPr>
      <w:r w:rsidRPr="005A1F04">
        <w:rPr>
          <w:lang w:val="es-MX"/>
        </w:rPr>
        <w:t>Codificación</w:t>
      </w:r>
    </w:p>
    <w:p w14:paraId="0F9383A8" w14:textId="77777777" w:rsidR="005A1F04" w:rsidRPr="005A1F04" w:rsidRDefault="005A1F04" w:rsidP="00FA2979">
      <w:pPr>
        <w:pStyle w:val="Parrafo2"/>
        <w:numPr>
          <w:ilvl w:val="0"/>
          <w:numId w:val="9"/>
        </w:numPr>
        <w:tabs>
          <w:tab w:val="clear" w:pos="720"/>
          <w:tab w:val="num" w:pos="1344"/>
        </w:tabs>
        <w:ind w:left="1344"/>
        <w:jc w:val="both"/>
        <w:rPr>
          <w:lang w:val="es-MX"/>
        </w:rPr>
      </w:pPr>
      <w:r w:rsidRPr="005A1F04">
        <w:rPr>
          <w:lang w:val="es-MX"/>
        </w:rPr>
        <w:t>Pruebas</w:t>
      </w:r>
    </w:p>
    <w:p w14:paraId="292E8585" w14:textId="77777777" w:rsidR="005A1F04" w:rsidRPr="005A1F04" w:rsidRDefault="005A1F04" w:rsidP="00FA2979">
      <w:pPr>
        <w:pStyle w:val="Parrafo2"/>
        <w:numPr>
          <w:ilvl w:val="0"/>
          <w:numId w:val="9"/>
        </w:numPr>
        <w:tabs>
          <w:tab w:val="clear" w:pos="720"/>
          <w:tab w:val="num" w:pos="1344"/>
        </w:tabs>
        <w:ind w:left="1344"/>
        <w:jc w:val="both"/>
        <w:rPr>
          <w:lang w:val="es-MX"/>
        </w:rPr>
      </w:pPr>
      <w:r w:rsidRPr="005A1F04">
        <w:rPr>
          <w:lang w:val="es-MX"/>
        </w:rPr>
        <w:t>Mantenimiento</w:t>
      </w:r>
    </w:p>
    <w:p w14:paraId="78C50FB6" w14:textId="77777777" w:rsidR="005A1F04" w:rsidRPr="005A1F04" w:rsidRDefault="005A1F04" w:rsidP="542140AC">
      <w:pPr>
        <w:pStyle w:val="Parrafo2"/>
        <w:jc w:val="both"/>
        <w:rPr>
          <w:lang w:val="es-MX"/>
        </w:rPr>
      </w:pPr>
      <w:r w:rsidRPr="005A1F04">
        <w:rPr>
          <w:lang w:val="es-MX"/>
        </w:rPr>
        <w:t>Todas fueron aplicadas en la construcción de la aplicación web.</w:t>
      </w:r>
    </w:p>
    <w:p w14:paraId="3AF8B580" w14:textId="506BC656" w:rsidR="005A1F04" w:rsidRPr="005A1F04" w:rsidRDefault="005A1F04" w:rsidP="542140AC">
      <w:pPr>
        <w:pStyle w:val="Parrafo2"/>
        <w:ind w:left="0"/>
        <w:jc w:val="both"/>
        <w:rPr>
          <w:b/>
          <w:bCs/>
          <w:lang w:val="es-MX"/>
        </w:rPr>
      </w:pPr>
    </w:p>
    <w:p w14:paraId="7257B70E" w14:textId="77777777" w:rsidR="005A1F04" w:rsidRPr="005A1F04" w:rsidRDefault="005A1F04" w:rsidP="542140AC">
      <w:pPr>
        <w:pStyle w:val="Parrafo2"/>
        <w:jc w:val="both"/>
        <w:rPr>
          <w:b/>
          <w:bCs/>
          <w:lang w:val="es-MX"/>
        </w:rPr>
      </w:pPr>
      <w:r w:rsidRPr="005A1F04">
        <w:rPr>
          <w:b/>
          <w:bCs/>
          <w:lang w:val="es-MX"/>
        </w:rPr>
        <w:t>1.3.6 Metodologías Ágiles</w:t>
      </w:r>
    </w:p>
    <w:p w14:paraId="2A167FD6" w14:textId="77777777" w:rsidR="005A1F04" w:rsidRPr="005A1F04" w:rsidRDefault="005A1F04" w:rsidP="542140AC">
      <w:pPr>
        <w:pStyle w:val="Parrafo2"/>
        <w:jc w:val="both"/>
        <w:rPr>
          <w:lang w:val="es-MX"/>
        </w:rPr>
      </w:pPr>
      <w:r w:rsidRPr="005A1F04">
        <w:rPr>
          <w:lang w:val="es-MX"/>
        </w:rPr>
        <w:t>Scrum</w:t>
      </w:r>
    </w:p>
    <w:p w14:paraId="3C32F003" w14:textId="77777777" w:rsidR="005A1F04" w:rsidRPr="005A1F04" w:rsidRDefault="005A1F04" w:rsidP="542140AC">
      <w:pPr>
        <w:pStyle w:val="Parrafo2"/>
        <w:jc w:val="both"/>
        <w:rPr>
          <w:lang w:val="es-MX"/>
        </w:rPr>
      </w:pPr>
      <w:r w:rsidRPr="005A1F04">
        <w:rPr>
          <w:lang w:val="es-MX"/>
        </w:rPr>
        <w:t>Scrum es un marco ágil enfocado en entregas incrementales y colaborativas. Define roles, eventos y artefactos como:</w:t>
      </w:r>
    </w:p>
    <w:p w14:paraId="092E7092" w14:textId="77777777" w:rsidR="005A1F04" w:rsidRPr="005A1F04" w:rsidRDefault="005A1F04" w:rsidP="00FA2979">
      <w:pPr>
        <w:pStyle w:val="Parrafo2"/>
        <w:numPr>
          <w:ilvl w:val="0"/>
          <w:numId w:val="10"/>
        </w:numPr>
        <w:tabs>
          <w:tab w:val="clear" w:pos="720"/>
          <w:tab w:val="num" w:pos="1344"/>
        </w:tabs>
        <w:ind w:left="1344"/>
        <w:jc w:val="both"/>
        <w:rPr>
          <w:lang w:val="es-MX"/>
        </w:rPr>
      </w:pPr>
      <w:proofErr w:type="spellStart"/>
      <w:r w:rsidRPr="005A1F04">
        <w:rPr>
          <w:lang w:val="es-MX"/>
        </w:rPr>
        <w:t>Product</w:t>
      </w:r>
      <w:proofErr w:type="spellEnd"/>
      <w:r w:rsidRPr="005A1F04">
        <w:rPr>
          <w:lang w:val="es-MX"/>
        </w:rPr>
        <w:t xml:space="preserve"> Backlog</w:t>
      </w:r>
    </w:p>
    <w:p w14:paraId="55A13D78" w14:textId="77777777" w:rsidR="005A1F04" w:rsidRPr="005A1F04" w:rsidRDefault="005A1F04" w:rsidP="00FA2979">
      <w:pPr>
        <w:pStyle w:val="Parrafo2"/>
        <w:numPr>
          <w:ilvl w:val="0"/>
          <w:numId w:val="10"/>
        </w:numPr>
        <w:tabs>
          <w:tab w:val="clear" w:pos="720"/>
          <w:tab w:val="num" w:pos="1344"/>
        </w:tabs>
        <w:ind w:left="1344"/>
        <w:jc w:val="both"/>
        <w:rPr>
          <w:lang w:val="es-MX"/>
        </w:rPr>
      </w:pPr>
      <w:r w:rsidRPr="005A1F04">
        <w:rPr>
          <w:lang w:val="es-MX"/>
        </w:rPr>
        <w:t>Sprint Backlog</w:t>
      </w:r>
    </w:p>
    <w:p w14:paraId="25C019C9" w14:textId="77777777" w:rsidR="005A1F04" w:rsidRPr="005A1F04" w:rsidRDefault="005A1F04" w:rsidP="00FA2979">
      <w:pPr>
        <w:pStyle w:val="Parrafo2"/>
        <w:numPr>
          <w:ilvl w:val="0"/>
          <w:numId w:val="10"/>
        </w:numPr>
        <w:tabs>
          <w:tab w:val="clear" w:pos="720"/>
          <w:tab w:val="num" w:pos="1344"/>
        </w:tabs>
        <w:ind w:left="1344"/>
        <w:jc w:val="both"/>
        <w:rPr>
          <w:lang w:val="es-MX"/>
        </w:rPr>
      </w:pPr>
      <w:r w:rsidRPr="005A1F04">
        <w:rPr>
          <w:lang w:val="es-MX"/>
        </w:rPr>
        <w:t>Incremento</w:t>
      </w:r>
    </w:p>
    <w:p w14:paraId="55A9EACB" w14:textId="77777777" w:rsidR="005A1F04" w:rsidRPr="005A1F04" w:rsidRDefault="005A1F04" w:rsidP="00FA2979">
      <w:pPr>
        <w:pStyle w:val="Parrafo2"/>
        <w:numPr>
          <w:ilvl w:val="0"/>
          <w:numId w:val="10"/>
        </w:numPr>
        <w:tabs>
          <w:tab w:val="clear" w:pos="720"/>
          <w:tab w:val="num" w:pos="1344"/>
        </w:tabs>
        <w:ind w:left="1344"/>
        <w:jc w:val="both"/>
        <w:rPr>
          <w:lang w:val="es-MX"/>
        </w:rPr>
      </w:pPr>
      <w:r w:rsidRPr="005A1F04">
        <w:rPr>
          <w:lang w:val="es-MX"/>
        </w:rPr>
        <w:t>Reuniones de planificación y revisión</w:t>
      </w:r>
    </w:p>
    <w:p w14:paraId="1224C215" w14:textId="77777777" w:rsidR="005A1F04" w:rsidRPr="005A1F04" w:rsidRDefault="005A1F04" w:rsidP="542140AC">
      <w:pPr>
        <w:pStyle w:val="Parrafo2"/>
        <w:ind w:left="708"/>
        <w:jc w:val="both"/>
        <w:rPr>
          <w:b/>
          <w:bCs/>
          <w:lang w:val="es-MX"/>
        </w:rPr>
      </w:pPr>
      <w:r w:rsidRPr="005A1F04">
        <w:rPr>
          <w:b/>
          <w:bCs/>
          <w:lang w:val="es-MX"/>
        </w:rPr>
        <w:t>PMI / PMBOK</w:t>
      </w:r>
    </w:p>
    <w:p w14:paraId="27364A7D" w14:textId="77777777" w:rsidR="005A1F04" w:rsidRPr="005A1F04" w:rsidRDefault="005A1F04" w:rsidP="542140AC">
      <w:pPr>
        <w:pStyle w:val="Parrafo2"/>
        <w:ind w:left="708"/>
        <w:jc w:val="both"/>
        <w:rPr>
          <w:lang w:val="es-MX"/>
        </w:rPr>
      </w:pPr>
      <w:r w:rsidRPr="005A1F04">
        <w:rPr>
          <w:lang w:val="es-MX"/>
        </w:rPr>
        <w:t xml:space="preserve">El PMBOK proporciona lineamientos para la gestión profesional de proyectos (Project Management </w:t>
      </w:r>
      <w:proofErr w:type="spellStart"/>
      <w:r w:rsidRPr="005A1F04">
        <w:rPr>
          <w:lang w:val="es-MX"/>
        </w:rPr>
        <w:t>Institute</w:t>
      </w:r>
      <w:proofErr w:type="spellEnd"/>
      <w:r w:rsidRPr="005A1F04">
        <w:rPr>
          <w:lang w:val="es-MX"/>
        </w:rPr>
        <w:t>, 2021). Se aplicó principalmente para:</w:t>
      </w:r>
    </w:p>
    <w:p w14:paraId="68D4735A" w14:textId="77777777" w:rsidR="005A1F04" w:rsidRPr="005A1F04" w:rsidRDefault="005A1F04" w:rsidP="00FA2979">
      <w:pPr>
        <w:pStyle w:val="Parrafo2"/>
        <w:numPr>
          <w:ilvl w:val="0"/>
          <w:numId w:val="11"/>
        </w:numPr>
        <w:tabs>
          <w:tab w:val="clear" w:pos="720"/>
          <w:tab w:val="num" w:pos="1344"/>
        </w:tabs>
        <w:ind w:left="1344"/>
        <w:jc w:val="both"/>
        <w:rPr>
          <w:lang w:val="es-MX"/>
        </w:rPr>
      </w:pPr>
      <w:r w:rsidRPr="005A1F04">
        <w:rPr>
          <w:lang w:val="es-MX"/>
        </w:rPr>
        <w:t>Gestión del alcance</w:t>
      </w:r>
    </w:p>
    <w:p w14:paraId="395A2AA6" w14:textId="77777777" w:rsidR="005A1F04" w:rsidRPr="005A1F04" w:rsidRDefault="005A1F04" w:rsidP="00FA2979">
      <w:pPr>
        <w:pStyle w:val="Parrafo2"/>
        <w:numPr>
          <w:ilvl w:val="0"/>
          <w:numId w:val="11"/>
        </w:numPr>
        <w:tabs>
          <w:tab w:val="clear" w:pos="720"/>
          <w:tab w:val="num" w:pos="1344"/>
        </w:tabs>
        <w:ind w:left="1344"/>
        <w:jc w:val="both"/>
        <w:rPr>
          <w:lang w:val="es-MX"/>
        </w:rPr>
      </w:pPr>
      <w:r w:rsidRPr="005A1F04">
        <w:rPr>
          <w:lang w:val="es-MX"/>
        </w:rPr>
        <w:t>Gestión del tiempo</w:t>
      </w:r>
    </w:p>
    <w:p w14:paraId="5322EBCF" w14:textId="77777777" w:rsidR="005A1F04" w:rsidRPr="005A1F04" w:rsidRDefault="005A1F04" w:rsidP="00FA2979">
      <w:pPr>
        <w:pStyle w:val="Parrafo2"/>
        <w:numPr>
          <w:ilvl w:val="0"/>
          <w:numId w:val="11"/>
        </w:numPr>
        <w:tabs>
          <w:tab w:val="clear" w:pos="720"/>
          <w:tab w:val="num" w:pos="1344"/>
        </w:tabs>
        <w:ind w:left="1344"/>
        <w:jc w:val="both"/>
        <w:rPr>
          <w:lang w:val="es-MX"/>
        </w:rPr>
      </w:pPr>
      <w:r w:rsidRPr="005A1F04">
        <w:rPr>
          <w:lang w:val="es-MX"/>
        </w:rPr>
        <w:t>Gestión de riesgos</w:t>
      </w:r>
    </w:p>
    <w:p w14:paraId="7DBD454E" w14:textId="77777777" w:rsidR="005A1F04" w:rsidRPr="005A1F04" w:rsidRDefault="005A1F04" w:rsidP="00FA2979">
      <w:pPr>
        <w:pStyle w:val="Parrafo2"/>
        <w:numPr>
          <w:ilvl w:val="0"/>
          <w:numId w:val="11"/>
        </w:numPr>
        <w:tabs>
          <w:tab w:val="clear" w:pos="720"/>
          <w:tab w:val="num" w:pos="1344"/>
        </w:tabs>
        <w:ind w:left="1344"/>
        <w:jc w:val="both"/>
        <w:rPr>
          <w:lang w:val="es-MX"/>
        </w:rPr>
      </w:pPr>
      <w:r w:rsidRPr="005A1F04">
        <w:rPr>
          <w:lang w:val="es-MX"/>
        </w:rPr>
        <w:t>Gestión de la calidad</w:t>
      </w:r>
    </w:p>
    <w:p w14:paraId="0A5BC433" w14:textId="731CF710" w:rsidR="005A1F04" w:rsidRPr="005A1F04" w:rsidRDefault="005A1F04" w:rsidP="542140AC">
      <w:pPr>
        <w:pStyle w:val="Parrafo2"/>
        <w:jc w:val="both"/>
        <w:rPr>
          <w:lang w:val="es-MX"/>
        </w:rPr>
      </w:pPr>
      <w:r w:rsidRPr="005A1F04">
        <w:rPr>
          <w:lang w:val="es-MX"/>
        </w:rPr>
        <w:t>Este enfoque permitió organizar las fases del proyecto de manera formal.</w:t>
      </w:r>
    </w:p>
    <w:p w14:paraId="7D828555" w14:textId="77777777" w:rsidR="005A1F04" w:rsidRPr="005A1F04" w:rsidRDefault="005A1F04" w:rsidP="542140AC">
      <w:pPr>
        <w:pStyle w:val="Parrafo2"/>
        <w:jc w:val="both"/>
        <w:rPr>
          <w:b/>
          <w:bCs/>
          <w:lang w:val="es-MX"/>
        </w:rPr>
      </w:pPr>
      <w:r w:rsidRPr="005A1F04">
        <w:rPr>
          <w:b/>
          <w:bCs/>
          <w:lang w:val="es-MX"/>
        </w:rPr>
        <w:t>1.3.7 Turismo y Transformación Digital</w:t>
      </w:r>
    </w:p>
    <w:p w14:paraId="1341FF8C" w14:textId="77777777" w:rsidR="005A1F04" w:rsidRPr="005A1F04" w:rsidRDefault="005A1F04" w:rsidP="542140AC">
      <w:pPr>
        <w:pStyle w:val="Parrafo2"/>
        <w:jc w:val="both"/>
        <w:rPr>
          <w:lang w:val="es-MX"/>
        </w:rPr>
      </w:pPr>
      <w:r w:rsidRPr="005A1F04">
        <w:rPr>
          <w:lang w:val="es-MX"/>
        </w:rPr>
        <w:t xml:space="preserve">La digitalización del turismo implica incorporar tecnologías que optimicen la información, la comunicación y los servicios ofrecidos a los viajeros. Según </w:t>
      </w:r>
      <w:proofErr w:type="spellStart"/>
      <w:r w:rsidRPr="005A1F04">
        <w:rPr>
          <w:lang w:val="es-MX"/>
        </w:rPr>
        <w:t>Buhalis</w:t>
      </w:r>
      <w:proofErr w:type="spellEnd"/>
      <w:r w:rsidRPr="005A1F04">
        <w:rPr>
          <w:lang w:val="es-MX"/>
        </w:rPr>
        <w:t xml:space="preserve"> (2020), los turistas demandan acceso a itinerarios, datos actualizados y personalización en tiempo real, lo cual coincide con los objetivos del presente proyecto.</w:t>
      </w:r>
    </w:p>
    <w:p w14:paraId="65F56677" w14:textId="77777777" w:rsidR="005A1F04" w:rsidRPr="005A1F04" w:rsidRDefault="005A1F04" w:rsidP="542140AC">
      <w:pPr>
        <w:pStyle w:val="Parrafo2"/>
        <w:jc w:val="both"/>
        <w:rPr>
          <w:lang w:val="es-MX"/>
        </w:rPr>
      </w:pPr>
      <w:r w:rsidRPr="005A1F04">
        <w:rPr>
          <w:lang w:val="es-MX"/>
        </w:rPr>
        <w:t>Itinerarios turísticos</w:t>
      </w:r>
    </w:p>
    <w:p w14:paraId="1268BD72" w14:textId="77777777" w:rsidR="005A1F04" w:rsidRPr="005A1F04" w:rsidRDefault="005A1F04" w:rsidP="542140AC">
      <w:pPr>
        <w:pStyle w:val="Parrafo2"/>
        <w:jc w:val="both"/>
        <w:rPr>
          <w:lang w:val="es-MX"/>
        </w:rPr>
      </w:pPr>
      <w:r w:rsidRPr="005A1F04">
        <w:rPr>
          <w:lang w:val="es-MX"/>
        </w:rPr>
        <w:t>Los itinerarios representan la secuencia de actividades programadas para el turista, incluyendo horarios, visitas, transporte y recomendaciones (OMT, 2023). Su digitalización facilita:</w:t>
      </w:r>
    </w:p>
    <w:p w14:paraId="57388C90" w14:textId="77777777" w:rsidR="005A1F04" w:rsidRPr="005A1F04" w:rsidRDefault="005A1F04" w:rsidP="00FA2979">
      <w:pPr>
        <w:pStyle w:val="Parrafo2"/>
        <w:numPr>
          <w:ilvl w:val="0"/>
          <w:numId w:val="12"/>
        </w:numPr>
        <w:jc w:val="both"/>
        <w:rPr>
          <w:lang w:val="es-MX"/>
        </w:rPr>
      </w:pPr>
      <w:r w:rsidRPr="005A1F04">
        <w:rPr>
          <w:lang w:val="es-MX"/>
        </w:rPr>
        <w:t>Accesibilidad desde cualquier dispositivo</w:t>
      </w:r>
    </w:p>
    <w:p w14:paraId="2F755B76" w14:textId="77777777" w:rsidR="005A1F04" w:rsidRPr="005A1F04" w:rsidRDefault="005A1F04" w:rsidP="00FA2979">
      <w:pPr>
        <w:pStyle w:val="Parrafo2"/>
        <w:numPr>
          <w:ilvl w:val="0"/>
          <w:numId w:val="12"/>
        </w:numPr>
        <w:jc w:val="both"/>
        <w:rPr>
          <w:lang w:val="es-MX"/>
        </w:rPr>
      </w:pPr>
      <w:r w:rsidRPr="005A1F04">
        <w:rPr>
          <w:lang w:val="es-MX"/>
        </w:rPr>
        <w:t>Reducción de errores</w:t>
      </w:r>
    </w:p>
    <w:p w14:paraId="44428DF7" w14:textId="77777777" w:rsidR="005A1F04" w:rsidRPr="005A1F04" w:rsidRDefault="005A1F04" w:rsidP="00FA2979">
      <w:pPr>
        <w:pStyle w:val="Parrafo2"/>
        <w:numPr>
          <w:ilvl w:val="0"/>
          <w:numId w:val="12"/>
        </w:numPr>
        <w:jc w:val="both"/>
        <w:rPr>
          <w:lang w:val="es-MX"/>
        </w:rPr>
      </w:pPr>
      <w:r w:rsidRPr="005A1F04">
        <w:rPr>
          <w:lang w:val="es-MX"/>
        </w:rPr>
        <w:t>Actualizaciones instantáneas</w:t>
      </w:r>
    </w:p>
    <w:p w14:paraId="51678533" w14:textId="39355E3F" w:rsidR="005A1F04" w:rsidRPr="005A1F04" w:rsidRDefault="005A1F04" w:rsidP="00FA2979">
      <w:pPr>
        <w:pStyle w:val="Parrafo2"/>
        <w:numPr>
          <w:ilvl w:val="0"/>
          <w:numId w:val="12"/>
        </w:numPr>
        <w:jc w:val="both"/>
        <w:rPr>
          <w:lang w:val="es-MX"/>
        </w:rPr>
      </w:pPr>
      <w:r w:rsidRPr="005A1F04">
        <w:rPr>
          <w:lang w:val="es-MX"/>
        </w:rPr>
        <w:t>Mejor experiencia del usuario</w:t>
      </w:r>
    </w:p>
    <w:p w14:paraId="3574AD35" w14:textId="77777777" w:rsidR="005A1F04" w:rsidRPr="005A1F04" w:rsidRDefault="005A1F04" w:rsidP="542140AC">
      <w:pPr>
        <w:pStyle w:val="Parrafo2"/>
        <w:ind w:left="360"/>
        <w:jc w:val="both"/>
        <w:rPr>
          <w:b/>
          <w:bCs/>
          <w:lang w:val="es-MX"/>
        </w:rPr>
      </w:pPr>
    </w:p>
    <w:p w14:paraId="0B6DDFC7" w14:textId="77777777" w:rsidR="005A1F04" w:rsidRPr="005A1F04" w:rsidRDefault="005A1F04" w:rsidP="542140AC">
      <w:pPr>
        <w:pStyle w:val="Parrafo2"/>
        <w:jc w:val="both"/>
        <w:rPr>
          <w:b/>
          <w:bCs/>
          <w:lang w:val="es-MX"/>
        </w:rPr>
      </w:pPr>
      <w:r w:rsidRPr="005A1F04">
        <w:rPr>
          <w:b/>
          <w:bCs/>
          <w:lang w:val="es-MX"/>
        </w:rPr>
        <w:t>1.3.8 Usabilidad y Experiencia de Usuario</w:t>
      </w:r>
    </w:p>
    <w:p w14:paraId="2E257BC4" w14:textId="08A9B95F" w:rsidR="000A52DD" w:rsidRPr="000A52DD" w:rsidRDefault="005A1F04" w:rsidP="542140AC">
      <w:pPr>
        <w:pStyle w:val="Parrafo2"/>
        <w:jc w:val="both"/>
        <w:rPr>
          <w:lang w:val="es-MX"/>
        </w:rPr>
      </w:pPr>
      <w:r w:rsidRPr="005A1F04">
        <w:rPr>
          <w:lang w:val="es-MX"/>
        </w:rPr>
        <w:t xml:space="preserve">Nielsen (2012) indica que un sistema usable debe ser fácil de aprender, eficiente, libre de errores y satisfactorio. Esto fundamentó el diseño de interfaces limpias e intuitivas mediante </w:t>
      </w:r>
      <w:proofErr w:type="spellStart"/>
      <w:r w:rsidRPr="005A1F04">
        <w:rPr>
          <w:lang w:val="es-MX"/>
        </w:rPr>
        <w:t>Figma</w:t>
      </w:r>
      <w:proofErr w:type="spellEnd"/>
      <w:r w:rsidRPr="005A1F04">
        <w:rPr>
          <w:lang w:val="es-MX"/>
        </w:rPr>
        <w:t xml:space="preserve"> y </w:t>
      </w:r>
      <w:proofErr w:type="spellStart"/>
      <w:r w:rsidRPr="005A1F04">
        <w:rPr>
          <w:lang w:val="es-MX"/>
        </w:rPr>
        <w:t>React</w:t>
      </w:r>
      <w:proofErr w:type="spellEnd"/>
      <w:r w:rsidRPr="005A1F04">
        <w:rPr>
          <w:lang w:val="es-MX"/>
        </w:rPr>
        <w:t>.</w:t>
      </w:r>
    </w:p>
    <w:p w14:paraId="40436F22" w14:textId="0907FFC4" w:rsidR="00C402A6" w:rsidRPr="00C423D8" w:rsidRDefault="00C402A6" w:rsidP="542140AC">
      <w:pPr>
        <w:pStyle w:val="ListParagraph"/>
        <w:numPr>
          <w:ilvl w:val="1"/>
          <w:numId w:val="1"/>
        </w:numPr>
        <w:spacing w:line="360" w:lineRule="auto"/>
        <w:jc w:val="both"/>
        <w:rPr>
          <w:rFonts w:ascii="Times New Roman" w:hAnsi="Times New Roman" w:cs="Times New Roman"/>
          <w:b/>
          <w:bCs/>
          <w:lang w:val="es-PE"/>
        </w:rPr>
      </w:pPr>
      <w:r w:rsidRPr="00C423D8">
        <w:rPr>
          <w:rFonts w:ascii="Times New Roman" w:hAnsi="Times New Roman" w:cs="Times New Roman"/>
          <w:b/>
          <w:bCs/>
          <w:lang w:val="es-PE"/>
        </w:rPr>
        <w:t>OBJETIVOS DEL PROYECTO</w:t>
      </w:r>
    </w:p>
    <w:p w14:paraId="756F5F5B" w14:textId="61C0F2E9" w:rsidR="00C402A6" w:rsidRDefault="00C402A6" w:rsidP="542140AC">
      <w:pPr>
        <w:pStyle w:val="ListParagraph"/>
        <w:spacing w:line="360" w:lineRule="auto"/>
        <w:ind w:left="792"/>
        <w:jc w:val="both"/>
        <w:rPr>
          <w:rFonts w:ascii="Times New Roman" w:hAnsi="Times New Roman" w:cs="Times New Roman"/>
          <w:b/>
          <w:bCs/>
          <w:lang w:val="es-PE"/>
        </w:rPr>
      </w:pPr>
      <w:r w:rsidRPr="00C423D8">
        <w:rPr>
          <w:rFonts w:ascii="Times New Roman" w:hAnsi="Times New Roman" w:cs="Times New Roman"/>
          <w:b/>
          <w:bCs/>
          <w:lang w:val="es-PE"/>
        </w:rPr>
        <w:t xml:space="preserve">OBJETIVO </w:t>
      </w:r>
      <w:r w:rsidR="002F0605" w:rsidRPr="00C423D8">
        <w:rPr>
          <w:rFonts w:ascii="Times New Roman" w:hAnsi="Times New Roman" w:cs="Times New Roman"/>
          <w:b/>
          <w:bCs/>
          <w:lang w:val="es-PE"/>
        </w:rPr>
        <w:t>GENERAL:</w:t>
      </w:r>
    </w:p>
    <w:p w14:paraId="26B06CA4" w14:textId="1A27E99A" w:rsidR="542140AC" w:rsidRDefault="542140AC" w:rsidP="542140AC">
      <w:pPr>
        <w:pStyle w:val="Parrafo2"/>
        <w:jc w:val="both"/>
      </w:pPr>
      <w:r w:rsidRPr="542140AC">
        <w:t>Desarrollar una aplicación web que permita centralizar y gestionar itinerarios turísticos de manera eficiente, integrando módulos para la creación, edición y consulta de itinerarios, así como la administración de usuarios y turistas, con el fin de reducir errores operativos y mejorar la experiencia del cliente.</w:t>
      </w:r>
    </w:p>
    <w:p w14:paraId="555D49D6" w14:textId="0AD3ED85" w:rsidR="002F0605" w:rsidRDefault="002F0605" w:rsidP="542140AC">
      <w:pPr>
        <w:pStyle w:val="ListParagraph"/>
        <w:spacing w:line="360" w:lineRule="auto"/>
        <w:ind w:left="792"/>
        <w:jc w:val="both"/>
        <w:rPr>
          <w:rFonts w:ascii="Times New Roman" w:hAnsi="Times New Roman" w:cs="Times New Roman"/>
          <w:b/>
          <w:bCs/>
          <w:lang w:val="es-PE"/>
        </w:rPr>
      </w:pPr>
      <w:r w:rsidRPr="00C423D8">
        <w:rPr>
          <w:rFonts w:ascii="Times New Roman" w:hAnsi="Times New Roman" w:cs="Times New Roman"/>
          <w:b/>
          <w:bCs/>
          <w:lang w:val="es-PE"/>
        </w:rPr>
        <w:t>OBJETIVOS ESPECÍFICOS</w:t>
      </w:r>
      <w:r w:rsidR="001E76D5">
        <w:rPr>
          <w:rFonts w:ascii="Times New Roman" w:hAnsi="Times New Roman" w:cs="Times New Roman"/>
          <w:b/>
          <w:bCs/>
          <w:lang w:val="es-PE"/>
        </w:rPr>
        <w:t>:</w:t>
      </w:r>
    </w:p>
    <w:p w14:paraId="669DD6BD" w14:textId="786FCCB9" w:rsidR="542140AC" w:rsidRDefault="542140AC" w:rsidP="542140AC">
      <w:pPr>
        <w:pStyle w:val="Parrafo3"/>
        <w:ind w:left="792"/>
        <w:jc w:val="both"/>
        <w:rPr>
          <w:rFonts w:eastAsia="Times New Roman"/>
          <w:b/>
          <w:bCs/>
          <w:sz w:val="24"/>
          <w:szCs w:val="24"/>
          <w:lang w:val="es-ES"/>
        </w:rPr>
      </w:pPr>
      <w:r w:rsidRPr="542140AC">
        <w:rPr>
          <w:b/>
          <w:bCs/>
          <w:sz w:val="24"/>
          <w:szCs w:val="24"/>
          <w:lang w:val="es-ES"/>
        </w:rPr>
        <w:t xml:space="preserve">● </w:t>
      </w:r>
      <w:r w:rsidRPr="542140AC">
        <w:rPr>
          <w:rFonts w:eastAsia="Times New Roman"/>
          <w:b/>
          <w:bCs/>
          <w:sz w:val="24"/>
          <w:szCs w:val="24"/>
          <w:lang w:val="es-ES"/>
        </w:rPr>
        <w:t>Gestión centralizada de itinerarios turísticos – Organización eficiente de actividades y datos</w:t>
      </w:r>
    </w:p>
    <w:p w14:paraId="68AD3976" w14:textId="37A0BC1E" w:rsidR="542140AC" w:rsidRDefault="542140AC" w:rsidP="542140AC">
      <w:pPr>
        <w:spacing w:before="240" w:after="240"/>
        <w:ind w:left="792"/>
        <w:jc w:val="both"/>
        <w:rPr>
          <w:rFonts w:ascii="Times New Roman" w:eastAsia="Times New Roman" w:hAnsi="Times New Roman" w:cs="Times New Roman"/>
        </w:rPr>
      </w:pPr>
      <w:r w:rsidRPr="542140AC">
        <w:rPr>
          <w:rFonts w:ascii="Times New Roman" w:eastAsia="Times New Roman" w:hAnsi="Times New Roman" w:cs="Times New Roman"/>
          <w:b/>
          <w:bCs/>
        </w:rPr>
        <w:t>Objetivo:</w:t>
      </w:r>
      <w:r w:rsidRPr="542140AC">
        <w:rPr>
          <w:rFonts w:ascii="Times New Roman" w:eastAsia="Times New Roman" w:hAnsi="Times New Roman" w:cs="Times New Roman"/>
        </w:rPr>
        <w:t xml:space="preserve"> Diseñar e implementar una aplicación web que permita la creación, edición y consulta de itinerarios turísticos en tiempo real, integrando información sobre actividades, horarios y destinos en una plataforma única para reducir errores y mejorar la experiencia del turista.</w:t>
      </w:r>
    </w:p>
    <w:p w14:paraId="77F6B201" w14:textId="25F2CCF1" w:rsidR="542140AC" w:rsidRDefault="542140AC" w:rsidP="542140AC">
      <w:pPr>
        <w:spacing w:before="240" w:after="240"/>
        <w:ind w:left="792"/>
        <w:jc w:val="both"/>
        <w:rPr>
          <w:rFonts w:ascii="Times New Roman" w:eastAsia="Times New Roman" w:hAnsi="Times New Roman" w:cs="Times New Roman"/>
        </w:rPr>
      </w:pPr>
      <w:r w:rsidRPr="542140AC">
        <w:rPr>
          <w:rFonts w:ascii="Times New Roman" w:eastAsia="Times New Roman" w:hAnsi="Times New Roman" w:cs="Times New Roman"/>
        </w:rPr>
        <w:t xml:space="preserve"> </w:t>
      </w:r>
      <w:r w:rsidRPr="542140AC">
        <w:rPr>
          <w:rFonts w:ascii="Times New Roman" w:eastAsia="Times New Roman" w:hAnsi="Times New Roman" w:cs="Times New Roman"/>
          <w:b/>
          <w:bCs/>
        </w:rPr>
        <w:t>Medición del Éxito:</w:t>
      </w:r>
      <w:r w:rsidRPr="542140AC">
        <w:rPr>
          <w:rFonts w:ascii="Times New Roman" w:eastAsia="Times New Roman" w:hAnsi="Times New Roman" w:cs="Times New Roman"/>
        </w:rPr>
        <w:t xml:space="preserve"> El éxito se medirá mediante la reducción del 90% en errores de itinerarios y la actualización oportuna de datos en menos de 2 segundos por operación, garantizando que el 100% de los itinerarios estén disponibles en la plataforma.</w:t>
      </w:r>
    </w:p>
    <w:p w14:paraId="5A55F559" w14:textId="4BB932D6" w:rsidR="542140AC" w:rsidRDefault="542140AC" w:rsidP="542140AC">
      <w:pPr>
        <w:spacing w:before="240" w:after="240"/>
        <w:ind w:left="792"/>
        <w:jc w:val="both"/>
        <w:rPr>
          <w:rFonts w:ascii="Times New Roman" w:eastAsia="Times New Roman" w:hAnsi="Times New Roman" w:cs="Times New Roman"/>
          <w:b/>
          <w:bCs/>
        </w:rPr>
      </w:pPr>
      <w:r w:rsidRPr="542140AC">
        <w:rPr>
          <w:rFonts w:ascii="Times New Roman" w:eastAsia="Times New Roman" w:hAnsi="Times New Roman" w:cs="Times New Roman"/>
          <w:b/>
          <w:bCs/>
        </w:rPr>
        <w:t>● Administración de usuarios y control de acceso – Seguridad y disponibilidad</w:t>
      </w:r>
    </w:p>
    <w:p w14:paraId="14EFBF4B" w14:textId="31154CD8" w:rsidR="542140AC" w:rsidRDefault="542140AC" w:rsidP="542140AC">
      <w:pPr>
        <w:spacing w:before="240" w:after="240"/>
        <w:ind w:left="792"/>
        <w:jc w:val="both"/>
        <w:rPr>
          <w:rFonts w:ascii="Times New Roman" w:eastAsia="Times New Roman" w:hAnsi="Times New Roman" w:cs="Times New Roman"/>
        </w:rPr>
      </w:pPr>
      <w:r w:rsidRPr="542140AC">
        <w:rPr>
          <w:rFonts w:ascii="Times New Roman" w:eastAsia="Times New Roman" w:hAnsi="Times New Roman" w:cs="Times New Roman"/>
          <w:b/>
          <w:bCs/>
        </w:rPr>
        <w:t>Objetivo:</w:t>
      </w:r>
      <w:r w:rsidRPr="542140AC">
        <w:rPr>
          <w:rFonts w:ascii="Times New Roman" w:eastAsia="Times New Roman" w:hAnsi="Times New Roman" w:cs="Times New Roman"/>
        </w:rPr>
        <w:t xml:space="preserve"> Desarrollar un módulo de gestión de usuarios que permita el registro, autenticación y asignación de roles (administrador y turista), asegurando la protección de datos y la disponibilidad del sistema para consultas y modificaciones.</w:t>
      </w:r>
    </w:p>
    <w:p w14:paraId="71139422" w14:textId="24BA30A1" w:rsidR="542140AC" w:rsidRDefault="542140AC" w:rsidP="542140AC">
      <w:pPr>
        <w:spacing w:before="240" w:after="240"/>
        <w:ind w:left="792"/>
        <w:jc w:val="both"/>
        <w:rPr>
          <w:rFonts w:ascii="Times New Roman" w:eastAsia="Times New Roman" w:hAnsi="Times New Roman" w:cs="Times New Roman"/>
        </w:rPr>
      </w:pPr>
      <w:r w:rsidRPr="542140AC">
        <w:rPr>
          <w:rFonts w:ascii="Times New Roman" w:eastAsia="Times New Roman" w:hAnsi="Times New Roman" w:cs="Times New Roman"/>
        </w:rPr>
        <w:t xml:space="preserve"> </w:t>
      </w:r>
      <w:r w:rsidRPr="542140AC">
        <w:rPr>
          <w:rFonts w:ascii="Times New Roman" w:eastAsia="Times New Roman" w:hAnsi="Times New Roman" w:cs="Times New Roman"/>
          <w:b/>
          <w:bCs/>
        </w:rPr>
        <w:t>Medición del Éxito:</w:t>
      </w:r>
      <w:r w:rsidRPr="542140AC">
        <w:rPr>
          <w:rFonts w:ascii="Times New Roman" w:eastAsia="Times New Roman" w:hAnsi="Times New Roman" w:cs="Times New Roman"/>
        </w:rPr>
        <w:t xml:space="preserve"> El éxito se medirá mediante la correcta autenticación del 100% de usuarios registrados, la disponibilidad del sistema en un 99.9% y el cumplimiento de estándares de seguridad en el manejo de datos personales.</w:t>
      </w:r>
    </w:p>
    <w:p w14:paraId="334EEDEA" w14:textId="1198DBE3" w:rsidR="542140AC" w:rsidRDefault="542140AC" w:rsidP="542140AC">
      <w:pPr>
        <w:spacing w:before="240" w:after="240"/>
        <w:ind w:left="792"/>
        <w:jc w:val="both"/>
        <w:rPr>
          <w:rFonts w:ascii="Times New Roman" w:eastAsia="Times New Roman" w:hAnsi="Times New Roman" w:cs="Times New Roman"/>
          <w:b/>
          <w:bCs/>
        </w:rPr>
      </w:pPr>
      <w:r w:rsidRPr="542140AC">
        <w:rPr>
          <w:rFonts w:ascii="Times New Roman" w:eastAsia="Times New Roman" w:hAnsi="Times New Roman" w:cs="Times New Roman"/>
          <w:b/>
          <w:bCs/>
        </w:rPr>
        <w:t>● Comunicación y notificaciones internas – Información clara y oportuna</w:t>
      </w:r>
    </w:p>
    <w:p w14:paraId="18248617" w14:textId="370CC973" w:rsidR="542140AC" w:rsidRDefault="542140AC" w:rsidP="542140AC">
      <w:pPr>
        <w:spacing w:before="240" w:after="240"/>
        <w:ind w:left="792"/>
        <w:jc w:val="both"/>
        <w:rPr>
          <w:rFonts w:ascii="Times New Roman" w:eastAsia="Times New Roman" w:hAnsi="Times New Roman" w:cs="Times New Roman"/>
        </w:rPr>
      </w:pPr>
      <w:r w:rsidRPr="542140AC">
        <w:rPr>
          <w:rFonts w:ascii="Times New Roman" w:eastAsia="Times New Roman" w:hAnsi="Times New Roman" w:cs="Times New Roman"/>
          <w:b/>
          <w:bCs/>
        </w:rPr>
        <w:t>Objetivo:</w:t>
      </w:r>
      <w:r w:rsidRPr="542140AC">
        <w:rPr>
          <w:rFonts w:ascii="Times New Roman" w:eastAsia="Times New Roman" w:hAnsi="Times New Roman" w:cs="Times New Roman"/>
        </w:rPr>
        <w:t xml:space="preserve"> Implementar un sistema de notificaciones dentro de la aplicación que informe a los turistas sobre cambios en sus itinerarios, cancelaciones o modificaciones, garantizando una comunicación rápida y confiable.</w:t>
      </w:r>
    </w:p>
    <w:p w14:paraId="7B36D83A" w14:textId="4AB0F520" w:rsidR="542140AC" w:rsidRDefault="542140AC" w:rsidP="542140AC">
      <w:pPr>
        <w:spacing w:before="240" w:after="240"/>
        <w:ind w:left="792"/>
        <w:jc w:val="both"/>
        <w:rPr>
          <w:rFonts w:ascii="Times New Roman" w:eastAsia="Times New Roman" w:hAnsi="Times New Roman" w:cs="Times New Roman"/>
        </w:rPr>
      </w:pPr>
      <w:r w:rsidRPr="542140AC">
        <w:rPr>
          <w:rFonts w:ascii="Times New Roman" w:eastAsia="Times New Roman" w:hAnsi="Times New Roman" w:cs="Times New Roman"/>
        </w:rPr>
        <w:t xml:space="preserve"> </w:t>
      </w:r>
      <w:r w:rsidRPr="542140AC">
        <w:rPr>
          <w:rFonts w:ascii="Times New Roman" w:eastAsia="Times New Roman" w:hAnsi="Times New Roman" w:cs="Times New Roman"/>
          <w:b/>
          <w:bCs/>
        </w:rPr>
        <w:t>Medición del Éxito:</w:t>
      </w:r>
      <w:r w:rsidRPr="542140AC">
        <w:rPr>
          <w:rFonts w:ascii="Times New Roman" w:eastAsia="Times New Roman" w:hAnsi="Times New Roman" w:cs="Times New Roman"/>
        </w:rPr>
        <w:t xml:space="preserve"> El éxito se medirá mediante la entrega del 100% de notificaciones en tiempo real, con un tiempo de respuesta inferior a 2 segundos y una tasa de satisfacción del usuario superior al 85% en la claridad de la información recibida.</w:t>
      </w:r>
    </w:p>
    <w:p w14:paraId="767D4D11" w14:textId="0B4002C1" w:rsidR="00307B19" w:rsidRDefault="00A60FF6" w:rsidP="542140AC">
      <w:pPr>
        <w:pStyle w:val="Subtitulo1"/>
        <w:jc w:val="both"/>
      </w:pPr>
      <w:r>
        <w:t>CONOCIMIENTOS DE INGENIERÍA APLICADOS/ RELACIONADOS</w:t>
      </w:r>
    </w:p>
    <w:p w14:paraId="2ED17D03" w14:textId="23D6C659" w:rsidR="00FE3A06" w:rsidRPr="00FE3A06" w:rsidRDefault="542140AC" w:rsidP="542140AC">
      <w:pPr>
        <w:pStyle w:val="Parrafo1"/>
        <w:jc w:val="both"/>
        <w:rPr>
          <w:rFonts w:eastAsia="Aptos"/>
          <w:b/>
          <w:bCs/>
          <w:sz w:val="24"/>
          <w:szCs w:val="24"/>
        </w:rPr>
      </w:pPr>
      <w:r w:rsidRPr="542140AC">
        <w:rPr>
          <w:rFonts w:eastAsia="Aptos"/>
          <w:b/>
          <w:bCs/>
          <w:sz w:val="24"/>
          <w:szCs w:val="24"/>
        </w:rPr>
        <w:t>● Conocimiento en Matemáticas</w:t>
      </w:r>
    </w:p>
    <w:p w14:paraId="4A241B32" w14:textId="3A70BB25" w:rsidR="00FE3A06" w:rsidRPr="00FE3A06" w:rsidRDefault="542140AC" w:rsidP="542140AC">
      <w:pPr>
        <w:pStyle w:val="Parrafo1"/>
        <w:jc w:val="both"/>
        <w:rPr>
          <w:rFonts w:eastAsia="Aptos"/>
          <w:b/>
          <w:bCs/>
        </w:rPr>
      </w:pPr>
      <w:r w:rsidRPr="542140AC">
        <w:rPr>
          <w:rFonts w:eastAsia="Aptos"/>
          <w:b/>
          <w:bCs/>
        </w:rPr>
        <w:t>Área empleada:</w:t>
      </w:r>
    </w:p>
    <w:p w14:paraId="5E12E957" w14:textId="5281D11A" w:rsidR="00FE3A06" w:rsidRPr="00FE3A06" w:rsidRDefault="542140AC" w:rsidP="542140AC">
      <w:pPr>
        <w:pStyle w:val="Parrafo1"/>
        <w:jc w:val="both"/>
        <w:rPr>
          <w:rFonts w:eastAsia="Aptos"/>
        </w:rPr>
      </w:pPr>
      <w:r w:rsidRPr="542140AC">
        <w:rPr>
          <w:rFonts w:eastAsia="Aptos"/>
        </w:rPr>
        <w:t>Álgebra lineal, lógica matemática y análisis de funciones.</w:t>
      </w:r>
    </w:p>
    <w:p w14:paraId="00B40C3B" w14:textId="36A5878D" w:rsidR="00FE3A06" w:rsidRPr="00FE3A06" w:rsidRDefault="542140AC" w:rsidP="542140AC">
      <w:pPr>
        <w:pStyle w:val="Parrafo1"/>
        <w:jc w:val="both"/>
        <w:rPr>
          <w:rFonts w:eastAsia="Aptos"/>
          <w:b/>
          <w:bCs/>
        </w:rPr>
      </w:pPr>
      <w:r w:rsidRPr="542140AC">
        <w:rPr>
          <w:rFonts w:eastAsia="Aptos"/>
        </w:rPr>
        <w:t xml:space="preserve"> </w:t>
      </w:r>
      <w:r w:rsidRPr="542140AC">
        <w:rPr>
          <w:rFonts w:eastAsia="Aptos"/>
          <w:b/>
          <w:bCs/>
        </w:rPr>
        <w:t>Aplicación en el proyecto:</w:t>
      </w:r>
    </w:p>
    <w:p w14:paraId="163C69FB" w14:textId="6910AA89" w:rsidR="00FE3A06" w:rsidRPr="00FE3A06" w:rsidRDefault="542140AC" w:rsidP="542140AC">
      <w:pPr>
        <w:pStyle w:val="Parrafo1"/>
        <w:jc w:val="both"/>
        <w:rPr>
          <w:rFonts w:eastAsia="Aptos"/>
        </w:rPr>
      </w:pPr>
      <w:r w:rsidRPr="542140AC">
        <w:rPr>
          <w:rFonts w:eastAsia="Aptos"/>
        </w:rPr>
        <w:t xml:space="preserve">Se utilizó para la estructura de consultas SQL, validaciones lógicas en el </w:t>
      </w:r>
      <w:proofErr w:type="spellStart"/>
      <w:r w:rsidRPr="542140AC">
        <w:rPr>
          <w:rFonts w:eastAsia="Aptos"/>
        </w:rPr>
        <w:t>backend</w:t>
      </w:r>
      <w:proofErr w:type="spellEnd"/>
      <w:r w:rsidRPr="542140AC">
        <w:rPr>
          <w:rFonts w:eastAsia="Aptos"/>
        </w:rPr>
        <w:t xml:space="preserve"> y reglas de negocio en la gestión de itinerarios.</w:t>
      </w:r>
    </w:p>
    <w:p w14:paraId="49F7FD9B" w14:textId="04868AE8" w:rsidR="00FE3A06" w:rsidRPr="00FE3A06" w:rsidRDefault="542140AC" w:rsidP="542140AC">
      <w:pPr>
        <w:pStyle w:val="Parrafo1"/>
        <w:jc w:val="both"/>
        <w:rPr>
          <w:rFonts w:eastAsia="Aptos"/>
          <w:b/>
          <w:bCs/>
        </w:rPr>
      </w:pPr>
      <w:r w:rsidRPr="542140AC">
        <w:rPr>
          <w:rFonts w:eastAsia="Aptos"/>
        </w:rPr>
        <w:t xml:space="preserve"> </w:t>
      </w:r>
      <w:r w:rsidRPr="542140AC">
        <w:rPr>
          <w:rFonts w:eastAsia="Aptos"/>
          <w:b/>
          <w:bCs/>
        </w:rPr>
        <w:t>Módulo donde se aplica:</w:t>
      </w:r>
    </w:p>
    <w:p w14:paraId="098888C1" w14:textId="5B8891C9" w:rsidR="00FE3A06" w:rsidRPr="00FE3A06" w:rsidRDefault="542140AC" w:rsidP="542140AC">
      <w:pPr>
        <w:pStyle w:val="Parrafo1"/>
        <w:jc w:val="both"/>
        <w:rPr>
          <w:rFonts w:eastAsia="Aptos"/>
        </w:rPr>
      </w:pPr>
      <w:r w:rsidRPr="542140AC">
        <w:rPr>
          <w:rFonts w:eastAsia="Aptos"/>
        </w:rPr>
        <w:t>Lógica de programación y módulo de gestión de itinerarios.</w:t>
      </w:r>
    </w:p>
    <w:p w14:paraId="3B042DB8" w14:textId="1730EDA2" w:rsidR="542140AC" w:rsidRDefault="542140AC" w:rsidP="542140AC">
      <w:pPr>
        <w:pStyle w:val="Parrafo1"/>
        <w:jc w:val="both"/>
        <w:rPr>
          <w:rFonts w:eastAsia="Aptos"/>
          <w:b/>
          <w:bCs/>
          <w:sz w:val="24"/>
          <w:szCs w:val="24"/>
        </w:rPr>
      </w:pPr>
      <w:r w:rsidRPr="542140AC">
        <w:rPr>
          <w:rFonts w:eastAsia="Aptos"/>
          <w:b/>
          <w:bCs/>
          <w:sz w:val="24"/>
          <w:szCs w:val="24"/>
        </w:rPr>
        <w:t>● Conocimiento en Ciencias Naturales</w:t>
      </w:r>
    </w:p>
    <w:p w14:paraId="3ACA670E" w14:textId="0A6967E2" w:rsidR="542140AC" w:rsidRDefault="542140AC" w:rsidP="542140AC">
      <w:pPr>
        <w:pStyle w:val="Parrafo1"/>
        <w:jc w:val="both"/>
        <w:rPr>
          <w:rFonts w:eastAsia="Aptos"/>
          <w:b/>
          <w:bCs/>
        </w:rPr>
      </w:pPr>
      <w:r w:rsidRPr="542140AC">
        <w:rPr>
          <w:rFonts w:eastAsia="Aptos"/>
          <w:b/>
          <w:bCs/>
        </w:rPr>
        <w:t>Principios aplicados:</w:t>
      </w:r>
    </w:p>
    <w:p w14:paraId="542B6788" w14:textId="40F07867" w:rsidR="542140AC" w:rsidRDefault="542140AC" w:rsidP="542140AC">
      <w:pPr>
        <w:pStyle w:val="Parrafo1"/>
        <w:jc w:val="both"/>
        <w:rPr>
          <w:rFonts w:eastAsia="Aptos"/>
        </w:rPr>
      </w:pPr>
      <w:r w:rsidRPr="542140AC">
        <w:rPr>
          <w:rFonts w:eastAsia="Aptos"/>
        </w:rPr>
        <w:t>Ergonomía cognitiva (psicofisiología), relacionada con percepción visual y carga cognitiva del usuario.</w:t>
      </w:r>
    </w:p>
    <w:p w14:paraId="2B600523" w14:textId="378E65B1" w:rsidR="542140AC" w:rsidRDefault="542140AC" w:rsidP="542140AC">
      <w:pPr>
        <w:pStyle w:val="Parrafo1"/>
        <w:jc w:val="both"/>
        <w:rPr>
          <w:rFonts w:eastAsia="Aptos"/>
          <w:b/>
          <w:bCs/>
        </w:rPr>
      </w:pPr>
      <w:r w:rsidRPr="542140AC">
        <w:rPr>
          <w:rFonts w:eastAsia="Aptos"/>
        </w:rPr>
        <w:t xml:space="preserve"> </w:t>
      </w:r>
      <w:r w:rsidRPr="542140AC">
        <w:rPr>
          <w:rFonts w:eastAsia="Aptos"/>
          <w:b/>
          <w:bCs/>
        </w:rPr>
        <w:t>Aplicación en el proyecto:</w:t>
      </w:r>
    </w:p>
    <w:p w14:paraId="7F5CEA06" w14:textId="17C5A0E2" w:rsidR="542140AC" w:rsidRDefault="542140AC" w:rsidP="542140AC">
      <w:pPr>
        <w:pStyle w:val="Parrafo1"/>
        <w:jc w:val="both"/>
        <w:rPr>
          <w:rFonts w:eastAsia="Aptos"/>
        </w:rPr>
      </w:pPr>
      <w:r w:rsidRPr="542140AC">
        <w:rPr>
          <w:rFonts w:eastAsia="Aptos"/>
        </w:rPr>
        <w:t>Diseño de interfaces amigables y organización visual de itinerarios para mejorar la experiencia del usuario.</w:t>
      </w:r>
    </w:p>
    <w:p w14:paraId="0C7C7795" w14:textId="2656B6A7" w:rsidR="542140AC" w:rsidRDefault="542140AC" w:rsidP="542140AC">
      <w:pPr>
        <w:pStyle w:val="Parrafo1"/>
        <w:jc w:val="both"/>
        <w:rPr>
          <w:rFonts w:eastAsia="Aptos"/>
          <w:b/>
          <w:bCs/>
        </w:rPr>
      </w:pPr>
      <w:r w:rsidRPr="542140AC">
        <w:rPr>
          <w:rFonts w:eastAsia="Aptos"/>
        </w:rPr>
        <w:t xml:space="preserve"> </w:t>
      </w:r>
      <w:r w:rsidRPr="542140AC">
        <w:rPr>
          <w:rFonts w:eastAsia="Aptos"/>
          <w:b/>
          <w:bCs/>
        </w:rPr>
        <w:t>Módulo donde se aplica:</w:t>
      </w:r>
    </w:p>
    <w:p w14:paraId="1AC198AE" w14:textId="5FA8EF1A" w:rsidR="542140AC" w:rsidRDefault="542140AC" w:rsidP="542140AC">
      <w:pPr>
        <w:pStyle w:val="Parrafo1"/>
        <w:jc w:val="both"/>
        <w:rPr>
          <w:rFonts w:eastAsia="Aptos"/>
        </w:rPr>
      </w:pPr>
      <w:r w:rsidRPr="542140AC">
        <w:rPr>
          <w:rFonts w:eastAsia="Aptos"/>
        </w:rPr>
        <w:t>Diseño de interfaz de usuario.</w:t>
      </w:r>
    </w:p>
    <w:p w14:paraId="4E44FBFE" w14:textId="3427DAA8" w:rsidR="542140AC" w:rsidRDefault="542140AC" w:rsidP="542140AC">
      <w:pPr>
        <w:pStyle w:val="Parrafo1"/>
        <w:jc w:val="both"/>
        <w:rPr>
          <w:rFonts w:eastAsia="Aptos"/>
          <w:b/>
          <w:bCs/>
          <w:sz w:val="24"/>
          <w:szCs w:val="24"/>
          <w:lang w:val="es-ES"/>
        </w:rPr>
      </w:pPr>
      <w:r w:rsidRPr="542140AC">
        <w:rPr>
          <w:rFonts w:eastAsia="Aptos"/>
          <w:b/>
          <w:bCs/>
          <w:sz w:val="24"/>
          <w:szCs w:val="24"/>
          <w:lang w:val="es-ES"/>
        </w:rPr>
        <w:t>● Conocimiento en Ingeniería</w:t>
      </w:r>
    </w:p>
    <w:p w14:paraId="5486CB40" w14:textId="32C0293D" w:rsidR="542140AC" w:rsidRDefault="542140AC" w:rsidP="542140AC">
      <w:pPr>
        <w:pStyle w:val="Parrafo1"/>
        <w:jc w:val="both"/>
        <w:rPr>
          <w:rFonts w:eastAsia="Aptos"/>
          <w:b/>
          <w:bCs/>
          <w:lang w:val="es-ES"/>
        </w:rPr>
      </w:pPr>
      <w:r w:rsidRPr="542140AC">
        <w:rPr>
          <w:rFonts w:eastAsia="Aptos"/>
          <w:b/>
          <w:bCs/>
          <w:lang w:val="es-ES"/>
        </w:rPr>
        <w:t>Principios aplicados:</w:t>
      </w:r>
    </w:p>
    <w:p w14:paraId="0B88E4F5" w14:textId="7FB98C83" w:rsidR="542140AC" w:rsidRDefault="542140AC" w:rsidP="542140AC">
      <w:pPr>
        <w:pStyle w:val="Parrafo1"/>
        <w:jc w:val="both"/>
        <w:rPr>
          <w:rFonts w:eastAsia="Aptos"/>
          <w:lang w:val="es-ES"/>
        </w:rPr>
      </w:pPr>
      <w:r w:rsidRPr="542140AC">
        <w:rPr>
          <w:rFonts w:eastAsia="Aptos"/>
          <w:lang w:val="es-ES"/>
        </w:rPr>
        <w:t xml:space="preserve">Ingeniería de software y gestión de proyectos tecnológicos: </w:t>
      </w:r>
    </w:p>
    <w:p w14:paraId="0C4EFF8C" w14:textId="3794FE2F" w:rsidR="00FE3A06" w:rsidRDefault="00FE3A06" w:rsidP="542140AC">
      <w:pPr>
        <w:pStyle w:val="Parrafo1"/>
        <w:jc w:val="both"/>
        <w:rPr>
          <w:rFonts w:eastAsia="Aptos"/>
          <w:lang w:val="es-ES"/>
        </w:rPr>
      </w:pPr>
      <w:r w:rsidRPr="542140AC">
        <w:rPr>
          <w:rFonts w:eastAsia="Aptos"/>
          <w:lang w:val="es-ES"/>
        </w:rPr>
        <w:t>Análisis y definición de requerimientos funcionales.</w:t>
      </w:r>
    </w:p>
    <w:p w14:paraId="22170A64" w14:textId="41389239" w:rsidR="00FE3A06" w:rsidRDefault="00FE3A06" w:rsidP="542140AC">
      <w:pPr>
        <w:pStyle w:val="Parrafo1"/>
        <w:jc w:val="both"/>
        <w:rPr>
          <w:rFonts w:eastAsia="Aptos"/>
          <w:lang w:val="es-ES"/>
        </w:rPr>
      </w:pPr>
      <w:r w:rsidRPr="542140AC">
        <w:rPr>
          <w:rFonts w:eastAsia="Aptos"/>
          <w:lang w:val="es-ES"/>
        </w:rPr>
        <w:t>Modelado de base de datos relacional (MySQL).</w:t>
      </w:r>
    </w:p>
    <w:p w14:paraId="017AB3CF" w14:textId="4760698C" w:rsidR="542140AC" w:rsidRDefault="542140AC" w:rsidP="542140AC">
      <w:pPr>
        <w:pStyle w:val="Parrafo1"/>
        <w:jc w:val="both"/>
        <w:rPr>
          <w:rFonts w:eastAsia="Aptos"/>
          <w:lang w:val="es-ES"/>
        </w:rPr>
      </w:pPr>
      <w:r w:rsidRPr="542140AC">
        <w:rPr>
          <w:rFonts w:eastAsia="Aptos"/>
          <w:lang w:val="es-ES"/>
        </w:rPr>
        <w:t>Diseño de arquitectura cliente-servidor.</w:t>
      </w:r>
    </w:p>
    <w:p w14:paraId="4289165F" w14:textId="398E1C7A" w:rsidR="542140AC" w:rsidRDefault="542140AC" w:rsidP="542140AC">
      <w:pPr>
        <w:pStyle w:val="Parrafo1"/>
        <w:jc w:val="both"/>
        <w:rPr>
          <w:rFonts w:eastAsia="Aptos"/>
          <w:lang w:val="es-ES"/>
        </w:rPr>
      </w:pPr>
      <w:r w:rsidRPr="542140AC">
        <w:rPr>
          <w:rFonts w:eastAsia="Aptos"/>
          <w:lang w:val="es-ES"/>
        </w:rPr>
        <w:t>Desarrollo iterativo con Scrum.</w:t>
      </w:r>
    </w:p>
    <w:p w14:paraId="69882A3F" w14:textId="417940A5" w:rsidR="542140AC" w:rsidRDefault="542140AC" w:rsidP="542140AC">
      <w:pPr>
        <w:pStyle w:val="Parrafo1"/>
        <w:jc w:val="both"/>
        <w:rPr>
          <w:rFonts w:eastAsia="Aptos"/>
          <w:lang w:val="es-ES"/>
        </w:rPr>
      </w:pPr>
      <w:r w:rsidRPr="542140AC">
        <w:rPr>
          <w:rFonts w:eastAsia="Aptos"/>
          <w:lang w:val="es-ES"/>
        </w:rPr>
        <w:t>Validación del producto mediante pruebas de calidad (funcionalidad, usabilidad, seguridad).</w:t>
      </w:r>
    </w:p>
    <w:p w14:paraId="1F1F1EC8" w14:textId="14235FA3" w:rsidR="542140AC" w:rsidRDefault="542140AC" w:rsidP="542140AC">
      <w:pPr>
        <w:pStyle w:val="Parrafo1"/>
        <w:jc w:val="both"/>
        <w:rPr>
          <w:rFonts w:eastAsia="Aptos"/>
          <w:b/>
          <w:bCs/>
          <w:lang w:val="es-ES"/>
        </w:rPr>
      </w:pPr>
      <w:r w:rsidRPr="542140AC">
        <w:rPr>
          <w:rFonts w:eastAsia="Aptos"/>
          <w:lang w:val="es-ES"/>
        </w:rPr>
        <w:t xml:space="preserve"> </w:t>
      </w:r>
      <w:r w:rsidRPr="542140AC">
        <w:rPr>
          <w:rFonts w:eastAsia="Aptos"/>
          <w:b/>
          <w:bCs/>
          <w:lang w:val="es-ES"/>
        </w:rPr>
        <w:t>Módulo donde se aplica:</w:t>
      </w:r>
    </w:p>
    <w:p w14:paraId="010127F9" w14:textId="6BBF0A76" w:rsidR="542140AC" w:rsidRDefault="542140AC" w:rsidP="542140AC">
      <w:pPr>
        <w:pStyle w:val="Parrafo1"/>
        <w:jc w:val="both"/>
        <w:rPr>
          <w:rFonts w:eastAsia="Aptos"/>
          <w:lang w:val="es-ES"/>
        </w:rPr>
      </w:pPr>
      <w:r w:rsidRPr="542140AC">
        <w:rPr>
          <w:rFonts w:eastAsia="Aptos"/>
          <w:lang w:val="es-ES"/>
        </w:rPr>
        <w:t xml:space="preserve">Toda la aplicación web (desde </w:t>
      </w:r>
      <w:proofErr w:type="spellStart"/>
      <w:r w:rsidRPr="542140AC">
        <w:rPr>
          <w:rFonts w:eastAsia="Aptos"/>
          <w:lang w:val="es-ES"/>
        </w:rPr>
        <w:t>login</w:t>
      </w:r>
      <w:proofErr w:type="spellEnd"/>
      <w:r w:rsidRPr="542140AC">
        <w:rPr>
          <w:rFonts w:eastAsia="Aptos"/>
          <w:lang w:val="es-ES"/>
        </w:rPr>
        <w:t xml:space="preserve"> y gestión de usuarios hasta visualización de itinerarios).</w:t>
      </w:r>
    </w:p>
    <w:p w14:paraId="307A678C" w14:textId="0C280DC3" w:rsidR="542140AC" w:rsidRDefault="542140AC" w:rsidP="542140AC">
      <w:pPr>
        <w:pStyle w:val="Parrafo1"/>
        <w:jc w:val="both"/>
        <w:rPr>
          <w:lang w:val="es-ES"/>
        </w:rPr>
      </w:pPr>
    </w:p>
    <w:p w14:paraId="0F9A4115" w14:textId="40757DD5" w:rsidR="008025D6" w:rsidRDefault="008E1ACE" w:rsidP="542140AC">
      <w:pPr>
        <w:pStyle w:val="Subtitulo1"/>
        <w:jc w:val="both"/>
      </w:pPr>
      <w:r>
        <w:t>INGEN</w:t>
      </w:r>
      <w:r w:rsidR="008A0596">
        <w:t>IERO Y LA SOCIEDAD</w:t>
      </w:r>
    </w:p>
    <w:p w14:paraId="5824AE7D" w14:textId="77777777" w:rsidR="00B110EC" w:rsidRPr="000759F6" w:rsidRDefault="00B110EC" w:rsidP="542140AC">
      <w:pPr>
        <w:pStyle w:val="Parrafo1"/>
        <w:jc w:val="both"/>
        <w:rPr>
          <w:b/>
          <w:bCs/>
        </w:rPr>
      </w:pPr>
      <w:r w:rsidRPr="000759F6">
        <w:rPr>
          <w:b/>
          <w:bCs/>
        </w:rPr>
        <w:t>Justificación social:</w:t>
      </w:r>
    </w:p>
    <w:p w14:paraId="13166EAD" w14:textId="779482A5" w:rsidR="542140AC" w:rsidRDefault="542140AC" w:rsidP="542140AC">
      <w:pPr>
        <w:pStyle w:val="Parrafo1"/>
        <w:jc w:val="both"/>
      </w:pPr>
      <w:r w:rsidRPr="542140AC">
        <w:t xml:space="preserve">El desarrollo del proyecto responde a la necesidad de modernizar los procesos de atención al cliente en la agencia de viajes Panorama </w:t>
      </w:r>
      <w:proofErr w:type="spellStart"/>
      <w:r w:rsidRPr="542140AC">
        <w:t>Travel</w:t>
      </w:r>
      <w:proofErr w:type="spellEnd"/>
      <w:r w:rsidRPr="542140AC">
        <w:t>. La implementación de una plataforma web permitirá ofrecer un servicio más eficiente, accesible y personalizado, contribuyendo al fortalecimiento del turismo local y nacional. Esta solución tecnológica busca mejorar la experiencia del turista, incrementando su satisfacción y confianza en los servicios ofrecidos por la empresa.</w:t>
      </w:r>
    </w:p>
    <w:p w14:paraId="2AE56A44" w14:textId="77777777" w:rsidR="00B110EC" w:rsidRPr="000759F6" w:rsidRDefault="00B110EC" w:rsidP="542140AC">
      <w:pPr>
        <w:pStyle w:val="Parrafo1"/>
        <w:jc w:val="both"/>
        <w:rPr>
          <w:b/>
          <w:bCs/>
        </w:rPr>
      </w:pPr>
      <w:r w:rsidRPr="000759F6">
        <w:rPr>
          <w:b/>
          <w:bCs/>
        </w:rPr>
        <w:t>Justificación económica:</w:t>
      </w:r>
    </w:p>
    <w:p w14:paraId="71E580D8" w14:textId="13A68526" w:rsidR="542140AC" w:rsidRDefault="542140AC" w:rsidP="542140AC">
      <w:pPr>
        <w:pStyle w:val="Parrafo1"/>
        <w:jc w:val="both"/>
      </w:pPr>
      <w:r w:rsidRPr="542140AC">
        <w:t>Desde el punto de vista económico, la aplicación web optimiza los recursos operativos al reducir tiempos de respuesta, minimizar errores humanos y disminuir la dependencia de procesos manuales. Esto incrementa la competitividad de la agencia frente al mercado nacional e internacional. Además, fomenta la innovación tecnológica en el sector turístico, impulsando la inversión en herramientas digitales y la generación de empleo calificado en áreas como desarrollo web y soporte técnico.</w:t>
      </w:r>
    </w:p>
    <w:p w14:paraId="7A7390A9" w14:textId="77777777" w:rsidR="00B110EC" w:rsidRPr="000759F6" w:rsidRDefault="00B110EC" w:rsidP="542140AC">
      <w:pPr>
        <w:pStyle w:val="Parrafo1"/>
        <w:jc w:val="both"/>
        <w:rPr>
          <w:b/>
          <w:bCs/>
        </w:rPr>
      </w:pPr>
      <w:r w:rsidRPr="000759F6">
        <w:rPr>
          <w:b/>
          <w:bCs/>
        </w:rPr>
        <w:t>Justificación ambiental:</w:t>
      </w:r>
    </w:p>
    <w:p w14:paraId="030C5873" w14:textId="199846B7" w:rsidR="008A0596" w:rsidRDefault="542140AC" w:rsidP="542140AC">
      <w:pPr>
        <w:pStyle w:val="Parrafo1"/>
        <w:jc w:val="both"/>
      </w:pPr>
      <w:r w:rsidRPr="542140AC">
        <w:t>Aunque el impacto ambiental directo es mínimo, la solución contribuye indirectamente a la sostenibilidad al reducir el uso de materiales impresos (itinerarios, mapas, folletos) mediante la digitalización de la información turística. Asimismo, la plataforma puede incluir recomendaciones que promuevan prácticas responsables, como el uso eficiente del transporte y el respeto por áreas naturales y culturales, alineándose con los principios del turismo sostenible.</w:t>
      </w:r>
    </w:p>
    <w:p w14:paraId="2F742321" w14:textId="5B3C7136" w:rsidR="008A0596" w:rsidRDefault="542140AC" w:rsidP="542140AC">
      <w:pPr>
        <w:pStyle w:val="Parrafo1"/>
        <w:ind w:left="0"/>
        <w:jc w:val="both"/>
        <w:rPr>
          <w:rFonts w:eastAsia="Aptos"/>
          <w:b/>
          <w:bCs/>
          <w:lang w:val="es-ES"/>
        </w:rPr>
      </w:pPr>
      <w:r w:rsidRPr="542140AC">
        <w:rPr>
          <w:rFonts w:eastAsia="Aptos"/>
          <w:b/>
          <w:bCs/>
          <w:lang w:val="es-ES"/>
        </w:rPr>
        <w:t>Acontecimientos tecnológicos y científicos</w:t>
      </w:r>
    </w:p>
    <w:p w14:paraId="18BD09CB" w14:textId="38AB48CE" w:rsidR="008A0596" w:rsidRDefault="542140AC" w:rsidP="542140AC">
      <w:pPr>
        <w:pStyle w:val="Parrafo1"/>
        <w:ind w:left="0"/>
        <w:jc w:val="both"/>
        <w:rPr>
          <w:rFonts w:eastAsia="Aptos"/>
          <w:lang w:val="es-ES"/>
        </w:rPr>
      </w:pPr>
      <w:r w:rsidRPr="542140AC">
        <w:rPr>
          <w:rFonts w:eastAsia="Aptos"/>
          <w:lang w:val="es-ES"/>
        </w:rPr>
        <w:t>El desarrollo del proyecto se apoya en avances recientes en el ámbito tecnológico y científico que han transformado la forma en que se gestionan los servicios turísticos. Entre los principales acontecimientos destacan:</w:t>
      </w:r>
    </w:p>
    <w:p w14:paraId="0597A3F5" w14:textId="0C07954B" w:rsidR="008A0596" w:rsidRDefault="542140AC" w:rsidP="542140AC">
      <w:pPr>
        <w:pStyle w:val="Parrafo1"/>
        <w:jc w:val="both"/>
        <w:rPr>
          <w:rFonts w:eastAsia="Aptos"/>
          <w:lang w:val="es-ES"/>
        </w:rPr>
      </w:pPr>
      <w:r w:rsidRPr="542140AC">
        <w:rPr>
          <w:rFonts w:eastAsia="Aptos"/>
          <w:b/>
          <w:bCs/>
          <w:lang w:val="es-ES"/>
        </w:rPr>
        <w:t>Evolución de las tecnologías web</w:t>
      </w:r>
      <w:r w:rsidRPr="542140AC">
        <w:rPr>
          <w:rFonts w:eastAsia="Aptos"/>
          <w:lang w:val="es-ES"/>
        </w:rPr>
        <w:t xml:space="preserve">: El uso de </w:t>
      </w:r>
      <w:proofErr w:type="spellStart"/>
      <w:r w:rsidRPr="542140AC">
        <w:rPr>
          <w:rFonts w:eastAsia="Aptos"/>
          <w:lang w:val="es-ES"/>
        </w:rPr>
        <w:t>frameworks</w:t>
      </w:r>
      <w:proofErr w:type="spellEnd"/>
      <w:r w:rsidRPr="542140AC">
        <w:rPr>
          <w:rFonts w:eastAsia="Aptos"/>
          <w:lang w:val="es-ES"/>
        </w:rPr>
        <w:t xml:space="preserve"> modernos como React.js y Node.js ha permitido crear aplicaciones más dinámicas, escalables y seguras, facilitando la interacción en tiempo real entre usuarios y sistemas. Estos avances han </w:t>
      </w:r>
      <w:r w:rsidR="00792063" w:rsidRPr="00792063">
        <w:rPr>
          <w:rFonts w:eastAsia="Aptos"/>
          <w:lang w:val="es-ES"/>
        </w:rPr>
        <w:t>acelerado</w:t>
      </w:r>
      <w:r w:rsidRPr="542140AC">
        <w:rPr>
          <w:rFonts w:eastAsia="Aptos"/>
          <w:lang w:val="es-ES"/>
        </w:rPr>
        <w:t xml:space="preserve"> la digitalización en sectores como el turismo, donde </w:t>
      </w:r>
      <w:r w:rsidR="00792063" w:rsidRPr="00792063">
        <w:rPr>
          <w:rFonts w:eastAsia="Aptos"/>
          <w:lang w:val="es-ES"/>
        </w:rPr>
        <w:t>tener</w:t>
      </w:r>
      <w:r w:rsidRPr="542140AC">
        <w:rPr>
          <w:rFonts w:eastAsia="Aptos"/>
          <w:lang w:val="es-ES"/>
        </w:rPr>
        <w:t xml:space="preserve"> información actualizada es </w:t>
      </w:r>
      <w:r w:rsidR="00792063" w:rsidRPr="00792063">
        <w:rPr>
          <w:rFonts w:eastAsia="Aptos"/>
          <w:lang w:val="es-ES"/>
        </w:rPr>
        <w:t>crucial</w:t>
      </w:r>
      <w:r w:rsidRPr="542140AC">
        <w:rPr>
          <w:rFonts w:eastAsia="Aptos"/>
          <w:lang w:val="es-ES"/>
        </w:rPr>
        <w:t>.</w:t>
      </w:r>
    </w:p>
    <w:p w14:paraId="219A30F8" w14:textId="7EA9950E" w:rsidR="008A0596" w:rsidRDefault="542140AC" w:rsidP="542140AC">
      <w:pPr>
        <w:pStyle w:val="Parrafo1"/>
        <w:jc w:val="both"/>
        <w:rPr>
          <w:rFonts w:eastAsia="Aptos"/>
          <w:lang w:val="es-ES"/>
        </w:rPr>
      </w:pPr>
      <w:r w:rsidRPr="542140AC">
        <w:rPr>
          <w:rFonts w:eastAsia="Aptos"/>
          <w:b/>
          <w:bCs/>
          <w:lang w:val="es-ES"/>
        </w:rPr>
        <w:t>Arquitecturas cliente</w:t>
      </w:r>
      <w:r w:rsidR="004F0E72">
        <w:rPr>
          <w:rFonts w:eastAsia="Aptos"/>
          <w:b/>
          <w:bCs/>
          <w:lang w:val="es-ES"/>
        </w:rPr>
        <w:t xml:space="preserve"> </w:t>
      </w:r>
      <w:r w:rsidRPr="542140AC">
        <w:rPr>
          <w:rFonts w:eastAsia="Aptos"/>
          <w:b/>
          <w:bCs/>
          <w:lang w:val="es-ES"/>
        </w:rPr>
        <w:t>servidor optimizadas</w:t>
      </w:r>
      <w:r w:rsidRPr="542140AC">
        <w:rPr>
          <w:rFonts w:eastAsia="Aptos"/>
          <w:lang w:val="es-ES"/>
        </w:rPr>
        <w:t xml:space="preserve">: La adopción de arquitecturas distribuidas y el patrón MVC han mejorado la separación de responsabilidades, la escalabilidad y la mantenibilidad de las aplicaciones. Esto </w:t>
      </w:r>
      <w:r w:rsidR="004F0E72" w:rsidRPr="004F0E72">
        <w:rPr>
          <w:rFonts w:eastAsia="Aptos"/>
          <w:lang w:val="es-ES"/>
        </w:rPr>
        <w:t>facilita</w:t>
      </w:r>
      <w:r w:rsidRPr="542140AC">
        <w:rPr>
          <w:rFonts w:eastAsia="Aptos"/>
          <w:lang w:val="es-ES"/>
        </w:rPr>
        <w:t xml:space="preserve"> que las plataformas turísticas gestionen grandes volúmenes de datos de manera </w:t>
      </w:r>
      <w:r w:rsidR="004F0E72" w:rsidRPr="004F0E72">
        <w:rPr>
          <w:rFonts w:eastAsia="Aptos"/>
          <w:lang w:val="es-ES"/>
        </w:rPr>
        <w:t xml:space="preserve">más </w:t>
      </w:r>
      <w:r w:rsidRPr="542140AC">
        <w:rPr>
          <w:rFonts w:eastAsia="Aptos"/>
          <w:lang w:val="es-ES"/>
        </w:rPr>
        <w:t>eficiente.</w:t>
      </w:r>
    </w:p>
    <w:p w14:paraId="06930323" w14:textId="1E3EC41B" w:rsidR="008A0596" w:rsidRDefault="542140AC" w:rsidP="542140AC">
      <w:pPr>
        <w:pStyle w:val="Parrafo1"/>
        <w:jc w:val="both"/>
        <w:rPr>
          <w:rFonts w:eastAsia="Aptos"/>
          <w:lang w:val="es-ES"/>
        </w:rPr>
      </w:pPr>
      <w:r w:rsidRPr="542140AC">
        <w:rPr>
          <w:rFonts w:eastAsia="Aptos"/>
          <w:b/>
          <w:bCs/>
          <w:lang w:val="es-ES"/>
        </w:rPr>
        <w:t>Transformación digital en turismo</w:t>
      </w:r>
      <w:r w:rsidRPr="542140AC">
        <w:rPr>
          <w:rFonts w:eastAsia="Aptos"/>
          <w:lang w:val="es-ES"/>
        </w:rPr>
        <w:t xml:space="preserve">: La tendencia global hacia </w:t>
      </w:r>
      <w:r w:rsidR="00506381" w:rsidRPr="00506381">
        <w:rPr>
          <w:rFonts w:eastAsia="Aptos"/>
          <w:lang w:val="es-ES"/>
        </w:rPr>
        <w:t xml:space="preserve">los </w:t>
      </w:r>
      <w:r w:rsidRPr="542140AC">
        <w:rPr>
          <w:rFonts w:eastAsia="Aptos"/>
          <w:lang w:val="es-ES"/>
        </w:rPr>
        <w:t xml:space="preserve">destinos turísticos inteligentes y la digitalización de itinerarios responde a la </w:t>
      </w:r>
      <w:r w:rsidR="00506381" w:rsidRPr="00506381">
        <w:rPr>
          <w:rFonts w:eastAsia="Aptos"/>
          <w:lang w:val="es-ES"/>
        </w:rPr>
        <w:t xml:space="preserve">creciente </w:t>
      </w:r>
      <w:r w:rsidRPr="542140AC">
        <w:rPr>
          <w:rFonts w:eastAsia="Aptos"/>
          <w:lang w:val="es-ES"/>
        </w:rPr>
        <w:t xml:space="preserve">demanda de experiencias personalizadas y acceso inmediato a información confiable. Este cambio </w:t>
      </w:r>
      <w:r w:rsidR="00506381" w:rsidRPr="00506381">
        <w:rPr>
          <w:rFonts w:eastAsia="Aptos"/>
          <w:lang w:val="es-ES"/>
        </w:rPr>
        <w:t>está respaldado</w:t>
      </w:r>
      <w:r w:rsidRPr="542140AC">
        <w:rPr>
          <w:rFonts w:eastAsia="Aptos"/>
          <w:lang w:val="es-ES"/>
        </w:rPr>
        <w:t xml:space="preserve"> por estudios que </w:t>
      </w:r>
      <w:r w:rsidR="00506381" w:rsidRPr="00506381">
        <w:rPr>
          <w:rFonts w:eastAsia="Aptos"/>
          <w:lang w:val="es-ES"/>
        </w:rPr>
        <w:t>muestran cómo</w:t>
      </w:r>
      <w:r w:rsidRPr="542140AC">
        <w:rPr>
          <w:rFonts w:eastAsia="Aptos"/>
          <w:lang w:val="es-ES"/>
        </w:rPr>
        <w:t xml:space="preserve"> la tecnología </w:t>
      </w:r>
      <w:r w:rsidR="00506381" w:rsidRPr="00506381">
        <w:rPr>
          <w:rFonts w:eastAsia="Aptos"/>
          <w:lang w:val="es-ES"/>
        </w:rPr>
        <w:t>mejora la</w:t>
      </w:r>
      <w:r w:rsidRPr="542140AC">
        <w:rPr>
          <w:rFonts w:eastAsia="Aptos"/>
          <w:lang w:val="es-ES"/>
        </w:rPr>
        <w:t xml:space="preserve"> satisfacción del turista.</w:t>
      </w:r>
    </w:p>
    <w:p w14:paraId="1F3F19AB" w14:textId="3AD24FFE" w:rsidR="008A0596" w:rsidRDefault="542140AC" w:rsidP="542140AC">
      <w:pPr>
        <w:pStyle w:val="Parrafo1"/>
        <w:jc w:val="both"/>
        <w:rPr>
          <w:rFonts w:eastAsia="Aptos"/>
          <w:lang w:val="es-ES"/>
        </w:rPr>
      </w:pPr>
      <w:r w:rsidRPr="542140AC">
        <w:rPr>
          <w:rFonts w:eastAsia="Aptos"/>
          <w:b/>
          <w:bCs/>
          <w:lang w:val="es-ES"/>
        </w:rPr>
        <w:t>Herramientas de diseño y colaboración</w:t>
      </w:r>
      <w:r w:rsidRPr="542140AC">
        <w:rPr>
          <w:rFonts w:eastAsia="Aptos"/>
          <w:lang w:val="es-ES"/>
        </w:rPr>
        <w:t xml:space="preserve">: Plataformas como </w:t>
      </w:r>
      <w:proofErr w:type="spellStart"/>
      <w:r w:rsidRPr="542140AC">
        <w:rPr>
          <w:rFonts w:eastAsia="Aptos"/>
          <w:lang w:val="es-ES"/>
        </w:rPr>
        <w:t>Figma</w:t>
      </w:r>
      <w:proofErr w:type="spellEnd"/>
      <w:r w:rsidRPr="542140AC">
        <w:rPr>
          <w:rFonts w:eastAsia="Aptos"/>
          <w:lang w:val="es-ES"/>
        </w:rPr>
        <w:t xml:space="preserve"> y sistemas de control de versiones (Git/GitHub) han </w:t>
      </w:r>
      <w:r w:rsidR="002F1C85" w:rsidRPr="002F1C85">
        <w:rPr>
          <w:rFonts w:eastAsia="Aptos"/>
          <w:lang w:val="es-ES"/>
        </w:rPr>
        <w:t>transformado</w:t>
      </w:r>
      <w:r w:rsidRPr="542140AC">
        <w:rPr>
          <w:rFonts w:eastAsia="Aptos"/>
          <w:lang w:val="es-ES"/>
        </w:rPr>
        <w:t xml:space="preserve"> la forma </w:t>
      </w:r>
      <w:r w:rsidR="002F1C85" w:rsidRPr="002F1C85">
        <w:rPr>
          <w:rFonts w:eastAsia="Aptos"/>
          <w:lang w:val="es-ES"/>
        </w:rPr>
        <w:t>en que se diseñan</w:t>
      </w:r>
      <w:r w:rsidRPr="542140AC">
        <w:rPr>
          <w:rFonts w:eastAsia="Aptos"/>
          <w:lang w:val="es-ES"/>
        </w:rPr>
        <w:t xml:space="preserve"> y </w:t>
      </w:r>
      <w:r w:rsidR="002F1C85" w:rsidRPr="002F1C85">
        <w:rPr>
          <w:rFonts w:eastAsia="Aptos"/>
          <w:lang w:val="es-ES"/>
        </w:rPr>
        <w:t>desarrollan</w:t>
      </w:r>
      <w:r w:rsidRPr="542140AC">
        <w:rPr>
          <w:rFonts w:eastAsia="Aptos"/>
          <w:lang w:val="es-ES"/>
        </w:rPr>
        <w:t xml:space="preserve"> software, permitiendo </w:t>
      </w:r>
      <w:r w:rsidR="002F1C85" w:rsidRPr="002F1C85">
        <w:rPr>
          <w:rFonts w:eastAsia="Aptos"/>
          <w:lang w:val="es-ES"/>
        </w:rPr>
        <w:t xml:space="preserve">un </w:t>
      </w:r>
      <w:r w:rsidRPr="542140AC">
        <w:rPr>
          <w:rFonts w:eastAsia="Aptos"/>
          <w:lang w:val="es-ES"/>
        </w:rPr>
        <w:t>trabajo colaborativo</w:t>
      </w:r>
      <w:r w:rsidR="002F1C85" w:rsidRPr="002F1C85">
        <w:rPr>
          <w:rFonts w:eastAsia="Aptos"/>
          <w:lang w:val="es-ES"/>
        </w:rPr>
        <w:t xml:space="preserve"> más eficiente</w:t>
      </w:r>
      <w:r w:rsidRPr="542140AC">
        <w:rPr>
          <w:rFonts w:eastAsia="Aptos"/>
          <w:lang w:val="es-ES"/>
        </w:rPr>
        <w:t xml:space="preserve">, prototipado rápido y </w:t>
      </w:r>
      <w:r w:rsidR="002F1C85" w:rsidRPr="002F1C85">
        <w:rPr>
          <w:rFonts w:eastAsia="Aptos"/>
          <w:lang w:val="es-ES"/>
        </w:rPr>
        <w:t xml:space="preserve">un </w:t>
      </w:r>
      <w:r w:rsidRPr="542140AC">
        <w:rPr>
          <w:rFonts w:eastAsia="Aptos"/>
          <w:lang w:val="es-ES"/>
        </w:rPr>
        <w:t xml:space="preserve">control de cambios </w:t>
      </w:r>
      <w:r w:rsidR="002F1C85" w:rsidRPr="002F1C85">
        <w:rPr>
          <w:rFonts w:eastAsia="Aptos"/>
          <w:lang w:val="es-ES"/>
        </w:rPr>
        <w:t xml:space="preserve">efectivo </w:t>
      </w:r>
      <w:r w:rsidRPr="542140AC">
        <w:rPr>
          <w:rFonts w:eastAsia="Aptos"/>
          <w:lang w:val="es-ES"/>
        </w:rPr>
        <w:t>en proyectos tecnológicos.</w:t>
      </w:r>
      <w:r w:rsidR="008F5677" w:rsidRPr="008F5677">
        <w:rPr>
          <w:rFonts w:asciiTheme="minorHAnsi" w:hAnsiTheme="minorHAnsi" w:cstheme="minorBidi"/>
          <w:sz w:val="24"/>
          <w:szCs w:val="24"/>
          <w:lang w:val="es-ES"/>
        </w:rPr>
        <w:t xml:space="preserve"> </w:t>
      </w:r>
      <w:r w:rsidR="008F5677" w:rsidRPr="008F5677">
        <w:rPr>
          <w:rFonts w:eastAsia="Aptos"/>
          <w:lang w:val="es-ES"/>
        </w:rPr>
        <w:t>Funcional Gestionar itinerarios turísticos</w:t>
      </w:r>
    </w:p>
    <w:p w14:paraId="74C4D772" w14:textId="589A872B" w:rsidR="00E403A3" w:rsidRDefault="00E403A3" w:rsidP="542140AC">
      <w:pPr>
        <w:pStyle w:val="Subtitulo1"/>
        <w:jc w:val="both"/>
      </w:pPr>
      <w:r>
        <w:t>M</w:t>
      </w:r>
      <w:r w:rsidR="0053424B">
        <w:t>ETODOLOGÍA EMPLEADA</w:t>
      </w:r>
    </w:p>
    <w:p w14:paraId="1F6DBF0B" w14:textId="77777777" w:rsidR="00EC4540" w:rsidRPr="00EC4540" w:rsidRDefault="00EC4540" w:rsidP="542140AC">
      <w:pPr>
        <w:pStyle w:val="Parrafo1"/>
        <w:jc w:val="both"/>
        <w:rPr>
          <w:lang w:val="es-ES"/>
        </w:rPr>
      </w:pPr>
      <w:r w:rsidRPr="00EC4540">
        <w:rPr>
          <w:lang w:val="es-ES"/>
        </w:rPr>
        <w:t xml:space="preserve">En este proyecto, se empleará una metodología que combine elementos de la metodología Ágil con el marco de trabajo Scrum, adaptándolos a las restricciones específicas del proyecto. Si bien se tomarán varios principios de Scrum, la existencia de una fecha límite fija impedirá la implementación de </w:t>
      </w:r>
      <w:proofErr w:type="spellStart"/>
      <w:r w:rsidRPr="00EC4540">
        <w:rPr>
          <w:lang w:val="es-ES"/>
        </w:rPr>
        <w:t>Sprints</w:t>
      </w:r>
      <w:proofErr w:type="spellEnd"/>
      <w:r w:rsidRPr="00EC4540">
        <w:rPr>
          <w:lang w:val="es-ES"/>
        </w:rPr>
        <w:t xml:space="preserve"> en su forma pura. </w:t>
      </w:r>
    </w:p>
    <w:p w14:paraId="5046D3EC" w14:textId="77777777" w:rsidR="00EC4540" w:rsidRPr="00EC4540" w:rsidRDefault="00EC4540" w:rsidP="542140AC">
      <w:pPr>
        <w:pStyle w:val="Parrafo1"/>
        <w:jc w:val="both"/>
        <w:rPr>
          <w:lang w:val="es-ES"/>
        </w:rPr>
      </w:pPr>
      <w:r w:rsidRPr="00EC4540">
        <w:rPr>
          <w:lang w:val="es-ES"/>
        </w:rPr>
        <w:t xml:space="preserve">Para la gestión general del proyecto, se adoptará el enfoque del PMI (Project Management </w:t>
      </w:r>
      <w:proofErr w:type="spellStart"/>
      <w:r w:rsidRPr="00EC4540">
        <w:rPr>
          <w:lang w:val="es-ES"/>
        </w:rPr>
        <w:t>Institute</w:t>
      </w:r>
      <w:proofErr w:type="spellEnd"/>
      <w:r w:rsidRPr="00EC4540">
        <w:rPr>
          <w:lang w:val="es-ES"/>
        </w:rPr>
        <w:t xml:space="preserve">), basado en la guía PMBOK (Project Management </w:t>
      </w:r>
      <w:proofErr w:type="spellStart"/>
      <w:r w:rsidRPr="00EC4540">
        <w:rPr>
          <w:lang w:val="es-ES"/>
        </w:rPr>
        <w:t>Body</w:t>
      </w:r>
      <w:proofErr w:type="spellEnd"/>
      <w:r w:rsidRPr="00EC4540">
        <w:rPr>
          <w:lang w:val="es-ES"/>
        </w:rPr>
        <w:t xml:space="preserve"> </w:t>
      </w:r>
      <w:proofErr w:type="spellStart"/>
      <w:r w:rsidRPr="00EC4540">
        <w:rPr>
          <w:lang w:val="es-ES"/>
        </w:rPr>
        <w:t>of</w:t>
      </w:r>
      <w:proofErr w:type="spellEnd"/>
      <w:r w:rsidRPr="00EC4540">
        <w:rPr>
          <w:lang w:val="es-ES"/>
        </w:rPr>
        <w:t xml:space="preserve"> </w:t>
      </w:r>
      <w:proofErr w:type="spellStart"/>
      <w:r w:rsidRPr="00EC4540">
        <w:rPr>
          <w:lang w:val="es-ES"/>
        </w:rPr>
        <w:t>Knowledge</w:t>
      </w:r>
      <w:proofErr w:type="spellEnd"/>
      <w:r w:rsidRPr="00EC4540">
        <w:rPr>
          <w:lang w:val="es-ES"/>
        </w:rPr>
        <w:t xml:space="preserve">). Esto proporcionará una estructura para la planificación, ejecución, seguimiento y control de las diversas actividades del proyecto. </w:t>
      </w:r>
    </w:p>
    <w:p w14:paraId="483CF726" w14:textId="00ACD148" w:rsidR="00EC4540" w:rsidRDefault="00EC4540" w:rsidP="542140AC">
      <w:pPr>
        <w:pStyle w:val="Parrafo1"/>
        <w:jc w:val="both"/>
        <w:rPr>
          <w:lang w:val="es-ES"/>
        </w:rPr>
      </w:pPr>
      <w:r w:rsidRPr="00EC4540">
        <w:rPr>
          <w:lang w:val="es-ES"/>
        </w:rPr>
        <w:t>En cuanto al desarrollo del software, se utilizará el marco de trabajo ágil Scrum. Scrum facilitará un proceso de desarrollo iterativo e incremental, permitiendo la entrega de funcionalidades en etapas y la adaptación a los cambios</w:t>
      </w:r>
      <w:r w:rsidR="00D85DCE">
        <w:rPr>
          <w:lang w:val="es-ES"/>
        </w:rPr>
        <w:t>.</w:t>
      </w:r>
    </w:p>
    <w:p w14:paraId="643CA629" w14:textId="74B2509A" w:rsidR="00556316" w:rsidRDefault="00556316" w:rsidP="542140AC">
      <w:pPr>
        <w:pStyle w:val="Parrafo1"/>
        <w:jc w:val="both"/>
        <w:rPr>
          <w:lang w:val="es-ES"/>
        </w:rPr>
      </w:pPr>
      <w:r>
        <w:rPr>
          <w:lang w:val="es-ES"/>
        </w:rPr>
        <w:t>El trabajo se realizó mediante:</w:t>
      </w:r>
    </w:p>
    <w:p w14:paraId="482AEC7C" w14:textId="620178B3" w:rsidR="00556316" w:rsidRDefault="00A5651C" w:rsidP="542140AC">
      <w:pPr>
        <w:pStyle w:val="Parrafo1"/>
        <w:ind w:left="720"/>
        <w:jc w:val="both"/>
        <w:rPr>
          <w:lang w:val="es-ES"/>
        </w:rPr>
      </w:pPr>
      <w:r>
        <w:rPr>
          <w:lang w:val="es-ES"/>
        </w:rPr>
        <w:t>Un análisis de requerimientos a través de Historias de usuario</w:t>
      </w:r>
    </w:p>
    <w:tbl>
      <w:tblPr>
        <w:tblW w:w="8241" w:type="dxa"/>
        <w:tblInd w:w="699" w:type="dxa"/>
        <w:tblCellMar>
          <w:left w:w="70" w:type="dxa"/>
          <w:right w:w="70" w:type="dxa"/>
        </w:tblCellMar>
        <w:tblLook w:val="04A0" w:firstRow="1" w:lastRow="0" w:firstColumn="1" w:lastColumn="0" w:noHBand="0" w:noVBand="1"/>
      </w:tblPr>
      <w:tblGrid>
        <w:gridCol w:w="1601"/>
        <w:gridCol w:w="3360"/>
        <w:gridCol w:w="3280"/>
      </w:tblGrid>
      <w:tr w:rsidR="00C94FC5" w:rsidRPr="00A72B26" w14:paraId="7D1297C0" w14:textId="77777777" w:rsidTr="542140AC">
        <w:trPr>
          <w:trHeight w:val="300"/>
        </w:trPr>
        <w:tc>
          <w:tcPr>
            <w:tcW w:w="1601"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hideMark/>
          </w:tcPr>
          <w:p w14:paraId="7E5A30A9" w14:textId="7D8F7689" w:rsidR="00C94FC5" w:rsidRPr="00C94FC5" w:rsidRDefault="00C94FC5" w:rsidP="00C94FC5">
            <w:pPr>
              <w:spacing w:after="0" w:line="240" w:lineRule="auto"/>
              <w:jc w:val="both"/>
              <w:rPr>
                <w:rFonts w:ascii="Times New Roman" w:eastAsia="Times New Roman" w:hAnsi="Times New Roman" w:cs="Times New Roman"/>
                <w:b/>
                <w:bCs/>
                <w:color w:val="000000"/>
                <w:sz w:val="22"/>
                <w:szCs w:val="22"/>
                <w:lang w:eastAsia="es-ES"/>
              </w:rPr>
            </w:pPr>
            <w:r w:rsidRPr="00C94FC5">
              <w:rPr>
                <w:rFonts w:ascii="Times New Roman" w:hAnsi="Times New Roman" w:cs="Times New Roman"/>
                <w:b/>
                <w:bCs/>
                <w:color w:val="000000"/>
                <w:sz w:val="22"/>
                <w:szCs w:val="22"/>
              </w:rPr>
              <w:t>Tipo de Caso de Uso</w:t>
            </w:r>
          </w:p>
        </w:tc>
        <w:tc>
          <w:tcPr>
            <w:tcW w:w="3360" w:type="dxa"/>
            <w:tcBorders>
              <w:top w:val="single" w:sz="8" w:space="0" w:color="000000" w:themeColor="text1"/>
              <w:left w:val="nil"/>
              <w:bottom w:val="single" w:sz="8" w:space="0" w:color="000000" w:themeColor="text1"/>
              <w:right w:val="single" w:sz="8" w:space="0" w:color="000000" w:themeColor="text1"/>
            </w:tcBorders>
            <w:vAlign w:val="center"/>
            <w:hideMark/>
          </w:tcPr>
          <w:p w14:paraId="6509CC96" w14:textId="79E0BA8D" w:rsidR="00C94FC5" w:rsidRPr="00C94FC5" w:rsidRDefault="00C94FC5" w:rsidP="00C94FC5">
            <w:pPr>
              <w:spacing w:after="0" w:line="240" w:lineRule="auto"/>
              <w:jc w:val="both"/>
              <w:rPr>
                <w:rFonts w:ascii="Times New Roman" w:eastAsia="Times New Roman" w:hAnsi="Times New Roman" w:cs="Times New Roman"/>
                <w:b/>
                <w:bCs/>
                <w:color w:val="000000"/>
                <w:sz w:val="22"/>
                <w:szCs w:val="22"/>
                <w:lang w:eastAsia="es-ES"/>
              </w:rPr>
            </w:pPr>
            <w:r w:rsidRPr="00C94FC5">
              <w:rPr>
                <w:rFonts w:ascii="Times New Roman" w:hAnsi="Times New Roman" w:cs="Times New Roman"/>
                <w:b/>
                <w:bCs/>
                <w:color w:val="000000"/>
                <w:sz w:val="22"/>
                <w:szCs w:val="22"/>
              </w:rPr>
              <w:t>Nombre del Caso de Uso</w:t>
            </w:r>
          </w:p>
        </w:tc>
        <w:tc>
          <w:tcPr>
            <w:tcW w:w="3280" w:type="dxa"/>
            <w:tcBorders>
              <w:top w:val="single" w:sz="8" w:space="0" w:color="000000" w:themeColor="text1"/>
              <w:left w:val="nil"/>
              <w:bottom w:val="single" w:sz="8" w:space="0" w:color="000000" w:themeColor="text1"/>
              <w:right w:val="single" w:sz="8" w:space="0" w:color="000000" w:themeColor="text1"/>
            </w:tcBorders>
            <w:vAlign w:val="center"/>
            <w:hideMark/>
          </w:tcPr>
          <w:p w14:paraId="43FA86CF" w14:textId="67A61459" w:rsidR="00C94FC5" w:rsidRPr="00C94FC5" w:rsidRDefault="00C94FC5" w:rsidP="00C94FC5">
            <w:pPr>
              <w:spacing w:after="0" w:line="240" w:lineRule="auto"/>
              <w:jc w:val="both"/>
              <w:rPr>
                <w:rFonts w:ascii="Times New Roman" w:eastAsia="Times New Roman" w:hAnsi="Times New Roman" w:cs="Times New Roman"/>
                <w:b/>
                <w:bCs/>
                <w:color w:val="000000"/>
                <w:sz w:val="22"/>
                <w:szCs w:val="22"/>
                <w:lang w:eastAsia="es-ES"/>
              </w:rPr>
            </w:pPr>
            <w:r w:rsidRPr="00C94FC5">
              <w:rPr>
                <w:rFonts w:ascii="Times New Roman" w:hAnsi="Times New Roman" w:cs="Times New Roman"/>
                <w:b/>
                <w:bCs/>
                <w:color w:val="000000"/>
                <w:sz w:val="22"/>
                <w:szCs w:val="22"/>
              </w:rPr>
              <w:t>Descripción</w:t>
            </w:r>
          </w:p>
        </w:tc>
      </w:tr>
      <w:tr w:rsidR="00C94FC5" w:rsidRPr="00A72B26" w14:paraId="6B973184" w14:textId="77777777" w:rsidTr="542140AC">
        <w:trPr>
          <w:trHeight w:val="840"/>
        </w:trPr>
        <w:tc>
          <w:tcPr>
            <w:tcW w:w="1601" w:type="dxa"/>
            <w:tcBorders>
              <w:top w:val="nil"/>
              <w:left w:val="single" w:sz="8" w:space="0" w:color="000000" w:themeColor="text1"/>
              <w:bottom w:val="single" w:sz="8" w:space="0" w:color="000000" w:themeColor="text1"/>
              <w:right w:val="single" w:sz="8" w:space="0" w:color="000000" w:themeColor="text1"/>
            </w:tcBorders>
            <w:vAlign w:val="center"/>
            <w:hideMark/>
          </w:tcPr>
          <w:p w14:paraId="4D5497D0" w14:textId="41172B33" w:rsidR="00C94FC5" w:rsidRPr="00C94FC5" w:rsidRDefault="00C94FC5" w:rsidP="00C94FC5">
            <w:pPr>
              <w:spacing w:after="0" w:line="240" w:lineRule="auto"/>
              <w:jc w:val="both"/>
              <w:rPr>
                <w:rFonts w:ascii="Times New Roman" w:eastAsia="Times New Roman" w:hAnsi="Times New Roman" w:cs="Times New Roman"/>
                <w:b/>
                <w:bCs/>
                <w:color w:val="000000"/>
                <w:sz w:val="22"/>
                <w:szCs w:val="22"/>
                <w:lang w:eastAsia="es-ES"/>
              </w:rPr>
            </w:pPr>
            <w:r w:rsidRPr="00C94FC5">
              <w:rPr>
                <w:rFonts w:ascii="Times New Roman" w:hAnsi="Times New Roman" w:cs="Times New Roman"/>
                <w:b/>
                <w:bCs/>
                <w:color w:val="000000"/>
                <w:sz w:val="22"/>
                <w:szCs w:val="22"/>
              </w:rPr>
              <w:t>Funcional</w:t>
            </w:r>
          </w:p>
        </w:tc>
        <w:tc>
          <w:tcPr>
            <w:tcW w:w="3360" w:type="dxa"/>
            <w:tcBorders>
              <w:top w:val="nil"/>
              <w:left w:val="nil"/>
              <w:bottom w:val="single" w:sz="8" w:space="0" w:color="000000" w:themeColor="text1"/>
              <w:right w:val="single" w:sz="8" w:space="0" w:color="000000" w:themeColor="text1"/>
            </w:tcBorders>
            <w:vAlign w:val="center"/>
            <w:hideMark/>
          </w:tcPr>
          <w:p w14:paraId="4150D22A" w14:textId="46E2D450"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00C94FC5">
              <w:rPr>
                <w:rFonts w:ascii="Times New Roman" w:hAnsi="Times New Roman" w:cs="Times New Roman"/>
                <w:b/>
                <w:bCs/>
                <w:color w:val="000000"/>
                <w:sz w:val="22"/>
                <w:szCs w:val="22"/>
              </w:rPr>
              <w:t>Consultar itinerarios establecidos</w:t>
            </w:r>
          </w:p>
        </w:tc>
        <w:tc>
          <w:tcPr>
            <w:tcW w:w="3280" w:type="dxa"/>
            <w:tcBorders>
              <w:top w:val="nil"/>
              <w:left w:val="nil"/>
              <w:bottom w:val="single" w:sz="8" w:space="0" w:color="000000" w:themeColor="text1"/>
              <w:right w:val="single" w:sz="8" w:space="0" w:color="000000" w:themeColor="text1"/>
            </w:tcBorders>
            <w:vAlign w:val="center"/>
            <w:hideMark/>
          </w:tcPr>
          <w:p w14:paraId="549B79A9" w14:textId="6CF1C8F5"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00C94FC5">
              <w:rPr>
                <w:rFonts w:ascii="Times New Roman" w:hAnsi="Times New Roman" w:cs="Times New Roman"/>
                <w:color w:val="000000"/>
                <w:sz w:val="22"/>
                <w:szCs w:val="22"/>
              </w:rPr>
              <w:t>Permite visualizar los itinerarios turísticos creados por el administrador, incluyendo actividades, horarios y duración.</w:t>
            </w:r>
          </w:p>
        </w:tc>
      </w:tr>
      <w:tr w:rsidR="00C94FC5" w:rsidRPr="00A72B26" w14:paraId="6FB5D8E3" w14:textId="77777777" w:rsidTr="542140AC">
        <w:trPr>
          <w:trHeight w:val="840"/>
        </w:trPr>
        <w:tc>
          <w:tcPr>
            <w:tcW w:w="1601" w:type="dxa"/>
            <w:tcBorders>
              <w:top w:val="nil"/>
              <w:left w:val="single" w:sz="8" w:space="0" w:color="000000" w:themeColor="text1"/>
              <w:bottom w:val="single" w:sz="8" w:space="0" w:color="000000" w:themeColor="text1"/>
              <w:right w:val="single" w:sz="8" w:space="0" w:color="000000" w:themeColor="text1"/>
            </w:tcBorders>
            <w:vAlign w:val="center"/>
            <w:hideMark/>
          </w:tcPr>
          <w:p w14:paraId="22538F17" w14:textId="20701E8E" w:rsidR="00C94FC5" w:rsidRPr="00C94FC5" w:rsidRDefault="00C94FC5" w:rsidP="00C94FC5">
            <w:pPr>
              <w:spacing w:after="0" w:line="240" w:lineRule="auto"/>
              <w:jc w:val="both"/>
              <w:rPr>
                <w:rFonts w:ascii="Times New Roman" w:eastAsia="Times New Roman" w:hAnsi="Times New Roman" w:cs="Times New Roman"/>
                <w:b/>
                <w:bCs/>
                <w:color w:val="000000"/>
                <w:sz w:val="22"/>
                <w:szCs w:val="22"/>
                <w:lang w:eastAsia="es-ES"/>
              </w:rPr>
            </w:pPr>
            <w:r w:rsidRPr="00C94FC5">
              <w:rPr>
                <w:rFonts w:ascii="Times New Roman" w:hAnsi="Times New Roman" w:cs="Times New Roman"/>
                <w:b/>
                <w:bCs/>
                <w:color w:val="000000"/>
                <w:sz w:val="22"/>
                <w:szCs w:val="22"/>
              </w:rPr>
              <w:t>Funcional</w:t>
            </w:r>
          </w:p>
        </w:tc>
        <w:tc>
          <w:tcPr>
            <w:tcW w:w="3360" w:type="dxa"/>
            <w:tcBorders>
              <w:top w:val="nil"/>
              <w:left w:val="nil"/>
              <w:bottom w:val="single" w:sz="8" w:space="0" w:color="000000" w:themeColor="text1"/>
              <w:right w:val="single" w:sz="8" w:space="0" w:color="000000" w:themeColor="text1"/>
            </w:tcBorders>
            <w:vAlign w:val="center"/>
            <w:hideMark/>
          </w:tcPr>
          <w:p w14:paraId="7AA51BD3" w14:textId="26D05B32"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00C94FC5">
              <w:rPr>
                <w:rFonts w:ascii="Times New Roman" w:hAnsi="Times New Roman" w:cs="Times New Roman"/>
                <w:b/>
                <w:bCs/>
                <w:color w:val="000000"/>
                <w:sz w:val="22"/>
                <w:szCs w:val="22"/>
              </w:rPr>
              <w:t>Gestión de itinerarios asignados</w:t>
            </w:r>
          </w:p>
        </w:tc>
        <w:tc>
          <w:tcPr>
            <w:tcW w:w="3280" w:type="dxa"/>
            <w:tcBorders>
              <w:top w:val="nil"/>
              <w:left w:val="nil"/>
              <w:bottom w:val="single" w:sz="8" w:space="0" w:color="000000" w:themeColor="text1"/>
              <w:right w:val="single" w:sz="8" w:space="0" w:color="000000" w:themeColor="text1"/>
            </w:tcBorders>
            <w:vAlign w:val="center"/>
            <w:hideMark/>
          </w:tcPr>
          <w:p w14:paraId="2B296FE1" w14:textId="24D4EABD"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00C94FC5">
              <w:rPr>
                <w:rFonts w:ascii="Times New Roman" w:hAnsi="Times New Roman" w:cs="Times New Roman"/>
                <w:color w:val="000000"/>
                <w:sz w:val="22"/>
                <w:szCs w:val="22"/>
              </w:rPr>
              <w:t>El usuario (turista) puede visualizar los itinerarios que el administrador le ha asignado desde el sistema.</w:t>
            </w:r>
          </w:p>
        </w:tc>
      </w:tr>
      <w:tr w:rsidR="00C94FC5" w:rsidRPr="00A72B26" w14:paraId="750C87A1" w14:textId="77777777" w:rsidTr="542140AC">
        <w:trPr>
          <w:trHeight w:val="840"/>
        </w:trPr>
        <w:tc>
          <w:tcPr>
            <w:tcW w:w="1601" w:type="dxa"/>
            <w:tcBorders>
              <w:top w:val="nil"/>
              <w:left w:val="single" w:sz="8" w:space="0" w:color="000000" w:themeColor="text1"/>
              <w:bottom w:val="single" w:sz="8" w:space="0" w:color="000000" w:themeColor="text1"/>
              <w:right w:val="single" w:sz="8" w:space="0" w:color="000000" w:themeColor="text1"/>
            </w:tcBorders>
            <w:vAlign w:val="center"/>
            <w:hideMark/>
          </w:tcPr>
          <w:p w14:paraId="5A0007C8" w14:textId="4759D85F" w:rsidR="00C94FC5" w:rsidRPr="00C94FC5" w:rsidRDefault="00C94FC5" w:rsidP="00C94FC5">
            <w:pPr>
              <w:spacing w:after="0" w:line="240" w:lineRule="auto"/>
              <w:jc w:val="both"/>
              <w:rPr>
                <w:rFonts w:ascii="Times New Roman" w:eastAsia="Times New Roman" w:hAnsi="Times New Roman" w:cs="Times New Roman"/>
                <w:b/>
                <w:bCs/>
                <w:color w:val="000000"/>
                <w:sz w:val="22"/>
                <w:szCs w:val="22"/>
                <w:lang w:eastAsia="es-ES"/>
              </w:rPr>
            </w:pPr>
            <w:r w:rsidRPr="00C94FC5">
              <w:rPr>
                <w:rFonts w:ascii="Times New Roman" w:hAnsi="Times New Roman" w:cs="Times New Roman"/>
                <w:b/>
                <w:bCs/>
                <w:color w:val="000000"/>
                <w:sz w:val="22"/>
                <w:szCs w:val="22"/>
              </w:rPr>
              <w:t>Funcional</w:t>
            </w:r>
          </w:p>
        </w:tc>
        <w:tc>
          <w:tcPr>
            <w:tcW w:w="3360" w:type="dxa"/>
            <w:tcBorders>
              <w:top w:val="nil"/>
              <w:left w:val="nil"/>
              <w:bottom w:val="single" w:sz="8" w:space="0" w:color="000000" w:themeColor="text1"/>
              <w:right w:val="single" w:sz="8" w:space="0" w:color="000000" w:themeColor="text1"/>
            </w:tcBorders>
            <w:vAlign w:val="center"/>
            <w:hideMark/>
          </w:tcPr>
          <w:p w14:paraId="4E3776D2" w14:textId="7A26D0A6"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00C94FC5">
              <w:rPr>
                <w:rFonts w:ascii="Times New Roman" w:hAnsi="Times New Roman" w:cs="Times New Roman"/>
                <w:b/>
                <w:bCs/>
                <w:color w:val="000000"/>
                <w:sz w:val="22"/>
                <w:szCs w:val="22"/>
              </w:rPr>
              <w:t>Consultar turistas registrados</w:t>
            </w:r>
          </w:p>
        </w:tc>
        <w:tc>
          <w:tcPr>
            <w:tcW w:w="3280" w:type="dxa"/>
            <w:tcBorders>
              <w:top w:val="nil"/>
              <w:left w:val="nil"/>
              <w:bottom w:val="single" w:sz="8" w:space="0" w:color="000000" w:themeColor="text1"/>
              <w:right w:val="single" w:sz="8" w:space="0" w:color="000000" w:themeColor="text1"/>
            </w:tcBorders>
            <w:vAlign w:val="center"/>
            <w:hideMark/>
          </w:tcPr>
          <w:p w14:paraId="40D63719" w14:textId="5848903E"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00C94FC5">
              <w:rPr>
                <w:rFonts w:ascii="Times New Roman" w:hAnsi="Times New Roman" w:cs="Times New Roman"/>
                <w:color w:val="000000"/>
                <w:sz w:val="22"/>
                <w:szCs w:val="22"/>
              </w:rPr>
              <w:t>El administrador puede visualizar la lista completa de turistas registrados, incluyendo filtros y opciones de búsqueda.</w:t>
            </w:r>
          </w:p>
        </w:tc>
      </w:tr>
      <w:tr w:rsidR="00C94FC5" w:rsidRPr="00A72B26" w14:paraId="7022C181" w14:textId="77777777" w:rsidTr="542140AC">
        <w:trPr>
          <w:trHeight w:val="840"/>
        </w:trPr>
        <w:tc>
          <w:tcPr>
            <w:tcW w:w="1601" w:type="dxa"/>
            <w:tcBorders>
              <w:top w:val="nil"/>
              <w:left w:val="single" w:sz="8" w:space="0" w:color="000000" w:themeColor="text1"/>
              <w:bottom w:val="single" w:sz="8" w:space="0" w:color="000000" w:themeColor="text1"/>
              <w:right w:val="single" w:sz="8" w:space="0" w:color="000000" w:themeColor="text1"/>
            </w:tcBorders>
            <w:vAlign w:val="center"/>
            <w:hideMark/>
          </w:tcPr>
          <w:p w14:paraId="7CBC2B9D" w14:textId="12E5D5FF" w:rsidR="00C94FC5" w:rsidRPr="00C94FC5" w:rsidRDefault="00C94FC5" w:rsidP="00C94FC5">
            <w:pPr>
              <w:spacing w:after="0" w:line="240" w:lineRule="auto"/>
              <w:jc w:val="both"/>
              <w:rPr>
                <w:rFonts w:ascii="Times New Roman" w:eastAsia="Times New Roman" w:hAnsi="Times New Roman" w:cs="Times New Roman"/>
                <w:b/>
                <w:bCs/>
                <w:color w:val="000000"/>
                <w:sz w:val="22"/>
                <w:szCs w:val="22"/>
                <w:lang w:eastAsia="es-ES"/>
              </w:rPr>
            </w:pPr>
            <w:r w:rsidRPr="00C94FC5">
              <w:rPr>
                <w:rFonts w:ascii="Times New Roman" w:hAnsi="Times New Roman" w:cs="Times New Roman"/>
                <w:b/>
                <w:bCs/>
                <w:color w:val="000000"/>
                <w:sz w:val="22"/>
                <w:szCs w:val="22"/>
              </w:rPr>
              <w:t>Funcional</w:t>
            </w:r>
          </w:p>
        </w:tc>
        <w:tc>
          <w:tcPr>
            <w:tcW w:w="3360" w:type="dxa"/>
            <w:tcBorders>
              <w:top w:val="nil"/>
              <w:left w:val="nil"/>
              <w:bottom w:val="single" w:sz="8" w:space="0" w:color="000000" w:themeColor="text1"/>
              <w:right w:val="single" w:sz="8" w:space="0" w:color="000000" w:themeColor="text1"/>
            </w:tcBorders>
            <w:vAlign w:val="center"/>
            <w:hideMark/>
          </w:tcPr>
          <w:p w14:paraId="59E21740" w14:textId="7E4303B3"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00C94FC5">
              <w:rPr>
                <w:rFonts w:ascii="Times New Roman" w:hAnsi="Times New Roman" w:cs="Times New Roman"/>
                <w:b/>
                <w:bCs/>
                <w:color w:val="000000"/>
                <w:sz w:val="22"/>
                <w:szCs w:val="22"/>
              </w:rPr>
              <w:t>Gestionar itinerarios turísticos</w:t>
            </w:r>
          </w:p>
        </w:tc>
        <w:tc>
          <w:tcPr>
            <w:tcW w:w="3280" w:type="dxa"/>
            <w:tcBorders>
              <w:top w:val="nil"/>
              <w:left w:val="nil"/>
              <w:bottom w:val="single" w:sz="8" w:space="0" w:color="000000" w:themeColor="text1"/>
              <w:right w:val="single" w:sz="8" w:space="0" w:color="000000" w:themeColor="text1"/>
            </w:tcBorders>
            <w:vAlign w:val="center"/>
            <w:hideMark/>
          </w:tcPr>
          <w:p w14:paraId="51A2DDC5" w14:textId="39C2360B"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00C94FC5">
              <w:rPr>
                <w:rFonts w:ascii="Times New Roman" w:hAnsi="Times New Roman" w:cs="Times New Roman"/>
                <w:color w:val="000000"/>
                <w:sz w:val="22"/>
                <w:szCs w:val="22"/>
              </w:rPr>
              <w:t>Permite crear, editar o eliminar itinerarios turísticos predefinidos disponibles para asignación.</w:t>
            </w:r>
          </w:p>
        </w:tc>
      </w:tr>
      <w:tr w:rsidR="00C94FC5" w:rsidRPr="00A72B26" w14:paraId="3A21F07F" w14:textId="77777777" w:rsidTr="00BE54F9">
        <w:trPr>
          <w:trHeight w:val="840"/>
        </w:trPr>
        <w:tc>
          <w:tcPr>
            <w:tcW w:w="1601" w:type="dxa"/>
            <w:tcBorders>
              <w:top w:val="nil"/>
              <w:left w:val="single" w:sz="8" w:space="0" w:color="000000" w:themeColor="text1"/>
              <w:bottom w:val="single" w:sz="4" w:space="0" w:color="auto"/>
              <w:right w:val="single" w:sz="8" w:space="0" w:color="000000" w:themeColor="text1"/>
            </w:tcBorders>
            <w:vAlign w:val="center"/>
            <w:hideMark/>
          </w:tcPr>
          <w:p w14:paraId="00666422" w14:textId="1CC4DF7C" w:rsidR="00C94FC5" w:rsidRPr="00C94FC5" w:rsidRDefault="00C94FC5" w:rsidP="00C94FC5">
            <w:pPr>
              <w:spacing w:after="0" w:line="240" w:lineRule="auto"/>
              <w:jc w:val="both"/>
              <w:rPr>
                <w:rFonts w:ascii="Times New Roman" w:eastAsia="Times New Roman" w:hAnsi="Times New Roman" w:cs="Times New Roman"/>
                <w:b/>
                <w:bCs/>
                <w:color w:val="000000"/>
                <w:sz w:val="22"/>
                <w:szCs w:val="22"/>
                <w:lang w:eastAsia="es-ES"/>
              </w:rPr>
            </w:pPr>
            <w:r w:rsidRPr="00C94FC5">
              <w:rPr>
                <w:rFonts w:ascii="Times New Roman" w:hAnsi="Times New Roman" w:cs="Times New Roman"/>
                <w:b/>
                <w:bCs/>
                <w:color w:val="000000"/>
                <w:sz w:val="22"/>
                <w:szCs w:val="22"/>
              </w:rPr>
              <w:t>Funcional</w:t>
            </w:r>
          </w:p>
        </w:tc>
        <w:tc>
          <w:tcPr>
            <w:tcW w:w="3360" w:type="dxa"/>
            <w:tcBorders>
              <w:top w:val="nil"/>
              <w:left w:val="nil"/>
              <w:bottom w:val="single" w:sz="4" w:space="0" w:color="auto"/>
              <w:right w:val="single" w:sz="8" w:space="0" w:color="000000" w:themeColor="text1"/>
            </w:tcBorders>
            <w:vAlign w:val="center"/>
            <w:hideMark/>
          </w:tcPr>
          <w:p w14:paraId="731C1FF9" w14:textId="6BCE550E"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00C94FC5">
              <w:rPr>
                <w:rFonts w:ascii="Times New Roman" w:hAnsi="Times New Roman" w:cs="Times New Roman"/>
                <w:b/>
                <w:bCs/>
                <w:color w:val="000000"/>
                <w:sz w:val="22"/>
                <w:szCs w:val="22"/>
              </w:rPr>
              <w:t>Generar PDF del itinerario</w:t>
            </w:r>
          </w:p>
        </w:tc>
        <w:tc>
          <w:tcPr>
            <w:tcW w:w="3280" w:type="dxa"/>
            <w:tcBorders>
              <w:top w:val="nil"/>
              <w:left w:val="nil"/>
              <w:bottom w:val="single" w:sz="4" w:space="0" w:color="auto"/>
              <w:right w:val="single" w:sz="8" w:space="0" w:color="000000" w:themeColor="text1"/>
            </w:tcBorders>
            <w:vAlign w:val="center"/>
            <w:hideMark/>
          </w:tcPr>
          <w:p w14:paraId="1903996F" w14:textId="0EE6DED8" w:rsidR="00C94FC5" w:rsidRPr="00C94FC5" w:rsidRDefault="00C94FC5" w:rsidP="00C94FC5">
            <w:pPr>
              <w:spacing w:after="0" w:line="240" w:lineRule="auto"/>
              <w:jc w:val="both"/>
              <w:rPr>
                <w:rFonts w:ascii="Times New Roman" w:eastAsia="Times New Roman" w:hAnsi="Times New Roman" w:cs="Times New Roman"/>
                <w:color w:val="000000"/>
                <w:sz w:val="22"/>
                <w:szCs w:val="22"/>
                <w:lang w:eastAsia="es-ES"/>
              </w:rPr>
            </w:pPr>
            <w:r w:rsidRPr="00C94FC5">
              <w:rPr>
                <w:rFonts w:ascii="Times New Roman" w:hAnsi="Times New Roman" w:cs="Times New Roman"/>
                <w:color w:val="000000"/>
                <w:sz w:val="22"/>
                <w:szCs w:val="22"/>
              </w:rPr>
              <w:t>El sistema genera un documento descargable con el itinerario asignado al turista, incluyendo detalles de días y actividades.</w:t>
            </w:r>
          </w:p>
        </w:tc>
      </w:tr>
      <w:tr w:rsidR="00BE54F9" w:rsidRPr="00A72B26" w14:paraId="732D44A7" w14:textId="77777777" w:rsidTr="00BE54F9">
        <w:trPr>
          <w:trHeight w:val="840"/>
        </w:trPr>
        <w:tc>
          <w:tcPr>
            <w:tcW w:w="1601" w:type="dxa"/>
            <w:tcBorders>
              <w:top w:val="single" w:sz="4" w:space="0" w:color="auto"/>
              <w:left w:val="single" w:sz="8" w:space="0" w:color="000000" w:themeColor="text1"/>
              <w:bottom w:val="single" w:sz="4" w:space="0" w:color="auto"/>
              <w:right w:val="single" w:sz="8" w:space="0" w:color="000000" w:themeColor="text1"/>
            </w:tcBorders>
            <w:vAlign w:val="center"/>
          </w:tcPr>
          <w:p w14:paraId="0DFA51B3" w14:textId="5F78C155" w:rsidR="00BE54F9" w:rsidRPr="00C94FC5" w:rsidRDefault="00BE54F9" w:rsidP="00BE54F9">
            <w:pPr>
              <w:spacing w:after="0" w:line="240" w:lineRule="auto"/>
              <w:jc w:val="both"/>
              <w:rPr>
                <w:rFonts w:ascii="Times New Roman" w:hAnsi="Times New Roman" w:cs="Times New Roman"/>
                <w:b/>
                <w:bCs/>
                <w:color w:val="000000"/>
                <w:sz w:val="22"/>
                <w:szCs w:val="22"/>
              </w:rPr>
            </w:pPr>
            <w:r>
              <w:rPr>
                <w:rFonts w:ascii="Aptos Narrow" w:hAnsi="Aptos Narrow"/>
                <w:b/>
                <w:bCs/>
                <w:color w:val="000000"/>
                <w:sz w:val="22"/>
                <w:szCs w:val="22"/>
              </w:rPr>
              <w:t>No funcional</w:t>
            </w:r>
          </w:p>
        </w:tc>
        <w:tc>
          <w:tcPr>
            <w:tcW w:w="3360" w:type="dxa"/>
            <w:tcBorders>
              <w:top w:val="single" w:sz="4" w:space="0" w:color="auto"/>
              <w:left w:val="nil"/>
              <w:bottom w:val="single" w:sz="4" w:space="0" w:color="auto"/>
              <w:right w:val="single" w:sz="8" w:space="0" w:color="000000" w:themeColor="text1"/>
            </w:tcBorders>
            <w:vAlign w:val="center"/>
          </w:tcPr>
          <w:p w14:paraId="571CEC4F" w14:textId="5AAB4F86" w:rsidR="00BE54F9" w:rsidRPr="00C94FC5" w:rsidRDefault="00BE54F9" w:rsidP="00BE54F9">
            <w:pPr>
              <w:spacing w:after="0" w:line="240" w:lineRule="auto"/>
              <w:jc w:val="both"/>
              <w:rPr>
                <w:rFonts w:ascii="Times New Roman" w:hAnsi="Times New Roman" w:cs="Times New Roman"/>
                <w:b/>
                <w:bCs/>
                <w:color w:val="000000"/>
                <w:sz w:val="22"/>
                <w:szCs w:val="22"/>
              </w:rPr>
            </w:pPr>
            <w:r>
              <w:rPr>
                <w:rFonts w:ascii="Aptos Narrow" w:hAnsi="Aptos Narrow"/>
                <w:b/>
                <w:bCs/>
                <w:color w:val="000000"/>
                <w:sz w:val="22"/>
                <w:szCs w:val="22"/>
              </w:rPr>
              <w:t>Tiempo de respuesta inferior a 2 segundos</w:t>
            </w:r>
          </w:p>
        </w:tc>
        <w:tc>
          <w:tcPr>
            <w:tcW w:w="3280" w:type="dxa"/>
            <w:tcBorders>
              <w:top w:val="single" w:sz="4" w:space="0" w:color="auto"/>
              <w:left w:val="nil"/>
              <w:bottom w:val="single" w:sz="4" w:space="0" w:color="auto"/>
              <w:right w:val="single" w:sz="8" w:space="0" w:color="000000" w:themeColor="text1"/>
            </w:tcBorders>
            <w:vAlign w:val="center"/>
          </w:tcPr>
          <w:p w14:paraId="0BA279F4" w14:textId="7613C7E8" w:rsidR="00BE54F9" w:rsidRPr="00C94FC5" w:rsidRDefault="00BE54F9" w:rsidP="00BE54F9">
            <w:pPr>
              <w:spacing w:after="0" w:line="240" w:lineRule="auto"/>
              <w:jc w:val="both"/>
              <w:rPr>
                <w:rFonts w:ascii="Times New Roman" w:hAnsi="Times New Roman" w:cs="Times New Roman"/>
                <w:color w:val="000000"/>
                <w:sz w:val="22"/>
                <w:szCs w:val="22"/>
              </w:rPr>
            </w:pPr>
            <w:r>
              <w:rPr>
                <w:rFonts w:ascii="Aptos Narrow" w:hAnsi="Aptos Narrow"/>
                <w:color w:val="000000"/>
                <w:sz w:val="22"/>
                <w:szCs w:val="22"/>
              </w:rPr>
              <w:t>Las consultas del sistema deben procesarse rápidamente para ofrecer una experiencia fluida.</w:t>
            </w:r>
          </w:p>
        </w:tc>
      </w:tr>
      <w:tr w:rsidR="00BE54F9" w:rsidRPr="00A72B26" w14:paraId="37274421" w14:textId="77777777" w:rsidTr="00BE54F9">
        <w:trPr>
          <w:trHeight w:val="840"/>
        </w:trPr>
        <w:tc>
          <w:tcPr>
            <w:tcW w:w="1601" w:type="dxa"/>
            <w:tcBorders>
              <w:top w:val="single" w:sz="4" w:space="0" w:color="auto"/>
              <w:left w:val="single" w:sz="8" w:space="0" w:color="000000" w:themeColor="text1"/>
              <w:bottom w:val="single" w:sz="4" w:space="0" w:color="auto"/>
              <w:right w:val="single" w:sz="8" w:space="0" w:color="000000" w:themeColor="text1"/>
            </w:tcBorders>
            <w:vAlign w:val="center"/>
          </w:tcPr>
          <w:p w14:paraId="22D37AA6" w14:textId="32248B46" w:rsidR="00BE54F9" w:rsidRDefault="00BE54F9" w:rsidP="00BE54F9">
            <w:pPr>
              <w:spacing w:after="0" w:line="240" w:lineRule="auto"/>
              <w:jc w:val="both"/>
              <w:rPr>
                <w:rFonts w:ascii="Aptos Narrow" w:hAnsi="Aptos Narrow"/>
                <w:b/>
                <w:bCs/>
                <w:color w:val="000000"/>
                <w:sz w:val="22"/>
                <w:szCs w:val="22"/>
              </w:rPr>
            </w:pPr>
            <w:r>
              <w:rPr>
                <w:rFonts w:ascii="Aptos Narrow" w:hAnsi="Aptos Narrow"/>
                <w:b/>
                <w:bCs/>
                <w:color w:val="000000"/>
                <w:sz w:val="22"/>
                <w:szCs w:val="22"/>
              </w:rPr>
              <w:t>No funcional</w:t>
            </w:r>
          </w:p>
        </w:tc>
        <w:tc>
          <w:tcPr>
            <w:tcW w:w="3360" w:type="dxa"/>
            <w:tcBorders>
              <w:top w:val="single" w:sz="4" w:space="0" w:color="auto"/>
              <w:left w:val="nil"/>
              <w:bottom w:val="single" w:sz="4" w:space="0" w:color="auto"/>
              <w:right w:val="single" w:sz="8" w:space="0" w:color="000000" w:themeColor="text1"/>
            </w:tcBorders>
            <w:vAlign w:val="center"/>
          </w:tcPr>
          <w:p w14:paraId="2614EA6E" w14:textId="3EFFC2F0" w:rsidR="00BE54F9" w:rsidRDefault="00BE54F9" w:rsidP="00BE54F9">
            <w:pPr>
              <w:spacing w:after="0" w:line="240" w:lineRule="auto"/>
              <w:jc w:val="both"/>
              <w:rPr>
                <w:rFonts w:ascii="Aptos Narrow" w:hAnsi="Aptos Narrow"/>
                <w:b/>
                <w:bCs/>
                <w:color w:val="000000"/>
                <w:sz w:val="22"/>
                <w:szCs w:val="22"/>
              </w:rPr>
            </w:pPr>
            <w:r>
              <w:rPr>
                <w:rFonts w:ascii="Aptos Narrow" w:hAnsi="Aptos Narrow"/>
                <w:b/>
                <w:bCs/>
                <w:color w:val="000000"/>
                <w:sz w:val="22"/>
                <w:szCs w:val="22"/>
              </w:rPr>
              <w:t>Alta disponibilidad (99.9%)</w:t>
            </w:r>
          </w:p>
        </w:tc>
        <w:tc>
          <w:tcPr>
            <w:tcW w:w="3280" w:type="dxa"/>
            <w:tcBorders>
              <w:top w:val="single" w:sz="4" w:space="0" w:color="auto"/>
              <w:left w:val="nil"/>
              <w:bottom w:val="single" w:sz="4" w:space="0" w:color="auto"/>
              <w:right w:val="single" w:sz="8" w:space="0" w:color="000000" w:themeColor="text1"/>
            </w:tcBorders>
            <w:vAlign w:val="center"/>
          </w:tcPr>
          <w:p w14:paraId="0B723350" w14:textId="74E6481A" w:rsidR="00BE54F9" w:rsidRDefault="00BE54F9" w:rsidP="00BE54F9">
            <w:pPr>
              <w:spacing w:after="0" w:line="240" w:lineRule="auto"/>
              <w:jc w:val="both"/>
              <w:rPr>
                <w:rFonts w:ascii="Aptos Narrow" w:hAnsi="Aptos Narrow"/>
                <w:color w:val="000000"/>
                <w:sz w:val="22"/>
                <w:szCs w:val="22"/>
              </w:rPr>
            </w:pPr>
            <w:r>
              <w:rPr>
                <w:rFonts w:ascii="Aptos Narrow" w:hAnsi="Aptos Narrow"/>
                <w:color w:val="000000"/>
                <w:sz w:val="22"/>
                <w:szCs w:val="22"/>
              </w:rPr>
              <w:t>El sistema debe mantenerse operativo la mayoría del tiempo para no afectar las operaciones del personal administrativo.</w:t>
            </w:r>
          </w:p>
        </w:tc>
      </w:tr>
      <w:tr w:rsidR="00BE54F9" w:rsidRPr="00A72B26" w14:paraId="22388420" w14:textId="77777777" w:rsidTr="00BE54F9">
        <w:trPr>
          <w:trHeight w:val="840"/>
        </w:trPr>
        <w:tc>
          <w:tcPr>
            <w:tcW w:w="1601" w:type="dxa"/>
            <w:tcBorders>
              <w:top w:val="single" w:sz="4" w:space="0" w:color="auto"/>
              <w:left w:val="single" w:sz="8" w:space="0" w:color="000000" w:themeColor="text1"/>
              <w:bottom w:val="single" w:sz="8" w:space="0" w:color="000000" w:themeColor="text1"/>
              <w:right w:val="single" w:sz="8" w:space="0" w:color="000000" w:themeColor="text1"/>
            </w:tcBorders>
            <w:vAlign w:val="center"/>
          </w:tcPr>
          <w:p w14:paraId="6E816239" w14:textId="41690242" w:rsidR="00BE54F9" w:rsidRDefault="00BE54F9" w:rsidP="00BE54F9">
            <w:pPr>
              <w:spacing w:after="0" w:line="240" w:lineRule="auto"/>
              <w:jc w:val="both"/>
              <w:rPr>
                <w:rFonts w:ascii="Aptos Narrow" w:hAnsi="Aptos Narrow"/>
                <w:b/>
                <w:bCs/>
                <w:color w:val="000000"/>
                <w:sz w:val="22"/>
                <w:szCs w:val="22"/>
              </w:rPr>
            </w:pPr>
            <w:r>
              <w:rPr>
                <w:rFonts w:ascii="Aptos Narrow" w:hAnsi="Aptos Narrow"/>
                <w:b/>
                <w:bCs/>
                <w:color w:val="000000"/>
                <w:sz w:val="22"/>
                <w:szCs w:val="22"/>
              </w:rPr>
              <w:t>No funcional</w:t>
            </w:r>
          </w:p>
        </w:tc>
        <w:tc>
          <w:tcPr>
            <w:tcW w:w="3360" w:type="dxa"/>
            <w:tcBorders>
              <w:top w:val="single" w:sz="4" w:space="0" w:color="auto"/>
              <w:left w:val="nil"/>
              <w:bottom w:val="single" w:sz="8" w:space="0" w:color="000000" w:themeColor="text1"/>
              <w:right w:val="single" w:sz="8" w:space="0" w:color="000000" w:themeColor="text1"/>
            </w:tcBorders>
            <w:vAlign w:val="center"/>
          </w:tcPr>
          <w:p w14:paraId="74A209EF" w14:textId="74887EB5" w:rsidR="00BE54F9" w:rsidRDefault="00BE54F9" w:rsidP="00BE54F9">
            <w:pPr>
              <w:spacing w:after="0" w:line="240" w:lineRule="auto"/>
              <w:jc w:val="both"/>
              <w:rPr>
                <w:rFonts w:ascii="Aptos Narrow" w:hAnsi="Aptos Narrow"/>
                <w:b/>
                <w:bCs/>
                <w:color w:val="000000"/>
                <w:sz w:val="22"/>
                <w:szCs w:val="22"/>
              </w:rPr>
            </w:pPr>
            <w:r>
              <w:rPr>
                <w:rFonts w:ascii="Aptos Narrow" w:hAnsi="Aptos Narrow"/>
                <w:b/>
                <w:bCs/>
                <w:color w:val="000000"/>
                <w:sz w:val="22"/>
                <w:szCs w:val="22"/>
              </w:rPr>
              <w:t>Seguridad en el manejo de datos personales</w:t>
            </w:r>
          </w:p>
        </w:tc>
        <w:tc>
          <w:tcPr>
            <w:tcW w:w="3280" w:type="dxa"/>
            <w:tcBorders>
              <w:top w:val="single" w:sz="4" w:space="0" w:color="auto"/>
              <w:left w:val="nil"/>
              <w:bottom w:val="single" w:sz="8" w:space="0" w:color="000000" w:themeColor="text1"/>
              <w:right w:val="single" w:sz="8" w:space="0" w:color="000000" w:themeColor="text1"/>
            </w:tcBorders>
            <w:vAlign w:val="center"/>
          </w:tcPr>
          <w:p w14:paraId="0763FEF4" w14:textId="3371D2B3" w:rsidR="00BE54F9" w:rsidRDefault="00BE54F9" w:rsidP="00BE54F9">
            <w:pPr>
              <w:spacing w:after="0" w:line="240" w:lineRule="auto"/>
              <w:jc w:val="both"/>
              <w:rPr>
                <w:rFonts w:ascii="Aptos Narrow" w:hAnsi="Aptos Narrow"/>
                <w:color w:val="000000"/>
                <w:sz w:val="22"/>
                <w:szCs w:val="22"/>
              </w:rPr>
            </w:pPr>
            <w:r>
              <w:rPr>
                <w:rFonts w:ascii="Aptos Narrow" w:hAnsi="Aptos Narrow"/>
                <w:color w:val="000000"/>
                <w:sz w:val="22"/>
                <w:szCs w:val="22"/>
              </w:rPr>
              <w:t>El sistema debe proteger la información de los turistas siguiendo estándares básicos de protección de datos.</w:t>
            </w:r>
          </w:p>
        </w:tc>
      </w:tr>
    </w:tbl>
    <w:p w14:paraId="6F402EE7" w14:textId="7E35C196" w:rsidR="00A5651C" w:rsidRPr="00EC4540" w:rsidRDefault="00A5651C" w:rsidP="542140AC">
      <w:pPr>
        <w:pStyle w:val="Parrafo1"/>
        <w:ind w:left="720"/>
        <w:jc w:val="both"/>
        <w:rPr>
          <w:lang w:val="es-ES"/>
        </w:rPr>
      </w:pPr>
    </w:p>
    <w:p w14:paraId="6FCA55FA" w14:textId="33BE37A7" w:rsidR="00A7124B" w:rsidRPr="00BE54F9" w:rsidRDefault="00E03EF7" w:rsidP="00BE54F9">
      <w:pPr>
        <w:pStyle w:val="Parrafo1"/>
        <w:ind w:left="708"/>
        <w:jc w:val="both"/>
        <w:rPr>
          <w:lang w:val="es-MX" w:eastAsia="es-MX"/>
        </w:rPr>
      </w:pPr>
      <w:r>
        <w:t>Generando el diagrama de casos de uso:</w:t>
      </w:r>
      <w:r w:rsidR="00C43743" w:rsidRPr="00C43743">
        <w:rPr>
          <w:rFonts w:eastAsia="Times New Roman"/>
          <w:lang w:val="es-MX" w:eastAsia="es-MX"/>
        </w:rPr>
        <w:t xml:space="preserve"> </w:t>
      </w:r>
      <w:r w:rsidR="005D5DFA" w:rsidRPr="005D5DFA">
        <w:rPr>
          <w:noProof/>
          <w:lang w:val="es-MX" w:eastAsia="es-MX"/>
        </w:rPr>
        <w:drawing>
          <wp:inline distT="0" distB="0" distL="0" distR="0" wp14:anchorId="606DEFB2" wp14:editId="7E72D1A7">
            <wp:extent cx="5731510" cy="3820795"/>
            <wp:effectExtent l="0" t="0" r="2540" b="8255"/>
            <wp:docPr id="479402301" name="Imagen 6"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402301" name="Imagen 6" descr="Diagrama&#10;&#10;El contenido generado por IA puede ser incorrect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820795"/>
                    </a:xfrm>
                    <a:prstGeom prst="rect">
                      <a:avLst/>
                    </a:prstGeom>
                    <a:noFill/>
                    <a:ln>
                      <a:noFill/>
                    </a:ln>
                  </pic:spPr>
                </pic:pic>
              </a:graphicData>
            </a:graphic>
          </wp:inline>
        </w:drawing>
      </w:r>
    </w:p>
    <w:p w14:paraId="59303720" w14:textId="4029CE72" w:rsidR="007E06C5" w:rsidRPr="007D7D6A" w:rsidRDefault="00006867" w:rsidP="542140AC">
      <w:pPr>
        <w:pStyle w:val="Parrafo1"/>
        <w:ind w:left="708"/>
        <w:jc w:val="both"/>
      </w:pPr>
      <w:r w:rsidRPr="007D7D6A">
        <w:t>Identificando el Backlog</w:t>
      </w:r>
      <w:r w:rsidR="00A7124B" w:rsidRPr="007D7D6A">
        <w:t xml:space="preserve"> (ordenado por prioridad)</w:t>
      </w:r>
      <w:r w:rsidRPr="007D7D6A">
        <w:t>:</w:t>
      </w:r>
    </w:p>
    <w:tbl>
      <w:tblPr>
        <w:tblStyle w:val="GridTable4"/>
        <w:tblW w:w="8750" w:type="dxa"/>
        <w:tblInd w:w="317" w:type="dxa"/>
        <w:tblLayout w:type="fixed"/>
        <w:tblLook w:val="04A0" w:firstRow="1" w:lastRow="0" w:firstColumn="1" w:lastColumn="0" w:noHBand="0" w:noVBand="1"/>
      </w:tblPr>
      <w:tblGrid>
        <w:gridCol w:w="1238"/>
        <w:gridCol w:w="4536"/>
        <w:gridCol w:w="1417"/>
        <w:gridCol w:w="1559"/>
      </w:tblGrid>
      <w:tr w:rsidR="00B66C29" w:rsidRPr="007D7D6A" w14:paraId="09B24A89" w14:textId="77777777" w:rsidTr="00706F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7C07BF0D" w14:textId="77777777" w:rsidR="00B66C29" w:rsidRPr="007D7D6A" w:rsidRDefault="00B66C29">
            <w:pPr>
              <w:jc w:val="center"/>
              <w:rPr>
                <w:rFonts w:ascii="Times New Roman" w:hAnsi="Times New Roman" w:cs="Times New Roman"/>
              </w:rPr>
            </w:pPr>
            <w:r w:rsidRPr="007D7D6A">
              <w:rPr>
                <w:rFonts w:ascii="Times New Roman" w:hAnsi="Times New Roman" w:cs="Times New Roman"/>
              </w:rPr>
              <w:t>Prioridad</w:t>
            </w:r>
          </w:p>
        </w:tc>
        <w:tc>
          <w:tcPr>
            <w:tcW w:w="4536" w:type="dxa"/>
          </w:tcPr>
          <w:p w14:paraId="50395B9E" w14:textId="77777777" w:rsidR="00B66C29" w:rsidRPr="007D7D6A" w:rsidRDefault="00B66C2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istoria de Usuario</w:t>
            </w:r>
          </w:p>
        </w:tc>
        <w:tc>
          <w:tcPr>
            <w:tcW w:w="1417" w:type="dxa"/>
          </w:tcPr>
          <w:p w14:paraId="437CAD04" w14:textId="77777777" w:rsidR="00B66C29" w:rsidRPr="007D7D6A" w:rsidRDefault="00B66C2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Estado</w:t>
            </w:r>
          </w:p>
        </w:tc>
        <w:tc>
          <w:tcPr>
            <w:tcW w:w="1559" w:type="dxa"/>
          </w:tcPr>
          <w:p w14:paraId="21064C85" w14:textId="77777777" w:rsidR="00B66C29" w:rsidRPr="007D7D6A" w:rsidRDefault="00B66C2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Estimación (Fibonacci)</w:t>
            </w:r>
          </w:p>
        </w:tc>
      </w:tr>
      <w:tr w:rsidR="00B66C29" w:rsidRPr="007D7D6A" w14:paraId="5BA2AC08"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17E2106F" w14:textId="77777777" w:rsidR="00B66C29" w:rsidRPr="007D7D6A" w:rsidRDefault="00B66C29">
            <w:pPr>
              <w:rPr>
                <w:rFonts w:ascii="Times New Roman" w:hAnsi="Times New Roman" w:cs="Times New Roman"/>
              </w:rPr>
            </w:pPr>
            <w:r w:rsidRPr="007D7D6A">
              <w:rPr>
                <w:rFonts w:ascii="Times New Roman" w:hAnsi="Times New Roman" w:cs="Times New Roman"/>
                <w:b w:val="0"/>
              </w:rPr>
              <w:t>Alta</w:t>
            </w:r>
          </w:p>
        </w:tc>
        <w:tc>
          <w:tcPr>
            <w:tcW w:w="4536" w:type="dxa"/>
          </w:tcPr>
          <w:p w14:paraId="569D41AC"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1: Como administrador, quiero crear la base de datos relacional para organizar turistas e itinerarios.</w:t>
            </w:r>
          </w:p>
        </w:tc>
        <w:tc>
          <w:tcPr>
            <w:tcW w:w="1417" w:type="dxa"/>
          </w:tcPr>
          <w:p w14:paraId="69ED4B08"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F647328"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5D076F24"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AAE9B55"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6789B8FC"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2: Como desarrollador, quiero definir relaciones y claves foráneas para garantizar integridad.</w:t>
            </w:r>
          </w:p>
        </w:tc>
        <w:tc>
          <w:tcPr>
            <w:tcW w:w="1417" w:type="dxa"/>
          </w:tcPr>
          <w:p w14:paraId="298A82BA"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1C5D19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3BA4BD06"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013FA2A1"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014EB93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3: Como administrador, quiero disponer de scripts de creación para replicar la BD en diferentes entornos.</w:t>
            </w:r>
          </w:p>
        </w:tc>
        <w:tc>
          <w:tcPr>
            <w:tcW w:w="1417" w:type="dxa"/>
          </w:tcPr>
          <w:p w14:paraId="4423DB0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E9595E8"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6C1E5752"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39F45D8E"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6EB5EA4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4: Como administrador, quiero configurar respaldos automáticos para prevenir pérdida de datos.</w:t>
            </w:r>
          </w:p>
        </w:tc>
        <w:tc>
          <w:tcPr>
            <w:tcW w:w="1417" w:type="dxa"/>
          </w:tcPr>
          <w:p w14:paraId="53E96987"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3C8241AD"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11B6AFA9"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6308DDF2"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6637822D"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5: Como administrador, quiero restaurar respaldos cuando ocurra un error para recuperar el sistema.</w:t>
            </w:r>
          </w:p>
        </w:tc>
        <w:tc>
          <w:tcPr>
            <w:tcW w:w="1417" w:type="dxa"/>
          </w:tcPr>
          <w:p w14:paraId="7A89DC7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5DB1B6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2AE508B7"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287DA230"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76C3E353"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6: Como administrador, quiero recibir notificaciones de fallos en los respaldos para tomar acciones.</w:t>
            </w:r>
          </w:p>
        </w:tc>
        <w:tc>
          <w:tcPr>
            <w:tcW w:w="1417" w:type="dxa"/>
          </w:tcPr>
          <w:p w14:paraId="53F4E9D4"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75BB3B7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4B333612"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2F8C2F38"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2FFC4FE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7: Como gerente, quiero realizar una prueba piloto con un grupo reducido de usuarios para validar el sistema.</w:t>
            </w:r>
          </w:p>
        </w:tc>
        <w:tc>
          <w:tcPr>
            <w:tcW w:w="1417" w:type="dxa"/>
          </w:tcPr>
          <w:p w14:paraId="7D926BF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7543F5A2"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53060FCA"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6AE31E0"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63BC0FFA"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8: Como turista de prueba, quiero interactuar con la aplicación para dar retroalimentación.</w:t>
            </w:r>
          </w:p>
        </w:tc>
        <w:tc>
          <w:tcPr>
            <w:tcW w:w="1417" w:type="dxa"/>
          </w:tcPr>
          <w:p w14:paraId="40BDCD1A"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C722BC5"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10197D95"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2A988F73"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39C40B2A"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1.9: Como personal de soporte, quiero registrar incidencias de la prueba para mejoras futuras.</w:t>
            </w:r>
          </w:p>
        </w:tc>
        <w:tc>
          <w:tcPr>
            <w:tcW w:w="1417" w:type="dxa"/>
          </w:tcPr>
          <w:p w14:paraId="30ED22AD"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4580737"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06DE04EC"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3CF3843D"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6524DA18"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 Como administrador, quiero registrar turistas con sus datos personales para mantener actualizada la información.</w:t>
            </w:r>
          </w:p>
        </w:tc>
        <w:tc>
          <w:tcPr>
            <w:tcW w:w="1417" w:type="dxa"/>
          </w:tcPr>
          <w:p w14:paraId="51CFC4ED"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AC29BC1"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7CB49CFD"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0E6F81FE"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66DA9FD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2: Como turista, quiero que mis datos sean ingresados de manera segura para proteger mi privacidad.</w:t>
            </w:r>
          </w:p>
        </w:tc>
        <w:tc>
          <w:tcPr>
            <w:tcW w:w="1417" w:type="dxa"/>
          </w:tcPr>
          <w:p w14:paraId="6C3338F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41D8CF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5BF75A81"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37F792E4"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2FCB0DC5"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3: Como personal, quiero validar campos obligatorios al registrar turistas para evitar errores.</w:t>
            </w:r>
          </w:p>
        </w:tc>
        <w:tc>
          <w:tcPr>
            <w:tcW w:w="1417" w:type="dxa"/>
          </w:tcPr>
          <w:p w14:paraId="1BDC0959"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635F5972"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7B378064"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3B57FCE0"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398CFA70"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4: Como personal autorizado, quiero editar datos de turistas para mantener información actualizada.</w:t>
            </w:r>
          </w:p>
        </w:tc>
        <w:tc>
          <w:tcPr>
            <w:tcW w:w="1417" w:type="dxa"/>
          </w:tcPr>
          <w:p w14:paraId="70706517"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2E30B5C"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499ADFBA"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1B457078"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51F8740C"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5: Como administrador, quiero registrar el historial de ediciones para asegurar trazabilidad.</w:t>
            </w:r>
          </w:p>
        </w:tc>
        <w:tc>
          <w:tcPr>
            <w:tcW w:w="1417" w:type="dxa"/>
          </w:tcPr>
          <w:p w14:paraId="4388E300"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75794D64"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6C531622"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5585B9B6"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06325E7A"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6: Como turista, quiero que mis datos se editen bajo autorización para proteger mi información.</w:t>
            </w:r>
          </w:p>
        </w:tc>
        <w:tc>
          <w:tcPr>
            <w:tcW w:w="1417" w:type="dxa"/>
          </w:tcPr>
          <w:p w14:paraId="555F1C40"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3CCBAA5A"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1C424AFB"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4A851594"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6E99B91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7: Como administrador, quiero eliminar turistas del sistema para mantener la base limpia.</w:t>
            </w:r>
          </w:p>
        </w:tc>
        <w:tc>
          <w:tcPr>
            <w:tcW w:w="1417" w:type="dxa"/>
          </w:tcPr>
          <w:p w14:paraId="1A5E7788"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351C5DAB"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6BD291BC"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36433B34"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4C43005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8: Como administrador, quiero que exista confirmación antes de eliminar para evitar errores.</w:t>
            </w:r>
          </w:p>
        </w:tc>
        <w:tc>
          <w:tcPr>
            <w:tcW w:w="1417" w:type="dxa"/>
          </w:tcPr>
          <w:p w14:paraId="4170401A"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A57F80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57E67764"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82DC2CD"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5E96DC5B"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9: Como personal, quiero que las eliminaciones generen registros para auditoría.</w:t>
            </w:r>
          </w:p>
        </w:tc>
        <w:tc>
          <w:tcPr>
            <w:tcW w:w="1417" w:type="dxa"/>
          </w:tcPr>
          <w:p w14:paraId="5C907D80"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E2B8DAA"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6CFE8420"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3F7F1FDA"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0AF5D6F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0: Como personal, quiero listar turistas registrados para gestionar mejor la información.</w:t>
            </w:r>
          </w:p>
        </w:tc>
        <w:tc>
          <w:tcPr>
            <w:tcW w:w="1417" w:type="dxa"/>
          </w:tcPr>
          <w:p w14:paraId="1443D93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9F09130"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3A9BD626"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7B1FA779"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0868C3DF"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1: Como administrador, quiero consultar fichas detalladas de turistas para ver toda su información.</w:t>
            </w:r>
          </w:p>
        </w:tc>
        <w:tc>
          <w:tcPr>
            <w:tcW w:w="1417" w:type="dxa"/>
          </w:tcPr>
          <w:p w14:paraId="362EFFA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4137C7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6D6580F1"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07734A9F"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6D026EEE"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2: Como personal, quiero exportar listados de consultas para análisis externo.</w:t>
            </w:r>
          </w:p>
        </w:tc>
        <w:tc>
          <w:tcPr>
            <w:tcW w:w="1417" w:type="dxa"/>
          </w:tcPr>
          <w:p w14:paraId="11669102"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6D5A69C"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339974EF"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6A108852"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174AABDA"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3: Como personal, quiero buscar turistas por nombre para ubicarlos rápidamente.</w:t>
            </w:r>
          </w:p>
        </w:tc>
        <w:tc>
          <w:tcPr>
            <w:tcW w:w="1417" w:type="dxa"/>
          </w:tcPr>
          <w:p w14:paraId="26AF798D"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34D6E845"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6FBF69BE"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2127D4CF"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101BD6D4"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4: Como administrador, quiero filtrar turistas por nacionalidad para reportes.</w:t>
            </w:r>
          </w:p>
        </w:tc>
        <w:tc>
          <w:tcPr>
            <w:tcW w:w="1417" w:type="dxa"/>
          </w:tcPr>
          <w:p w14:paraId="170D3D6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71F8C58B"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4265D43D"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1D488ECB"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039AC37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5: Como personal, quiero buscar por fecha de registro para análisis temporal.</w:t>
            </w:r>
          </w:p>
        </w:tc>
        <w:tc>
          <w:tcPr>
            <w:tcW w:w="1417" w:type="dxa"/>
          </w:tcPr>
          <w:p w14:paraId="634944C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CE182DB"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380262DC"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578C0957"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324F3F00"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6: Como administrador, quiero validar que se llenen campos obligatorios para registros correctos.</w:t>
            </w:r>
          </w:p>
        </w:tc>
        <w:tc>
          <w:tcPr>
            <w:tcW w:w="1417" w:type="dxa"/>
          </w:tcPr>
          <w:p w14:paraId="2530A82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56AFF978"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5ECF9557"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4E976BD6"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2210C962"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7: Como turista, quiero recibir mensajes claros de error para completar mis datos correctamente.</w:t>
            </w:r>
          </w:p>
        </w:tc>
        <w:tc>
          <w:tcPr>
            <w:tcW w:w="1417" w:type="dxa"/>
          </w:tcPr>
          <w:p w14:paraId="790A89D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457FE9D"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40ECCA59"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5CA10F4F"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29D52856"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2.18: Como desarrollador, quiero definir reglas de validación para estandarizar los datos.</w:t>
            </w:r>
          </w:p>
        </w:tc>
        <w:tc>
          <w:tcPr>
            <w:tcW w:w="1417" w:type="dxa"/>
          </w:tcPr>
          <w:p w14:paraId="71792E86"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50FACF3A"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03AC442F"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571B8FD9"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576A57AA"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 Como usuario, quiero iniciar sesión con usuario y contraseña para acceder al sistema.</w:t>
            </w:r>
          </w:p>
        </w:tc>
        <w:tc>
          <w:tcPr>
            <w:tcW w:w="1417" w:type="dxa"/>
          </w:tcPr>
          <w:p w14:paraId="25B1FAD0"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37EFC02D"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761789B7"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02C07DA5"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2DA0C9C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HU 3.2: Como administrador, quiero validar credenciales en el </w:t>
            </w: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para seguridad.</w:t>
            </w:r>
          </w:p>
        </w:tc>
        <w:tc>
          <w:tcPr>
            <w:tcW w:w="1417" w:type="dxa"/>
          </w:tcPr>
          <w:p w14:paraId="0C68CE68"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BC3155E"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5F3519F7"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00B3821"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49750D33"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3: Como usuario, quiero mensajes de error claros para entender fallos de autenticación.</w:t>
            </w:r>
          </w:p>
        </w:tc>
        <w:tc>
          <w:tcPr>
            <w:tcW w:w="1417" w:type="dxa"/>
          </w:tcPr>
          <w:p w14:paraId="2A8834BF"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65C54FC"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5ACEC8EC"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13321171"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02D3E76F"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4: Como usuario, quiero recuperar mi contraseña por correo para acceder al sistema.</w:t>
            </w:r>
          </w:p>
        </w:tc>
        <w:tc>
          <w:tcPr>
            <w:tcW w:w="1417" w:type="dxa"/>
          </w:tcPr>
          <w:p w14:paraId="16623676"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50D01BFE"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19ADC61D"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49FEE3EB"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527A9493"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5: Como administrador, quiero que el sistema valide identidad antes de recuperar para proteger cuentas.</w:t>
            </w:r>
          </w:p>
        </w:tc>
        <w:tc>
          <w:tcPr>
            <w:tcW w:w="1417" w:type="dxa"/>
          </w:tcPr>
          <w:p w14:paraId="43A29BF3"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50459D3B"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48AE1B07"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3A960CAB"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2970D690"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6: Como usuario, quiero un enlace seguro de restablecimiento para proteger mi acceso.</w:t>
            </w:r>
          </w:p>
        </w:tc>
        <w:tc>
          <w:tcPr>
            <w:tcW w:w="1417" w:type="dxa"/>
          </w:tcPr>
          <w:p w14:paraId="68E40F0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0207827"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21F61285"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5A4FB17C"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3E58C900"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7: Como administrador, quiero asignar roles a usuarios para controlar accesos.</w:t>
            </w:r>
          </w:p>
        </w:tc>
        <w:tc>
          <w:tcPr>
            <w:tcW w:w="1417" w:type="dxa"/>
          </w:tcPr>
          <w:p w14:paraId="6F23CE81"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BB60BF8"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6712F6B2"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78314198"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14AE56C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8: Como administrador, quiero modificar permisos para ajustar niveles de acceso.</w:t>
            </w:r>
          </w:p>
        </w:tc>
        <w:tc>
          <w:tcPr>
            <w:tcW w:w="1417" w:type="dxa"/>
          </w:tcPr>
          <w:p w14:paraId="7F442C84"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756CB970"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11A43170"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5D8EF1FD"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4FE66341"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9: Como personal, quiero tener acceso solo a funciones autorizadas para evitar errores.</w:t>
            </w:r>
          </w:p>
        </w:tc>
        <w:tc>
          <w:tcPr>
            <w:tcW w:w="1417" w:type="dxa"/>
          </w:tcPr>
          <w:p w14:paraId="547AA77A"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077DE9F"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47CC914F"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63094797"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760C502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0: Como usuario, quiero que mi sesión se cierre por inactividad para proteger mis datos.</w:t>
            </w:r>
          </w:p>
        </w:tc>
        <w:tc>
          <w:tcPr>
            <w:tcW w:w="1417" w:type="dxa"/>
          </w:tcPr>
          <w:p w14:paraId="516B8D5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619D35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7B99D8C6"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DEF5719"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31ED13E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1: Como administrador, quiero configurar tiempos de sesión para mayor seguridad.</w:t>
            </w:r>
          </w:p>
        </w:tc>
        <w:tc>
          <w:tcPr>
            <w:tcW w:w="1417" w:type="dxa"/>
          </w:tcPr>
          <w:p w14:paraId="6F224DA0"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208EDDC"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0D856665"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581E2B8C"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1879915F"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2: Como usuario, quiero recibir alertas antes de cierre automático para no perder mi trabajo.</w:t>
            </w:r>
          </w:p>
        </w:tc>
        <w:tc>
          <w:tcPr>
            <w:tcW w:w="1417" w:type="dxa"/>
          </w:tcPr>
          <w:p w14:paraId="0ACAB87D"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E14581F"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61FA07F0"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51B5EEF5"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4B9D04AB"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3: Como administrador, quiero registrar accesos de usuarios para tener trazabilidad.</w:t>
            </w:r>
          </w:p>
        </w:tc>
        <w:tc>
          <w:tcPr>
            <w:tcW w:w="1417" w:type="dxa"/>
          </w:tcPr>
          <w:p w14:paraId="61C901E4"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775A65A3"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46C8015F"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500F676A"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79FF368E"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4: Como administrador, quiero auditar cambios realizados para identificar responsables.</w:t>
            </w:r>
          </w:p>
        </w:tc>
        <w:tc>
          <w:tcPr>
            <w:tcW w:w="1417" w:type="dxa"/>
          </w:tcPr>
          <w:p w14:paraId="4EDCD8C0"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9741EA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35D80CCF"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1E96F29"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735A1C9B"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3.15: Como gerente, quiero consultar reportes de auditoría para garantizar transparencia.</w:t>
            </w:r>
          </w:p>
        </w:tc>
        <w:tc>
          <w:tcPr>
            <w:tcW w:w="1417" w:type="dxa"/>
          </w:tcPr>
          <w:p w14:paraId="630866A9"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54575801"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7DC4CC6A"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3C703100"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371491A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 Como personal, quiero crear itinerarios para turistas para organizar viajes.</w:t>
            </w:r>
          </w:p>
        </w:tc>
        <w:tc>
          <w:tcPr>
            <w:tcW w:w="1417" w:type="dxa"/>
          </w:tcPr>
          <w:p w14:paraId="2B23DC6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9CA37A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1D4F6906"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1E2EFCE"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7A16578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2: Como personal, quiero editar itinerarios ya creados para corregir datos.</w:t>
            </w:r>
          </w:p>
        </w:tc>
        <w:tc>
          <w:tcPr>
            <w:tcW w:w="1417" w:type="dxa"/>
          </w:tcPr>
          <w:p w14:paraId="46289788"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E4A23E2"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16A0E062"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0A7CCF71"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712EE7BB"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3: Como administrador, quiero eliminar itinerarios innecesarios para mantener la base ordenada.</w:t>
            </w:r>
          </w:p>
        </w:tc>
        <w:tc>
          <w:tcPr>
            <w:tcW w:w="1417" w:type="dxa"/>
          </w:tcPr>
          <w:p w14:paraId="2F7CEE4A"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66CE6260"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50DAD75A"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34CCCB78"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2FA69974"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4: Como turista autenticado, quiero ver mi itinerario completo para conocer mi viaje.</w:t>
            </w:r>
          </w:p>
        </w:tc>
        <w:tc>
          <w:tcPr>
            <w:tcW w:w="1417" w:type="dxa"/>
          </w:tcPr>
          <w:p w14:paraId="2559CF55"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173C1B4"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341BADA5"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7684840A"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54CA71F6"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5: Como turista, quiero ver detalles de actividades para planificar mejor.</w:t>
            </w:r>
          </w:p>
        </w:tc>
        <w:tc>
          <w:tcPr>
            <w:tcW w:w="1417" w:type="dxa"/>
          </w:tcPr>
          <w:p w14:paraId="7582CDCB"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361DE65F"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08599CBA"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24E15255"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732053FA"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6: Como turista, quiero acceder desde móvil para consultar fácilmente.</w:t>
            </w:r>
          </w:p>
        </w:tc>
        <w:tc>
          <w:tcPr>
            <w:tcW w:w="1417" w:type="dxa"/>
          </w:tcPr>
          <w:p w14:paraId="3A429A80"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82E03E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614A3E83"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70DE482F"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1A843142"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7: Como turista, quiero descargar mi itinerario en PDF para tenerlo sin conexión.</w:t>
            </w:r>
          </w:p>
        </w:tc>
        <w:tc>
          <w:tcPr>
            <w:tcW w:w="1417" w:type="dxa"/>
          </w:tcPr>
          <w:p w14:paraId="5C625FF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5080F92"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6F9C196C"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784D05B2"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3DE08343"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8: Como turista, quiero que el PDF tenga un diseño claro para entender mi viaje.</w:t>
            </w:r>
          </w:p>
        </w:tc>
        <w:tc>
          <w:tcPr>
            <w:tcW w:w="1417" w:type="dxa"/>
          </w:tcPr>
          <w:p w14:paraId="69187615"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6A76EE2D"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0BCB8B69"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528845B6"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50E72C2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9: Como personal, quiero incluir el logo de la empresa en el PDF para personalizarlo.</w:t>
            </w:r>
          </w:p>
        </w:tc>
        <w:tc>
          <w:tcPr>
            <w:tcW w:w="1417" w:type="dxa"/>
          </w:tcPr>
          <w:p w14:paraId="4F9600F4"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8AF653C"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79B5B350"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1AB0021B"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6D4D79C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0: Como administrador, quiero exportar itinerarios a Excel para análisis.</w:t>
            </w:r>
          </w:p>
        </w:tc>
        <w:tc>
          <w:tcPr>
            <w:tcW w:w="1417" w:type="dxa"/>
          </w:tcPr>
          <w:p w14:paraId="5046D649"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8979180"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3465FC47"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4AACFFC5"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69DCFE3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1: Como personal, quiero exportar reportes de turistas a Excel para compartirlos.</w:t>
            </w:r>
          </w:p>
        </w:tc>
        <w:tc>
          <w:tcPr>
            <w:tcW w:w="1417" w:type="dxa"/>
          </w:tcPr>
          <w:p w14:paraId="5E1128B2"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53530EA7"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15E6C328"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478C00F1"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610CEC8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2: Como gerente, quiero consolidar datos en Excel para informes.</w:t>
            </w:r>
          </w:p>
        </w:tc>
        <w:tc>
          <w:tcPr>
            <w:tcW w:w="1417" w:type="dxa"/>
          </w:tcPr>
          <w:p w14:paraId="47DABBC1"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D61A43F"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391491A1"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50D986D5"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44168726"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3: Como personal, quiero recibir notificaciones de cambios en itinerarios para estar informado.</w:t>
            </w:r>
          </w:p>
        </w:tc>
        <w:tc>
          <w:tcPr>
            <w:tcW w:w="1417" w:type="dxa"/>
          </w:tcPr>
          <w:p w14:paraId="2F4B9A9E"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27762C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4CE36F30"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6523AF92"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25135BF7"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4: Como administrador, quiero configurar alertas internas para coordinar al equipo.</w:t>
            </w:r>
          </w:p>
        </w:tc>
        <w:tc>
          <w:tcPr>
            <w:tcW w:w="1417" w:type="dxa"/>
          </w:tcPr>
          <w:p w14:paraId="72BBEA18"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E1092FB"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07BC9BD5"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4C2D73A1"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06B9D69C"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5: Como gerente, quiero consultar historial de notificaciones para control.</w:t>
            </w:r>
          </w:p>
        </w:tc>
        <w:tc>
          <w:tcPr>
            <w:tcW w:w="1417" w:type="dxa"/>
          </w:tcPr>
          <w:p w14:paraId="226AE076"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7931D4C6"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4D3F28D6"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69B2DD12"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0DD7D934"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6: Como administrador, quiero registrar cambios en itinerarios para tener trazabilidad.</w:t>
            </w:r>
          </w:p>
        </w:tc>
        <w:tc>
          <w:tcPr>
            <w:tcW w:w="1417" w:type="dxa"/>
          </w:tcPr>
          <w:p w14:paraId="2CB45551"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D39CB7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070C961F"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0B0E71B6"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442D100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7: Como personal, quiero consultar el historial de cambios para conocer ajustes.</w:t>
            </w:r>
          </w:p>
        </w:tc>
        <w:tc>
          <w:tcPr>
            <w:tcW w:w="1417" w:type="dxa"/>
          </w:tcPr>
          <w:p w14:paraId="0FCCF69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451D1071"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7C7D448B"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8E7D94A"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41879DEF"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4.18: Como gerente, quiero reportes de modificaciones para auditoría.</w:t>
            </w:r>
          </w:p>
        </w:tc>
        <w:tc>
          <w:tcPr>
            <w:tcW w:w="1417" w:type="dxa"/>
          </w:tcPr>
          <w:p w14:paraId="0AC2C08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6C61BC2F"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47190075"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6CBB70DE"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6DE5F5E6"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1: Como administrador, quiero generar reportes de turistas para análisis interno.</w:t>
            </w:r>
          </w:p>
        </w:tc>
        <w:tc>
          <w:tcPr>
            <w:tcW w:w="1417" w:type="dxa"/>
          </w:tcPr>
          <w:p w14:paraId="2A175F22"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5DA96874"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3344AFC6"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25336BF0" w14:textId="77777777" w:rsidR="00B66C29" w:rsidRPr="007D7D6A" w:rsidRDefault="00B66C29">
            <w:pPr>
              <w:rPr>
                <w:rFonts w:ascii="Times New Roman" w:hAnsi="Times New Roman" w:cs="Times New Roman"/>
              </w:rPr>
            </w:pPr>
            <w:r w:rsidRPr="007D7D6A">
              <w:rPr>
                <w:rFonts w:ascii="Times New Roman" w:hAnsi="Times New Roman" w:cs="Times New Roman"/>
              </w:rPr>
              <w:t>Alta</w:t>
            </w:r>
          </w:p>
        </w:tc>
        <w:tc>
          <w:tcPr>
            <w:tcW w:w="4536" w:type="dxa"/>
          </w:tcPr>
          <w:p w14:paraId="40C08B1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2: Como gerente, quiero generar reportes de itinerarios para seguimiento.</w:t>
            </w:r>
          </w:p>
        </w:tc>
        <w:tc>
          <w:tcPr>
            <w:tcW w:w="1417" w:type="dxa"/>
          </w:tcPr>
          <w:p w14:paraId="35A4ADF9"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9B30147"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r>
      <w:tr w:rsidR="00B66C29" w:rsidRPr="007D7D6A" w14:paraId="4A8E4063"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6D18147F"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4FD7369C"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3: Como administrador, quiero guardar reportes generados para consultas futuras.</w:t>
            </w:r>
          </w:p>
        </w:tc>
        <w:tc>
          <w:tcPr>
            <w:tcW w:w="1417" w:type="dxa"/>
          </w:tcPr>
          <w:p w14:paraId="0E56DCDC"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3563A3C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11ED8AB2"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4E48F9EB"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60A8920C"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4: Como administrador, quiero ver cantidad de turistas por nacionalidad para estadísticas.</w:t>
            </w:r>
          </w:p>
        </w:tc>
        <w:tc>
          <w:tcPr>
            <w:tcW w:w="1417" w:type="dxa"/>
          </w:tcPr>
          <w:p w14:paraId="3DF7C2DB"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64FB25FF"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25609072"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60EE8715"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39C12837"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5: Como gerente, quiero reportes gráficos de turistas por fecha para analizar tendencias.</w:t>
            </w:r>
          </w:p>
        </w:tc>
        <w:tc>
          <w:tcPr>
            <w:tcW w:w="1417" w:type="dxa"/>
          </w:tcPr>
          <w:p w14:paraId="42309BEC"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5DDA93AF"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1515B760"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4922029"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74E887F4"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6: Como administrador, quiero estadísticas de itinerarios activos para medir actividad.</w:t>
            </w:r>
          </w:p>
        </w:tc>
        <w:tc>
          <w:tcPr>
            <w:tcW w:w="1417" w:type="dxa"/>
          </w:tcPr>
          <w:p w14:paraId="17B48B49"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4503BE0"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3579D66E"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7D289DC9"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1A3A25E7"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7: Como turista extranjero, quiero ver la aplicación en inglés para entender mi itinerario.</w:t>
            </w:r>
          </w:p>
        </w:tc>
        <w:tc>
          <w:tcPr>
            <w:tcW w:w="1417" w:type="dxa"/>
          </w:tcPr>
          <w:p w14:paraId="43CCC863"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22306405"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6E1F5489"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1E23FFCC"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6618F3AC"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8: Como administrador, quiero configurar idiomas para atender diferentes públicos.</w:t>
            </w:r>
          </w:p>
        </w:tc>
        <w:tc>
          <w:tcPr>
            <w:tcW w:w="1417" w:type="dxa"/>
          </w:tcPr>
          <w:p w14:paraId="66490106"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9B92078"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r w:rsidR="00B66C29" w:rsidRPr="007D7D6A" w14:paraId="471AC50B" w14:textId="77777777" w:rsidTr="00706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14:paraId="42FB0DC5" w14:textId="77777777" w:rsidR="00B66C29" w:rsidRPr="007D7D6A" w:rsidRDefault="00B66C29">
            <w:pPr>
              <w:rPr>
                <w:rFonts w:ascii="Times New Roman" w:hAnsi="Times New Roman" w:cs="Times New Roman"/>
              </w:rPr>
            </w:pPr>
            <w:r w:rsidRPr="007D7D6A">
              <w:rPr>
                <w:rFonts w:ascii="Times New Roman" w:hAnsi="Times New Roman" w:cs="Times New Roman"/>
              </w:rPr>
              <w:t>Baja</w:t>
            </w:r>
          </w:p>
        </w:tc>
        <w:tc>
          <w:tcPr>
            <w:tcW w:w="4536" w:type="dxa"/>
          </w:tcPr>
          <w:p w14:paraId="344C1E1A"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9: Como turista, quiero cambiar idioma en tiempo real para comodidad.</w:t>
            </w:r>
          </w:p>
        </w:tc>
        <w:tc>
          <w:tcPr>
            <w:tcW w:w="1417" w:type="dxa"/>
          </w:tcPr>
          <w:p w14:paraId="672B959F"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0E17EE39" w14:textId="77777777" w:rsidR="00B66C29" w:rsidRPr="007D7D6A" w:rsidRDefault="00B66C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1</w:t>
            </w:r>
          </w:p>
        </w:tc>
      </w:tr>
      <w:tr w:rsidR="00B66C29" w:rsidRPr="007D7D6A" w14:paraId="68A90992" w14:textId="77777777" w:rsidTr="00706F01">
        <w:tc>
          <w:tcPr>
            <w:cnfStyle w:val="001000000000" w:firstRow="0" w:lastRow="0" w:firstColumn="1" w:lastColumn="0" w:oddVBand="0" w:evenVBand="0" w:oddHBand="0" w:evenHBand="0" w:firstRowFirstColumn="0" w:firstRowLastColumn="0" w:lastRowFirstColumn="0" w:lastRowLastColumn="0"/>
            <w:tcW w:w="1238" w:type="dxa"/>
          </w:tcPr>
          <w:p w14:paraId="0D7CB397" w14:textId="77777777" w:rsidR="00B66C29" w:rsidRPr="007D7D6A" w:rsidRDefault="00B66C29">
            <w:pPr>
              <w:rPr>
                <w:rFonts w:ascii="Times New Roman" w:hAnsi="Times New Roman" w:cs="Times New Roman"/>
              </w:rPr>
            </w:pPr>
            <w:r w:rsidRPr="007D7D6A">
              <w:rPr>
                <w:rFonts w:ascii="Times New Roman" w:hAnsi="Times New Roman" w:cs="Times New Roman"/>
              </w:rPr>
              <w:t>Media</w:t>
            </w:r>
          </w:p>
        </w:tc>
        <w:tc>
          <w:tcPr>
            <w:tcW w:w="4536" w:type="dxa"/>
          </w:tcPr>
          <w:p w14:paraId="040271F7"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HU 5.11: Como administrador, quiero configurar tasas de cambio para precisión en costos.</w:t>
            </w:r>
          </w:p>
        </w:tc>
        <w:tc>
          <w:tcPr>
            <w:tcW w:w="1417" w:type="dxa"/>
          </w:tcPr>
          <w:p w14:paraId="6CDAB67E"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c>
          <w:tcPr>
            <w:tcW w:w="1559" w:type="dxa"/>
          </w:tcPr>
          <w:p w14:paraId="1D97EE98" w14:textId="77777777" w:rsidR="00B66C29" w:rsidRPr="007D7D6A" w:rsidRDefault="00B66C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2</w:t>
            </w:r>
          </w:p>
        </w:tc>
      </w:tr>
    </w:tbl>
    <w:p w14:paraId="787A0466" w14:textId="77777777" w:rsidR="00B66C29" w:rsidRPr="007D7D6A" w:rsidRDefault="00B66C29" w:rsidP="542140AC">
      <w:pPr>
        <w:pStyle w:val="Parrafo1"/>
        <w:ind w:left="708"/>
        <w:jc w:val="both"/>
      </w:pPr>
    </w:p>
    <w:p w14:paraId="45244A75" w14:textId="77777777" w:rsidR="00006867" w:rsidRPr="007D7D6A" w:rsidRDefault="00006867" w:rsidP="542140AC">
      <w:pPr>
        <w:pStyle w:val="Parrafo1"/>
        <w:ind w:left="708"/>
        <w:jc w:val="both"/>
      </w:pPr>
    </w:p>
    <w:p w14:paraId="44BF2B04" w14:textId="6B6F6883" w:rsidR="002A0B2B" w:rsidRPr="00A0483B" w:rsidRDefault="00527DE1" w:rsidP="00A0483B">
      <w:pPr>
        <w:pStyle w:val="Parrafo1"/>
        <w:ind w:left="0"/>
        <w:jc w:val="both"/>
        <w:rPr>
          <w:b/>
          <w:bCs/>
          <w:sz w:val="32"/>
          <w:szCs w:val="32"/>
          <w:u w:val="single"/>
        </w:rPr>
      </w:pPr>
      <w:r w:rsidRPr="00A0483B">
        <w:rPr>
          <w:b/>
          <w:bCs/>
          <w:sz w:val="32"/>
          <w:szCs w:val="32"/>
          <w:u w:val="single"/>
        </w:rPr>
        <w:t>Llegando a obtener el Sprint</w:t>
      </w:r>
      <w:r w:rsidR="00386929" w:rsidRPr="00A0483B">
        <w:rPr>
          <w:b/>
          <w:bCs/>
          <w:sz w:val="32"/>
          <w:szCs w:val="32"/>
          <w:u w:val="single"/>
        </w:rPr>
        <w:t xml:space="preserve"> </w:t>
      </w:r>
      <w:r w:rsidRPr="00A0483B">
        <w:rPr>
          <w:b/>
          <w:bCs/>
          <w:sz w:val="32"/>
          <w:szCs w:val="32"/>
          <w:u w:val="single"/>
        </w:rPr>
        <w:t>Backlog</w:t>
      </w:r>
      <w:r w:rsidR="00386929" w:rsidRPr="00A0483B">
        <w:rPr>
          <w:b/>
          <w:bCs/>
          <w:sz w:val="32"/>
          <w:szCs w:val="32"/>
          <w:u w:val="single"/>
        </w:rPr>
        <w:t>:</w:t>
      </w:r>
    </w:p>
    <w:p w14:paraId="75608060" w14:textId="77777777" w:rsidR="00F4249E" w:rsidRPr="00F4249E" w:rsidRDefault="00F4249E" w:rsidP="00F4249E">
      <w:pPr>
        <w:rPr>
          <w:rFonts w:ascii="Times New Roman" w:hAnsi="Times New Roman" w:cs="Times New Roman"/>
          <w:b/>
          <w:bCs/>
          <w:sz w:val="32"/>
          <w:szCs w:val="32"/>
        </w:rPr>
      </w:pPr>
      <w:r w:rsidRPr="00F4249E">
        <w:rPr>
          <w:rFonts w:ascii="Times New Roman" w:hAnsi="Times New Roman" w:cs="Times New Roman"/>
          <w:b/>
          <w:bCs/>
          <w:sz w:val="32"/>
          <w:szCs w:val="32"/>
        </w:rPr>
        <w:t>Sprint 1: Configuración Inicial</w:t>
      </w:r>
    </w:p>
    <w:p w14:paraId="1229C988" w14:textId="77777777" w:rsidR="00F4249E" w:rsidRPr="00F4249E" w:rsidRDefault="00F4249E" w:rsidP="00F4249E">
      <w:pPr>
        <w:spacing w:before="100" w:beforeAutospacing="1" w:after="100" w:afterAutospacing="1" w:line="240" w:lineRule="auto"/>
        <w:outlineLvl w:val="2"/>
        <w:rPr>
          <w:rFonts w:ascii="Times New Roman" w:eastAsia="Times New Roman" w:hAnsi="Times New Roman" w:cs="Times New Roman"/>
          <w:b/>
          <w:bCs/>
          <w:sz w:val="27"/>
          <w:szCs w:val="27"/>
        </w:rPr>
      </w:pPr>
      <w:r w:rsidRPr="00F4249E">
        <w:rPr>
          <w:rFonts w:ascii="Times New Roman" w:eastAsia="Times New Roman" w:hAnsi="Times New Roman" w:cs="Times New Roman"/>
          <w:b/>
          <w:bCs/>
          <w:sz w:val="27"/>
          <w:szCs w:val="27"/>
        </w:rPr>
        <w:t>Historia de Usuario 1.1: Crear Base de Datos Inicial</w:t>
      </w:r>
    </w:p>
    <w:p w14:paraId="6825142F" w14:textId="77777777" w:rsidR="00F4249E" w:rsidRPr="00F4249E" w:rsidRDefault="00F4249E" w:rsidP="00F4249E">
      <w:pPr>
        <w:spacing w:before="100" w:beforeAutospacing="1" w:after="100" w:afterAutospacing="1" w:line="240" w:lineRule="auto"/>
        <w:rPr>
          <w:rFonts w:ascii="Times New Roman" w:eastAsia="Times New Roman" w:hAnsi="Times New Roman" w:cs="Times New Roman"/>
        </w:rPr>
      </w:pPr>
      <w:r w:rsidRPr="00F4249E">
        <w:rPr>
          <w:rFonts w:ascii="Times New Roman" w:eastAsia="Times New Roman" w:hAnsi="Times New Roman" w:cs="Times New Roman"/>
          <w:b/>
          <w:bCs/>
        </w:rPr>
        <w:t>Descripción:</w:t>
      </w:r>
      <w:r w:rsidRPr="00F4249E">
        <w:rPr>
          <w:rFonts w:ascii="Times New Roman" w:eastAsia="Times New Roman" w:hAnsi="Times New Roman" w:cs="Times New Roman"/>
        </w:rPr>
        <w:t xml:space="preserve"> Como administrador, quiero tener una base de datos relacional para organizar turistas, usuarios e itinerarios.</w:t>
      </w:r>
    </w:p>
    <w:p w14:paraId="7C6AFBA7" w14:textId="12312ECC" w:rsidR="007D7D6A" w:rsidRPr="00F4249E" w:rsidRDefault="00F4249E" w:rsidP="007D7D6A">
      <w:pPr>
        <w:rPr>
          <w:rFonts w:ascii="Times New Roman" w:hAnsi="Times New Roman" w:cs="Times New Roman"/>
        </w:rPr>
      </w:pPr>
      <w:r w:rsidRPr="00F4249E">
        <w:rPr>
          <w:rFonts w:ascii="Times New Roman" w:hAnsi="Times New Roman" w:cs="Times New Roman"/>
        </w:rPr>
        <w:t>Tareas:</w:t>
      </w:r>
    </w:p>
    <w:tbl>
      <w:tblPr>
        <w:tblStyle w:val="GridTable4"/>
        <w:tblW w:w="0" w:type="auto"/>
        <w:tblLook w:val="04A0" w:firstRow="1" w:lastRow="0" w:firstColumn="1" w:lastColumn="0" w:noHBand="0" w:noVBand="1"/>
      </w:tblPr>
      <w:tblGrid>
        <w:gridCol w:w="696"/>
        <w:gridCol w:w="3773"/>
        <w:gridCol w:w="1476"/>
        <w:gridCol w:w="1908"/>
        <w:gridCol w:w="1163"/>
      </w:tblGrid>
      <w:tr w:rsidR="007D7D6A" w:rsidRPr="007D7D6A" w14:paraId="3DCD15B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F4530DA"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0C6FE65A"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3BE4C54A"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5271835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67C9A508"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287A818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C730AC" w14:textId="77777777" w:rsidR="007D7D6A" w:rsidRPr="007D7D6A" w:rsidRDefault="007D7D6A">
            <w:pPr>
              <w:rPr>
                <w:rFonts w:ascii="Times New Roman" w:hAnsi="Times New Roman" w:cs="Times New Roman"/>
              </w:rPr>
            </w:pPr>
            <w:r w:rsidRPr="007D7D6A">
              <w:rPr>
                <w:rFonts w:ascii="Times New Roman" w:hAnsi="Times New Roman" w:cs="Times New Roman"/>
              </w:rPr>
              <w:t>1.1.1</w:t>
            </w:r>
          </w:p>
        </w:tc>
        <w:tc>
          <w:tcPr>
            <w:tcW w:w="0" w:type="auto"/>
            <w:vAlign w:val="center"/>
            <w:hideMark/>
          </w:tcPr>
          <w:p w14:paraId="17A327D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modelo entidad-relación</w:t>
            </w:r>
          </w:p>
        </w:tc>
        <w:tc>
          <w:tcPr>
            <w:tcW w:w="0" w:type="auto"/>
            <w:vAlign w:val="center"/>
            <w:hideMark/>
          </w:tcPr>
          <w:p w14:paraId="693CA94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5737669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03672EC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622BE49"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C7EDD5" w14:textId="77777777" w:rsidR="007D7D6A" w:rsidRPr="007D7D6A" w:rsidRDefault="007D7D6A">
            <w:pPr>
              <w:rPr>
                <w:rFonts w:ascii="Times New Roman" w:hAnsi="Times New Roman" w:cs="Times New Roman"/>
              </w:rPr>
            </w:pPr>
            <w:r w:rsidRPr="007D7D6A">
              <w:rPr>
                <w:rFonts w:ascii="Times New Roman" w:hAnsi="Times New Roman" w:cs="Times New Roman"/>
              </w:rPr>
              <w:t>1.1.2</w:t>
            </w:r>
          </w:p>
        </w:tc>
        <w:tc>
          <w:tcPr>
            <w:tcW w:w="0" w:type="auto"/>
            <w:vAlign w:val="center"/>
            <w:hideMark/>
          </w:tcPr>
          <w:p w14:paraId="56FC03C2"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tablas en MySQL con claves primarias</w:t>
            </w:r>
          </w:p>
        </w:tc>
        <w:tc>
          <w:tcPr>
            <w:tcW w:w="0" w:type="auto"/>
            <w:vAlign w:val="center"/>
            <w:hideMark/>
          </w:tcPr>
          <w:p w14:paraId="1D28FB3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14:paraId="483A9A1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8</w:t>
            </w:r>
          </w:p>
        </w:tc>
        <w:tc>
          <w:tcPr>
            <w:tcW w:w="0" w:type="auto"/>
            <w:vAlign w:val="center"/>
            <w:hideMark/>
          </w:tcPr>
          <w:p w14:paraId="0B35484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4E9DC7E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EABEFA" w14:textId="77777777" w:rsidR="007D7D6A" w:rsidRPr="007D7D6A" w:rsidRDefault="007D7D6A">
            <w:pPr>
              <w:rPr>
                <w:rFonts w:ascii="Times New Roman" w:hAnsi="Times New Roman" w:cs="Times New Roman"/>
              </w:rPr>
            </w:pPr>
            <w:r w:rsidRPr="007D7D6A">
              <w:rPr>
                <w:rFonts w:ascii="Times New Roman" w:hAnsi="Times New Roman" w:cs="Times New Roman"/>
              </w:rPr>
              <w:t>1.1.3</w:t>
            </w:r>
          </w:p>
        </w:tc>
        <w:tc>
          <w:tcPr>
            <w:tcW w:w="0" w:type="auto"/>
            <w:vAlign w:val="center"/>
            <w:hideMark/>
          </w:tcPr>
          <w:p w14:paraId="41AD491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efinir claves foráneas y relaciones</w:t>
            </w:r>
          </w:p>
        </w:tc>
        <w:tc>
          <w:tcPr>
            <w:tcW w:w="0" w:type="auto"/>
            <w:vAlign w:val="center"/>
            <w:hideMark/>
          </w:tcPr>
          <w:p w14:paraId="2FDA1A7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14:paraId="5D367E5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0E9A403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6208530A"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609FD66" w14:textId="77777777" w:rsidR="007D7D6A" w:rsidRPr="007D7D6A" w:rsidRDefault="007D7D6A">
            <w:pPr>
              <w:rPr>
                <w:rFonts w:ascii="Times New Roman" w:hAnsi="Times New Roman" w:cs="Times New Roman"/>
              </w:rPr>
            </w:pPr>
            <w:r w:rsidRPr="007D7D6A">
              <w:rPr>
                <w:rFonts w:ascii="Times New Roman" w:hAnsi="Times New Roman" w:cs="Times New Roman"/>
              </w:rPr>
              <w:t>1.1.4</w:t>
            </w:r>
          </w:p>
        </w:tc>
        <w:tc>
          <w:tcPr>
            <w:tcW w:w="0" w:type="auto"/>
            <w:vAlign w:val="center"/>
            <w:hideMark/>
          </w:tcPr>
          <w:p w14:paraId="184AF2C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erificar integridad con datos de prueba</w:t>
            </w:r>
          </w:p>
        </w:tc>
        <w:tc>
          <w:tcPr>
            <w:tcW w:w="0" w:type="auto"/>
            <w:vAlign w:val="center"/>
            <w:hideMark/>
          </w:tcPr>
          <w:p w14:paraId="0E512D3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5B3F634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29D16B2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74669659"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Historia de Usuario 1.2: Definición de relaciones</w:t>
      </w:r>
    </w:p>
    <w:p w14:paraId="1EA2CDDE" w14:textId="77777777" w:rsidR="007D7D6A" w:rsidRPr="007D7D6A" w:rsidRDefault="007D7D6A" w:rsidP="007D7D6A">
      <w:pPr>
        <w:rPr>
          <w:rFonts w:ascii="Times New Roman" w:hAnsi="Times New Roman" w:cs="Times New Roman"/>
        </w:rPr>
      </w:pPr>
      <w:r w:rsidRPr="007D7D6A">
        <w:rPr>
          <w:rStyle w:val="Strong"/>
          <w:rFonts w:ascii="Times New Roman" w:hAnsi="Times New Roman" w:cs="Times New Roman"/>
        </w:rPr>
        <w:t>Descripción:</w:t>
      </w:r>
      <w:r w:rsidRPr="007D7D6A">
        <w:rPr>
          <w:rFonts w:ascii="Times New Roman" w:hAnsi="Times New Roman" w:cs="Times New Roman"/>
        </w:rPr>
        <w:t xml:space="preserve"> Como desarrollador, necesito definir relaciones y claves foráneas para garantizar la integridad de los </w:t>
      </w:r>
      <w:proofErr w:type="spellStart"/>
      <w:r w:rsidRPr="007D7D6A">
        <w:rPr>
          <w:rFonts w:ascii="Times New Roman" w:hAnsi="Times New Roman" w:cs="Times New Roman"/>
        </w:rPr>
        <w:t>datos.Tareas</w:t>
      </w:r>
      <w:proofErr w:type="spellEnd"/>
      <w:r w:rsidRPr="007D7D6A">
        <w:rPr>
          <w:rFonts w:ascii="Times New Roman" w:hAnsi="Times New Roman" w:cs="Times New Roman"/>
        </w:rPr>
        <w:t>:</w:t>
      </w:r>
    </w:p>
    <w:tbl>
      <w:tblPr>
        <w:tblStyle w:val="GridTable4"/>
        <w:tblW w:w="0" w:type="auto"/>
        <w:tblLook w:val="04A0" w:firstRow="1" w:lastRow="0" w:firstColumn="1" w:lastColumn="0" w:noHBand="0" w:noVBand="1"/>
      </w:tblPr>
      <w:tblGrid>
        <w:gridCol w:w="696"/>
        <w:gridCol w:w="3791"/>
        <w:gridCol w:w="1474"/>
        <w:gridCol w:w="1892"/>
        <w:gridCol w:w="1163"/>
      </w:tblGrid>
      <w:tr w:rsidR="007D7D6A" w:rsidRPr="007D7D6A" w14:paraId="542BD1B1"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C08919"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035880EB"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75565C02"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0D14B21D"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6E01BFE6"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28A0B85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1845F3" w14:textId="77777777" w:rsidR="007D7D6A" w:rsidRPr="007D7D6A" w:rsidRDefault="007D7D6A">
            <w:pPr>
              <w:rPr>
                <w:rFonts w:ascii="Times New Roman" w:hAnsi="Times New Roman" w:cs="Times New Roman"/>
              </w:rPr>
            </w:pPr>
            <w:r w:rsidRPr="007D7D6A">
              <w:rPr>
                <w:rFonts w:ascii="Times New Roman" w:hAnsi="Times New Roman" w:cs="Times New Roman"/>
              </w:rPr>
              <w:t>1.2.1</w:t>
            </w:r>
          </w:p>
        </w:tc>
        <w:tc>
          <w:tcPr>
            <w:tcW w:w="0" w:type="auto"/>
            <w:vAlign w:val="center"/>
            <w:hideMark/>
          </w:tcPr>
          <w:p w14:paraId="2E403C2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ocumentar relaciones y reglas de integridad</w:t>
            </w:r>
          </w:p>
        </w:tc>
        <w:tc>
          <w:tcPr>
            <w:tcW w:w="0" w:type="auto"/>
            <w:vAlign w:val="center"/>
            <w:hideMark/>
          </w:tcPr>
          <w:p w14:paraId="7150FCA2"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4AF8C9D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456401A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21D50F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BC1EF" w14:textId="77777777" w:rsidR="007D7D6A" w:rsidRPr="007D7D6A" w:rsidRDefault="007D7D6A">
            <w:pPr>
              <w:rPr>
                <w:rFonts w:ascii="Times New Roman" w:hAnsi="Times New Roman" w:cs="Times New Roman"/>
              </w:rPr>
            </w:pPr>
            <w:r w:rsidRPr="007D7D6A">
              <w:rPr>
                <w:rFonts w:ascii="Times New Roman" w:hAnsi="Times New Roman" w:cs="Times New Roman"/>
              </w:rPr>
              <w:t>1.2.2</w:t>
            </w:r>
          </w:p>
        </w:tc>
        <w:tc>
          <w:tcPr>
            <w:tcW w:w="0" w:type="auto"/>
            <w:vAlign w:val="center"/>
            <w:hideMark/>
          </w:tcPr>
          <w:p w14:paraId="7BDBC4B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ON DELETE y ON UPDATE</w:t>
            </w:r>
          </w:p>
        </w:tc>
        <w:tc>
          <w:tcPr>
            <w:tcW w:w="0" w:type="auto"/>
            <w:vAlign w:val="center"/>
            <w:hideMark/>
          </w:tcPr>
          <w:p w14:paraId="39177B7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14:paraId="54E8B1B0"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7DF599E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432F2707" w14:textId="77777777">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B8C450" w14:textId="77777777" w:rsidR="007D7D6A" w:rsidRPr="007D7D6A" w:rsidRDefault="007D7D6A">
            <w:pPr>
              <w:rPr>
                <w:rFonts w:ascii="Times New Roman" w:hAnsi="Times New Roman" w:cs="Times New Roman"/>
              </w:rPr>
            </w:pPr>
            <w:r w:rsidRPr="007D7D6A">
              <w:rPr>
                <w:rFonts w:ascii="Times New Roman" w:hAnsi="Times New Roman" w:cs="Times New Roman"/>
              </w:rPr>
              <w:t>1.2.3</w:t>
            </w:r>
          </w:p>
        </w:tc>
        <w:tc>
          <w:tcPr>
            <w:tcW w:w="0" w:type="auto"/>
            <w:vAlign w:val="center"/>
            <w:hideMark/>
          </w:tcPr>
          <w:p w14:paraId="5050191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integridad referencial</w:t>
            </w:r>
          </w:p>
        </w:tc>
        <w:tc>
          <w:tcPr>
            <w:tcW w:w="0" w:type="auto"/>
            <w:vAlign w:val="center"/>
            <w:hideMark/>
          </w:tcPr>
          <w:p w14:paraId="2BDE592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0C0ED49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14:paraId="2FFE207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02F9162E" w14:textId="77777777" w:rsidR="007D7D6A" w:rsidRPr="006F5759" w:rsidRDefault="007D7D6A" w:rsidP="006F5759">
      <w:pPr>
        <w:spacing w:before="100" w:beforeAutospacing="1" w:after="100" w:afterAutospacing="1" w:line="240" w:lineRule="auto"/>
        <w:outlineLvl w:val="2"/>
        <w:rPr>
          <w:rFonts w:ascii="Times New Roman" w:eastAsia="Times New Roman" w:hAnsi="Times New Roman" w:cs="Times New Roman"/>
          <w:b/>
          <w:bCs/>
          <w:sz w:val="27"/>
          <w:szCs w:val="27"/>
        </w:rPr>
      </w:pPr>
      <w:r w:rsidRPr="006F5759">
        <w:rPr>
          <w:rFonts w:ascii="Times New Roman" w:eastAsia="Times New Roman" w:hAnsi="Times New Roman" w:cs="Times New Roman"/>
          <w:b/>
          <w:bCs/>
          <w:sz w:val="27"/>
          <w:szCs w:val="27"/>
        </w:rPr>
        <w:t>Historia de Usuario 1.3: Scripts de creación</w:t>
      </w:r>
    </w:p>
    <w:p w14:paraId="28D4A600" w14:textId="77777777" w:rsidR="007D7D6A" w:rsidRPr="007D7D6A" w:rsidRDefault="007D7D6A" w:rsidP="007D7D6A">
      <w:pPr>
        <w:rPr>
          <w:rFonts w:ascii="Times New Roman" w:hAnsi="Times New Roman" w:cs="Times New Roman"/>
        </w:rPr>
      </w:pPr>
      <w:r w:rsidRPr="007D7D6A">
        <w:rPr>
          <w:rStyle w:val="Strong"/>
          <w:rFonts w:ascii="Times New Roman" w:hAnsi="Times New Roman" w:cs="Times New Roman"/>
        </w:rPr>
        <w:t>Descripción:</w:t>
      </w:r>
      <w:r w:rsidRPr="007D7D6A">
        <w:rPr>
          <w:rFonts w:ascii="Times New Roman" w:hAnsi="Times New Roman" w:cs="Times New Roman"/>
        </w:rPr>
        <w:t xml:space="preserve"> Como administrador, necesito disponer de scripts de creación para replicar la BD en distintos </w:t>
      </w:r>
      <w:proofErr w:type="spellStart"/>
      <w:r w:rsidRPr="007D7D6A">
        <w:rPr>
          <w:rFonts w:ascii="Times New Roman" w:hAnsi="Times New Roman" w:cs="Times New Roman"/>
        </w:rPr>
        <w:t>entornos.Tareas</w:t>
      </w:r>
      <w:proofErr w:type="spellEnd"/>
      <w:r w:rsidRPr="007D7D6A">
        <w:rPr>
          <w:rFonts w:ascii="Times New Roman" w:hAnsi="Times New Roman" w:cs="Times New Roman"/>
        </w:rPr>
        <w:t>:</w:t>
      </w:r>
    </w:p>
    <w:tbl>
      <w:tblPr>
        <w:tblStyle w:val="GridTable4"/>
        <w:tblW w:w="0" w:type="auto"/>
        <w:tblLook w:val="04A0" w:firstRow="1" w:lastRow="0" w:firstColumn="1" w:lastColumn="0" w:noHBand="0" w:noVBand="1"/>
      </w:tblPr>
      <w:tblGrid>
        <w:gridCol w:w="697"/>
        <w:gridCol w:w="3645"/>
        <w:gridCol w:w="1484"/>
        <w:gridCol w:w="2027"/>
        <w:gridCol w:w="1163"/>
      </w:tblGrid>
      <w:tr w:rsidR="007D7D6A" w:rsidRPr="007D7D6A" w14:paraId="76A462D1"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F105D4"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3979467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7C923D9E"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1152C6A5"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2F9B5F51"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5134A9B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6FD534" w14:textId="77777777" w:rsidR="007D7D6A" w:rsidRPr="007D7D6A" w:rsidRDefault="007D7D6A">
            <w:pPr>
              <w:rPr>
                <w:rFonts w:ascii="Times New Roman" w:hAnsi="Times New Roman" w:cs="Times New Roman"/>
              </w:rPr>
            </w:pPr>
            <w:r w:rsidRPr="007D7D6A">
              <w:rPr>
                <w:rFonts w:ascii="Times New Roman" w:hAnsi="Times New Roman" w:cs="Times New Roman"/>
              </w:rPr>
              <w:t>1.3.1</w:t>
            </w:r>
          </w:p>
        </w:tc>
        <w:tc>
          <w:tcPr>
            <w:tcW w:w="0" w:type="auto"/>
            <w:vAlign w:val="center"/>
            <w:hideMark/>
          </w:tcPr>
          <w:p w14:paraId="2C52E74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Escribir script de creación completo</w:t>
            </w:r>
          </w:p>
        </w:tc>
        <w:tc>
          <w:tcPr>
            <w:tcW w:w="0" w:type="auto"/>
            <w:vAlign w:val="center"/>
            <w:hideMark/>
          </w:tcPr>
          <w:p w14:paraId="03809D1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14:paraId="78182C1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52603DE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3B2FCD8E"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5F3ADA" w14:textId="77777777" w:rsidR="007D7D6A" w:rsidRPr="007D7D6A" w:rsidRDefault="007D7D6A">
            <w:pPr>
              <w:rPr>
                <w:rFonts w:ascii="Times New Roman" w:hAnsi="Times New Roman" w:cs="Times New Roman"/>
              </w:rPr>
            </w:pPr>
            <w:r w:rsidRPr="007D7D6A">
              <w:rPr>
                <w:rFonts w:ascii="Times New Roman" w:hAnsi="Times New Roman" w:cs="Times New Roman"/>
              </w:rPr>
              <w:t>1.3.2</w:t>
            </w:r>
          </w:p>
        </w:tc>
        <w:tc>
          <w:tcPr>
            <w:tcW w:w="0" w:type="auto"/>
            <w:vAlign w:val="center"/>
            <w:hideMark/>
          </w:tcPr>
          <w:p w14:paraId="1C619C9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obar script en entorno de desarrollo</w:t>
            </w:r>
          </w:p>
        </w:tc>
        <w:tc>
          <w:tcPr>
            <w:tcW w:w="0" w:type="auto"/>
            <w:vAlign w:val="center"/>
            <w:hideMark/>
          </w:tcPr>
          <w:p w14:paraId="67C0BC72"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680A43B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6CD4CFA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48DFD54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D92EF" w14:textId="77777777" w:rsidR="007D7D6A" w:rsidRPr="007D7D6A" w:rsidRDefault="007D7D6A">
            <w:pPr>
              <w:rPr>
                <w:rFonts w:ascii="Times New Roman" w:hAnsi="Times New Roman" w:cs="Times New Roman"/>
              </w:rPr>
            </w:pPr>
            <w:r w:rsidRPr="007D7D6A">
              <w:rPr>
                <w:rFonts w:ascii="Times New Roman" w:hAnsi="Times New Roman" w:cs="Times New Roman"/>
              </w:rPr>
              <w:t>1.3.3</w:t>
            </w:r>
          </w:p>
        </w:tc>
        <w:tc>
          <w:tcPr>
            <w:tcW w:w="0" w:type="auto"/>
            <w:vAlign w:val="center"/>
            <w:hideMark/>
          </w:tcPr>
          <w:p w14:paraId="3C2AA63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obar script en entorno de pruebas</w:t>
            </w:r>
          </w:p>
        </w:tc>
        <w:tc>
          <w:tcPr>
            <w:tcW w:w="0" w:type="auto"/>
            <w:vAlign w:val="center"/>
            <w:hideMark/>
          </w:tcPr>
          <w:p w14:paraId="4B36E86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147E137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43BD1BC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0E4681E"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059D72" w14:textId="77777777" w:rsidR="007D7D6A" w:rsidRPr="007D7D6A" w:rsidRDefault="007D7D6A">
            <w:pPr>
              <w:rPr>
                <w:rFonts w:ascii="Times New Roman" w:hAnsi="Times New Roman" w:cs="Times New Roman"/>
              </w:rPr>
            </w:pPr>
            <w:r w:rsidRPr="007D7D6A">
              <w:rPr>
                <w:rFonts w:ascii="Times New Roman" w:hAnsi="Times New Roman" w:cs="Times New Roman"/>
              </w:rPr>
              <w:t>1.3.4</w:t>
            </w:r>
          </w:p>
        </w:tc>
        <w:tc>
          <w:tcPr>
            <w:tcW w:w="0" w:type="auto"/>
            <w:vAlign w:val="center"/>
            <w:hideMark/>
          </w:tcPr>
          <w:p w14:paraId="4875EF0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ocumentar uso del script</w:t>
            </w:r>
          </w:p>
        </w:tc>
        <w:tc>
          <w:tcPr>
            <w:tcW w:w="0" w:type="auto"/>
            <w:vAlign w:val="center"/>
            <w:hideMark/>
          </w:tcPr>
          <w:p w14:paraId="6F60173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5466945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14:paraId="7E56541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657B339E" w14:textId="77777777" w:rsidR="007D7D6A" w:rsidRPr="00F4249E" w:rsidRDefault="007D7D6A" w:rsidP="00F4249E">
      <w:pPr>
        <w:rPr>
          <w:rFonts w:ascii="Times New Roman" w:hAnsi="Times New Roman" w:cs="Times New Roman"/>
          <w:b/>
          <w:bCs/>
          <w:sz w:val="32"/>
          <w:szCs w:val="32"/>
        </w:rPr>
      </w:pPr>
      <w:r w:rsidRPr="00F4249E">
        <w:rPr>
          <w:rFonts w:ascii="Times New Roman" w:hAnsi="Times New Roman" w:cs="Times New Roman"/>
          <w:b/>
          <w:bCs/>
          <w:sz w:val="32"/>
          <w:szCs w:val="32"/>
        </w:rPr>
        <w:t>Sprint 2: Seguridad y Validación de la Base de Datos</w:t>
      </w:r>
    </w:p>
    <w:p w14:paraId="427823BE"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HU 19.1: Configuración de respaldos automáticos</w:t>
      </w:r>
    </w:p>
    <w:p w14:paraId="160006B8"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configurar respaldos automáticos para garantizar la seguridad de la información de la base de datos.</w:t>
      </w:r>
    </w:p>
    <w:p w14:paraId="1A0E7A64" w14:textId="77777777" w:rsidR="007D7D6A" w:rsidRPr="007D7D6A" w:rsidRDefault="007D7D6A" w:rsidP="007D7D6A">
      <w:pPr>
        <w:rPr>
          <w:rFonts w:ascii="Times New Roman" w:hAnsi="Times New Roman" w:cs="Times New Roman"/>
        </w:rPr>
      </w:pPr>
      <w:r w:rsidRPr="007D7D6A">
        <w:rPr>
          <w:rFonts w:ascii="Times New Roman" w:hAnsi="Times New Roman" w:cs="Times New Roman"/>
        </w:rPr>
        <w:t>Tareas:</w:t>
      </w:r>
    </w:p>
    <w:tbl>
      <w:tblPr>
        <w:tblStyle w:val="GridTable4"/>
        <w:tblW w:w="0" w:type="auto"/>
        <w:tblLook w:val="04A0" w:firstRow="1" w:lastRow="0" w:firstColumn="1" w:lastColumn="0" w:noHBand="0" w:noVBand="1"/>
      </w:tblPr>
      <w:tblGrid>
        <w:gridCol w:w="816"/>
        <w:gridCol w:w="3782"/>
        <w:gridCol w:w="1467"/>
        <w:gridCol w:w="1788"/>
        <w:gridCol w:w="1163"/>
      </w:tblGrid>
      <w:tr w:rsidR="007D7D6A" w:rsidRPr="007D7D6A" w14:paraId="2DE9D0C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7A14FC"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3E83EC67"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6610F1A0"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33126888"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64410857"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49EFD15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FABCE6" w14:textId="77777777" w:rsidR="007D7D6A" w:rsidRPr="007D7D6A" w:rsidRDefault="007D7D6A">
            <w:pPr>
              <w:rPr>
                <w:rFonts w:ascii="Times New Roman" w:hAnsi="Times New Roman" w:cs="Times New Roman"/>
              </w:rPr>
            </w:pPr>
            <w:r w:rsidRPr="007D7D6A">
              <w:rPr>
                <w:rFonts w:ascii="Times New Roman" w:hAnsi="Times New Roman" w:cs="Times New Roman"/>
              </w:rPr>
              <w:t>19.1.1</w:t>
            </w:r>
          </w:p>
        </w:tc>
        <w:tc>
          <w:tcPr>
            <w:tcW w:w="0" w:type="auto"/>
            <w:vAlign w:val="center"/>
            <w:hideMark/>
          </w:tcPr>
          <w:p w14:paraId="172DD19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efinir política de respaldo (frecuencia, retención)</w:t>
            </w:r>
          </w:p>
        </w:tc>
        <w:tc>
          <w:tcPr>
            <w:tcW w:w="0" w:type="auto"/>
            <w:vAlign w:val="center"/>
            <w:hideMark/>
          </w:tcPr>
          <w:p w14:paraId="53CF833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5AE9FFF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5E0D93E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0C850D8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03F014D" w14:textId="77777777" w:rsidR="007D7D6A" w:rsidRPr="007D7D6A" w:rsidRDefault="007D7D6A">
            <w:pPr>
              <w:rPr>
                <w:rFonts w:ascii="Times New Roman" w:hAnsi="Times New Roman" w:cs="Times New Roman"/>
              </w:rPr>
            </w:pPr>
            <w:r w:rsidRPr="007D7D6A">
              <w:rPr>
                <w:rFonts w:ascii="Times New Roman" w:hAnsi="Times New Roman" w:cs="Times New Roman"/>
              </w:rPr>
              <w:t>19.1.2</w:t>
            </w:r>
          </w:p>
        </w:tc>
        <w:tc>
          <w:tcPr>
            <w:tcW w:w="0" w:type="auto"/>
            <w:vAlign w:val="center"/>
            <w:hideMark/>
          </w:tcPr>
          <w:p w14:paraId="5C21A2C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figurar tarea automática de respaldo en MySQL</w:t>
            </w:r>
          </w:p>
        </w:tc>
        <w:tc>
          <w:tcPr>
            <w:tcW w:w="0" w:type="auto"/>
            <w:vAlign w:val="center"/>
            <w:hideMark/>
          </w:tcPr>
          <w:p w14:paraId="116E111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14:paraId="4692A20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025EDE5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566D1D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6816" w14:textId="77777777" w:rsidR="007D7D6A" w:rsidRPr="007D7D6A" w:rsidRDefault="007D7D6A">
            <w:pPr>
              <w:rPr>
                <w:rFonts w:ascii="Times New Roman" w:hAnsi="Times New Roman" w:cs="Times New Roman"/>
              </w:rPr>
            </w:pPr>
            <w:r w:rsidRPr="007D7D6A">
              <w:rPr>
                <w:rFonts w:ascii="Times New Roman" w:hAnsi="Times New Roman" w:cs="Times New Roman"/>
              </w:rPr>
              <w:t>19.1.3</w:t>
            </w:r>
          </w:p>
        </w:tc>
        <w:tc>
          <w:tcPr>
            <w:tcW w:w="0" w:type="auto"/>
            <w:vAlign w:val="center"/>
            <w:hideMark/>
          </w:tcPr>
          <w:p w14:paraId="3856F59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obar recuperación desde respaldo</w:t>
            </w:r>
          </w:p>
        </w:tc>
        <w:tc>
          <w:tcPr>
            <w:tcW w:w="0" w:type="auto"/>
            <w:vAlign w:val="center"/>
            <w:hideMark/>
          </w:tcPr>
          <w:p w14:paraId="7B196C9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1967AD8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3979EC3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2B1703F6"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48D0E3B" w14:textId="77777777" w:rsidR="007D7D6A" w:rsidRPr="007D7D6A" w:rsidRDefault="007D7D6A">
            <w:pPr>
              <w:rPr>
                <w:rFonts w:ascii="Times New Roman" w:hAnsi="Times New Roman" w:cs="Times New Roman"/>
              </w:rPr>
            </w:pPr>
            <w:r w:rsidRPr="007D7D6A">
              <w:rPr>
                <w:rFonts w:ascii="Times New Roman" w:hAnsi="Times New Roman" w:cs="Times New Roman"/>
              </w:rPr>
              <w:t>19.1.4</w:t>
            </w:r>
          </w:p>
        </w:tc>
        <w:tc>
          <w:tcPr>
            <w:tcW w:w="0" w:type="auto"/>
            <w:vAlign w:val="center"/>
            <w:hideMark/>
          </w:tcPr>
          <w:p w14:paraId="5267C13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ocumentar proceso de respaldo y restauración</w:t>
            </w:r>
          </w:p>
        </w:tc>
        <w:tc>
          <w:tcPr>
            <w:tcW w:w="0" w:type="auto"/>
            <w:vAlign w:val="center"/>
            <w:hideMark/>
          </w:tcPr>
          <w:p w14:paraId="716BC49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4E612FB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14:paraId="016F6F8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2CFFAD64" w14:textId="77777777" w:rsidR="007D7D6A" w:rsidRPr="007D7D6A" w:rsidRDefault="007D7D6A" w:rsidP="007D7D6A">
      <w:pPr>
        <w:rPr>
          <w:rFonts w:ascii="Times New Roman" w:hAnsi="Times New Roman" w:cs="Times New Roman"/>
        </w:rPr>
      </w:pPr>
    </w:p>
    <w:p w14:paraId="67AB9D12"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HU 24.1: Ejecución de prueba piloto</w:t>
      </w:r>
    </w:p>
    <w:p w14:paraId="3DB5A587"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necesito ejecutar una prueba piloto para validar la integridad y funcionamiento de la base de datos antes de pasar a producción.</w:t>
      </w:r>
    </w:p>
    <w:p w14:paraId="7C9BF013" w14:textId="77777777" w:rsidR="007D7D6A" w:rsidRPr="007D7D6A" w:rsidRDefault="007D7D6A" w:rsidP="007D7D6A">
      <w:pPr>
        <w:rPr>
          <w:rFonts w:ascii="Times New Roman" w:hAnsi="Times New Roman" w:cs="Times New Roman"/>
        </w:rPr>
      </w:pPr>
      <w:r w:rsidRPr="007D7D6A">
        <w:rPr>
          <w:rFonts w:ascii="Times New Roman" w:hAnsi="Times New Roman" w:cs="Times New Roman"/>
        </w:rPr>
        <w:t>Tareas:</w:t>
      </w:r>
    </w:p>
    <w:tbl>
      <w:tblPr>
        <w:tblStyle w:val="GridTable4"/>
        <w:tblW w:w="0" w:type="auto"/>
        <w:tblLook w:val="04A0" w:firstRow="1" w:lastRow="0" w:firstColumn="1" w:lastColumn="0" w:noHBand="0" w:noVBand="1"/>
      </w:tblPr>
      <w:tblGrid>
        <w:gridCol w:w="816"/>
        <w:gridCol w:w="3649"/>
        <w:gridCol w:w="1476"/>
        <w:gridCol w:w="1912"/>
        <w:gridCol w:w="1163"/>
      </w:tblGrid>
      <w:tr w:rsidR="007D7D6A" w:rsidRPr="007D7D6A" w14:paraId="604BA5BC"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560669"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5040A736"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5B5B9DE1"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64C4A3B7"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66C9A1A8"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75D65ED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122193A" w14:textId="77777777" w:rsidR="007D7D6A" w:rsidRPr="007D7D6A" w:rsidRDefault="007D7D6A">
            <w:pPr>
              <w:rPr>
                <w:rFonts w:ascii="Times New Roman" w:hAnsi="Times New Roman" w:cs="Times New Roman"/>
              </w:rPr>
            </w:pPr>
            <w:r w:rsidRPr="007D7D6A">
              <w:rPr>
                <w:rFonts w:ascii="Times New Roman" w:hAnsi="Times New Roman" w:cs="Times New Roman"/>
              </w:rPr>
              <w:t>24.1.1</w:t>
            </w:r>
          </w:p>
        </w:tc>
        <w:tc>
          <w:tcPr>
            <w:tcW w:w="0" w:type="auto"/>
            <w:vAlign w:val="center"/>
            <w:hideMark/>
          </w:tcPr>
          <w:p w14:paraId="242EB08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argar datos de prueba en la base de datos</w:t>
            </w:r>
          </w:p>
        </w:tc>
        <w:tc>
          <w:tcPr>
            <w:tcW w:w="0" w:type="auto"/>
            <w:vAlign w:val="center"/>
            <w:hideMark/>
          </w:tcPr>
          <w:p w14:paraId="2E37A29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2765F38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0D3CF02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756C3BC3"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0120F1" w14:textId="77777777" w:rsidR="007D7D6A" w:rsidRPr="007D7D6A" w:rsidRDefault="007D7D6A">
            <w:pPr>
              <w:rPr>
                <w:rFonts w:ascii="Times New Roman" w:hAnsi="Times New Roman" w:cs="Times New Roman"/>
              </w:rPr>
            </w:pPr>
            <w:r w:rsidRPr="007D7D6A">
              <w:rPr>
                <w:rFonts w:ascii="Times New Roman" w:hAnsi="Times New Roman" w:cs="Times New Roman"/>
              </w:rPr>
              <w:t>24.1.2</w:t>
            </w:r>
          </w:p>
        </w:tc>
        <w:tc>
          <w:tcPr>
            <w:tcW w:w="0" w:type="auto"/>
            <w:vAlign w:val="center"/>
            <w:hideMark/>
          </w:tcPr>
          <w:p w14:paraId="1259984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Ejecutar consultas de validación</w:t>
            </w:r>
          </w:p>
        </w:tc>
        <w:tc>
          <w:tcPr>
            <w:tcW w:w="0" w:type="auto"/>
            <w:vAlign w:val="center"/>
            <w:hideMark/>
          </w:tcPr>
          <w:p w14:paraId="1234277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75DA351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4F3312F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312029A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DAF76" w14:textId="77777777" w:rsidR="007D7D6A" w:rsidRPr="007D7D6A" w:rsidRDefault="007D7D6A">
            <w:pPr>
              <w:rPr>
                <w:rFonts w:ascii="Times New Roman" w:hAnsi="Times New Roman" w:cs="Times New Roman"/>
              </w:rPr>
            </w:pPr>
            <w:r w:rsidRPr="007D7D6A">
              <w:rPr>
                <w:rFonts w:ascii="Times New Roman" w:hAnsi="Times New Roman" w:cs="Times New Roman"/>
              </w:rPr>
              <w:t>24.1.3</w:t>
            </w:r>
          </w:p>
        </w:tc>
        <w:tc>
          <w:tcPr>
            <w:tcW w:w="0" w:type="auto"/>
            <w:vAlign w:val="center"/>
            <w:hideMark/>
          </w:tcPr>
          <w:p w14:paraId="5D81130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Evaluar rendimiento inicial</w:t>
            </w:r>
          </w:p>
        </w:tc>
        <w:tc>
          <w:tcPr>
            <w:tcW w:w="0" w:type="auto"/>
            <w:vAlign w:val="center"/>
            <w:hideMark/>
          </w:tcPr>
          <w:p w14:paraId="3BC34F6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BA</w:t>
            </w:r>
          </w:p>
        </w:tc>
        <w:tc>
          <w:tcPr>
            <w:tcW w:w="0" w:type="auto"/>
            <w:vAlign w:val="center"/>
            <w:hideMark/>
          </w:tcPr>
          <w:p w14:paraId="4ECAF3A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5AF2D69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718225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9EB366D" w14:textId="77777777" w:rsidR="007D7D6A" w:rsidRPr="007D7D6A" w:rsidRDefault="007D7D6A">
            <w:pPr>
              <w:rPr>
                <w:rFonts w:ascii="Times New Roman" w:hAnsi="Times New Roman" w:cs="Times New Roman"/>
              </w:rPr>
            </w:pPr>
            <w:r w:rsidRPr="007D7D6A">
              <w:rPr>
                <w:rFonts w:ascii="Times New Roman" w:hAnsi="Times New Roman" w:cs="Times New Roman"/>
              </w:rPr>
              <w:t>24.1.4</w:t>
            </w:r>
          </w:p>
        </w:tc>
        <w:tc>
          <w:tcPr>
            <w:tcW w:w="0" w:type="auto"/>
            <w:vAlign w:val="center"/>
            <w:hideMark/>
          </w:tcPr>
          <w:p w14:paraId="0F93BB02"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ocumentar resultados de la prueba piloto</w:t>
            </w:r>
          </w:p>
        </w:tc>
        <w:tc>
          <w:tcPr>
            <w:tcW w:w="0" w:type="auto"/>
            <w:vAlign w:val="center"/>
            <w:hideMark/>
          </w:tcPr>
          <w:p w14:paraId="3179F32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2E72C8B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048AACE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53EB1AB5" w14:textId="77777777" w:rsidR="007D7D6A" w:rsidRPr="007D7D6A" w:rsidRDefault="007D7D6A" w:rsidP="007D7D6A">
      <w:pPr>
        <w:rPr>
          <w:rFonts w:ascii="Times New Roman" w:hAnsi="Times New Roman" w:cs="Times New Roman"/>
        </w:rPr>
      </w:pPr>
    </w:p>
    <w:p w14:paraId="7D6C722F" w14:textId="77777777" w:rsidR="007D7D6A" w:rsidRPr="007D7D6A" w:rsidRDefault="007D7D6A" w:rsidP="007D7D6A">
      <w:pPr>
        <w:rPr>
          <w:rFonts w:ascii="Times New Roman" w:hAnsi="Times New Roman" w:cs="Times New Roman"/>
          <w:b/>
          <w:bCs/>
          <w:sz w:val="32"/>
          <w:szCs w:val="32"/>
        </w:rPr>
      </w:pPr>
      <w:r w:rsidRPr="007D7D6A">
        <w:rPr>
          <w:rFonts w:ascii="Times New Roman" w:hAnsi="Times New Roman" w:cs="Times New Roman"/>
          <w:b/>
          <w:bCs/>
          <w:sz w:val="32"/>
          <w:szCs w:val="32"/>
        </w:rPr>
        <w:t>Sprint 3: Gestión de Usuarios y Autenticación</w:t>
      </w:r>
    </w:p>
    <w:p w14:paraId="44656C83"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HU 2.1: Registro de usuarios</w:t>
      </w:r>
    </w:p>
    <w:p w14:paraId="0200A5C0"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usuario, quiero poder registrarme en el sistema proporcionando mis datos básicos para acceder a las funcionalidades.</w:t>
      </w:r>
    </w:p>
    <w:p w14:paraId="6DE36727" w14:textId="77777777" w:rsidR="007D7D6A" w:rsidRPr="007D7D6A" w:rsidRDefault="007D7D6A" w:rsidP="007D7D6A">
      <w:pPr>
        <w:rPr>
          <w:rFonts w:ascii="Times New Roman" w:hAnsi="Times New Roman" w:cs="Times New Roman"/>
        </w:rPr>
      </w:pPr>
      <w:r w:rsidRPr="007D7D6A">
        <w:rPr>
          <w:rFonts w:ascii="Times New Roman" w:hAnsi="Times New Roman" w:cs="Times New Roman"/>
        </w:rPr>
        <w:t>Tareas:</w:t>
      </w:r>
    </w:p>
    <w:tbl>
      <w:tblPr>
        <w:tblStyle w:val="GridTable4"/>
        <w:tblW w:w="0" w:type="auto"/>
        <w:tblLook w:val="04A0" w:firstRow="1" w:lastRow="0" w:firstColumn="1" w:lastColumn="0" w:noHBand="0" w:noVBand="1"/>
      </w:tblPr>
      <w:tblGrid>
        <w:gridCol w:w="696"/>
        <w:gridCol w:w="3630"/>
        <w:gridCol w:w="1530"/>
        <w:gridCol w:w="1997"/>
        <w:gridCol w:w="1163"/>
      </w:tblGrid>
      <w:tr w:rsidR="007D7D6A" w:rsidRPr="007D7D6A" w14:paraId="520907DC"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F92A0C"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3CCEE7E6"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68A33EB7"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59A9DC5A"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64775BC9"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6A638CB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7F5498" w14:textId="77777777" w:rsidR="007D7D6A" w:rsidRPr="007D7D6A" w:rsidRDefault="007D7D6A">
            <w:pPr>
              <w:rPr>
                <w:rFonts w:ascii="Times New Roman" w:hAnsi="Times New Roman" w:cs="Times New Roman"/>
              </w:rPr>
            </w:pPr>
            <w:r w:rsidRPr="007D7D6A">
              <w:rPr>
                <w:rFonts w:ascii="Times New Roman" w:hAnsi="Times New Roman" w:cs="Times New Roman"/>
              </w:rPr>
              <w:t>2.1.1</w:t>
            </w:r>
          </w:p>
        </w:tc>
        <w:tc>
          <w:tcPr>
            <w:tcW w:w="0" w:type="auto"/>
            <w:vAlign w:val="center"/>
            <w:hideMark/>
          </w:tcPr>
          <w:p w14:paraId="12DD249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formulario de registro</w:t>
            </w:r>
          </w:p>
        </w:tc>
        <w:tc>
          <w:tcPr>
            <w:tcW w:w="0" w:type="auto"/>
            <w:vAlign w:val="center"/>
            <w:hideMark/>
          </w:tcPr>
          <w:p w14:paraId="48D242E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455D3D4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2505CBA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238A4F4"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1AB675" w14:textId="77777777" w:rsidR="007D7D6A" w:rsidRPr="007D7D6A" w:rsidRDefault="007D7D6A">
            <w:pPr>
              <w:rPr>
                <w:rFonts w:ascii="Times New Roman" w:hAnsi="Times New Roman" w:cs="Times New Roman"/>
              </w:rPr>
            </w:pPr>
            <w:r w:rsidRPr="007D7D6A">
              <w:rPr>
                <w:rFonts w:ascii="Times New Roman" w:hAnsi="Times New Roman" w:cs="Times New Roman"/>
              </w:rPr>
              <w:t>2.1.2</w:t>
            </w:r>
          </w:p>
        </w:tc>
        <w:tc>
          <w:tcPr>
            <w:tcW w:w="0" w:type="auto"/>
            <w:vAlign w:val="center"/>
            <w:hideMark/>
          </w:tcPr>
          <w:p w14:paraId="03D655C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validaciones de campos</w:t>
            </w:r>
          </w:p>
        </w:tc>
        <w:tc>
          <w:tcPr>
            <w:tcW w:w="0" w:type="auto"/>
            <w:vAlign w:val="center"/>
            <w:hideMark/>
          </w:tcPr>
          <w:p w14:paraId="50A5CB1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036D581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14D88A27"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2DC3FB71"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1CF39D" w14:textId="77777777" w:rsidR="007D7D6A" w:rsidRPr="007D7D6A" w:rsidRDefault="007D7D6A">
            <w:pPr>
              <w:rPr>
                <w:rFonts w:ascii="Times New Roman" w:hAnsi="Times New Roman" w:cs="Times New Roman"/>
              </w:rPr>
            </w:pPr>
            <w:r w:rsidRPr="007D7D6A">
              <w:rPr>
                <w:rFonts w:ascii="Times New Roman" w:hAnsi="Times New Roman" w:cs="Times New Roman"/>
              </w:rPr>
              <w:t>2.1.3</w:t>
            </w:r>
          </w:p>
        </w:tc>
        <w:tc>
          <w:tcPr>
            <w:tcW w:w="0" w:type="auto"/>
            <w:vAlign w:val="center"/>
            <w:hideMark/>
          </w:tcPr>
          <w:p w14:paraId="0BBAB91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ectar formulario con base de datos</w:t>
            </w:r>
          </w:p>
        </w:tc>
        <w:tc>
          <w:tcPr>
            <w:tcW w:w="0" w:type="auto"/>
            <w:vAlign w:val="center"/>
            <w:hideMark/>
          </w:tcPr>
          <w:p w14:paraId="155C304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0CB5DE9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8</w:t>
            </w:r>
          </w:p>
        </w:tc>
        <w:tc>
          <w:tcPr>
            <w:tcW w:w="0" w:type="auto"/>
            <w:vAlign w:val="center"/>
            <w:hideMark/>
          </w:tcPr>
          <w:p w14:paraId="3829919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EADBD1F"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291FBDC" w14:textId="77777777" w:rsidR="007D7D6A" w:rsidRPr="007D7D6A" w:rsidRDefault="007D7D6A">
            <w:pPr>
              <w:rPr>
                <w:rFonts w:ascii="Times New Roman" w:hAnsi="Times New Roman" w:cs="Times New Roman"/>
              </w:rPr>
            </w:pPr>
            <w:r w:rsidRPr="007D7D6A">
              <w:rPr>
                <w:rFonts w:ascii="Times New Roman" w:hAnsi="Times New Roman" w:cs="Times New Roman"/>
              </w:rPr>
              <w:t>2.1.4</w:t>
            </w:r>
          </w:p>
        </w:tc>
        <w:tc>
          <w:tcPr>
            <w:tcW w:w="0" w:type="auto"/>
            <w:vAlign w:val="center"/>
            <w:hideMark/>
          </w:tcPr>
          <w:p w14:paraId="457810A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creación de usuario</w:t>
            </w:r>
          </w:p>
        </w:tc>
        <w:tc>
          <w:tcPr>
            <w:tcW w:w="0" w:type="auto"/>
            <w:vAlign w:val="center"/>
            <w:hideMark/>
          </w:tcPr>
          <w:p w14:paraId="2A236F1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2C69CDC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7209026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4A3D45C6" w14:textId="77777777" w:rsidR="007D7D6A" w:rsidRPr="007D7D6A" w:rsidRDefault="007D7D6A" w:rsidP="007D7D6A">
      <w:pPr>
        <w:rPr>
          <w:rFonts w:ascii="Times New Roman" w:hAnsi="Times New Roman" w:cs="Times New Roman"/>
        </w:rPr>
      </w:pPr>
    </w:p>
    <w:p w14:paraId="2BAA8BE8"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HU 2.2: Inicio de sesión de usuarios</w:t>
      </w:r>
    </w:p>
    <w:p w14:paraId="48C607FE"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usuario, quiero iniciar sesión con mis credenciales para acceder a mi cuenta.</w:t>
      </w:r>
    </w:p>
    <w:p w14:paraId="702D6467" w14:textId="77777777" w:rsidR="007D7D6A" w:rsidRPr="007D7D6A" w:rsidRDefault="007D7D6A" w:rsidP="007D7D6A">
      <w:pPr>
        <w:rPr>
          <w:rFonts w:ascii="Times New Roman" w:hAnsi="Times New Roman" w:cs="Times New Roman"/>
        </w:rPr>
      </w:pPr>
      <w:r w:rsidRPr="007D7D6A">
        <w:rPr>
          <w:rFonts w:ascii="Times New Roman" w:hAnsi="Times New Roman" w:cs="Times New Roman"/>
        </w:rPr>
        <w:t>Tareas:</w:t>
      </w:r>
    </w:p>
    <w:tbl>
      <w:tblPr>
        <w:tblStyle w:val="GridTable4"/>
        <w:tblW w:w="0" w:type="auto"/>
        <w:tblLook w:val="04A0" w:firstRow="1" w:lastRow="0" w:firstColumn="1" w:lastColumn="0" w:noHBand="0" w:noVBand="1"/>
      </w:tblPr>
      <w:tblGrid>
        <w:gridCol w:w="696"/>
        <w:gridCol w:w="3659"/>
        <w:gridCol w:w="1526"/>
        <w:gridCol w:w="1972"/>
        <w:gridCol w:w="1163"/>
      </w:tblGrid>
      <w:tr w:rsidR="007D7D6A" w:rsidRPr="007D7D6A" w14:paraId="53097D00"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71A80D"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5B48AC19"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0DFF2FD3"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11DA64FB"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0260B4EC"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5759B0F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0D5CD8" w14:textId="77777777" w:rsidR="007D7D6A" w:rsidRPr="007D7D6A" w:rsidRDefault="007D7D6A">
            <w:pPr>
              <w:rPr>
                <w:rFonts w:ascii="Times New Roman" w:hAnsi="Times New Roman" w:cs="Times New Roman"/>
              </w:rPr>
            </w:pPr>
            <w:r w:rsidRPr="007D7D6A">
              <w:rPr>
                <w:rFonts w:ascii="Times New Roman" w:hAnsi="Times New Roman" w:cs="Times New Roman"/>
              </w:rPr>
              <w:t>2.2.1</w:t>
            </w:r>
          </w:p>
        </w:tc>
        <w:tc>
          <w:tcPr>
            <w:tcW w:w="0" w:type="auto"/>
            <w:vAlign w:val="center"/>
            <w:hideMark/>
          </w:tcPr>
          <w:p w14:paraId="51AF8DE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formulario de inicio de sesión</w:t>
            </w:r>
          </w:p>
        </w:tc>
        <w:tc>
          <w:tcPr>
            <w:tcW w:w="0" w:type="auto"/>
            <w:vAlign w:val="center"/>
            <w:hideMark/>
          </w:tcPr>
          <w:p w14:paraId="56E3C30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7ABE349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6DF47C8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90EBA77"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6E5D110" w14:textId="77777777" w:rsidR="007D7D6A" w:rsidRPr="007D7D6A" w:rsidRDefault="007D7D6A">
            <w:pPr>
              <w:rPr>
                <w:rFonts w:ascii="Times New Roman" w:hAnsi="Times New Roman" w:cs="Times New Roman"/>
              </w:rPr>
            </w:pPr>
            <w:r w:rsidRPr="007D7D6A">
              <w:rPr>
                <w:rFonts w:ascii="Times New Roman" w:hAnsi="Times New Roman" w:cs="Times New Roman"/>
              </w:rPr>
              <w:t>2.2.2</w:t>
            </w:r>
          </w:p>
        </w:tc>
        <w:tc>
          <w:tcPr>
            <w:tcW w:w="0" w:type="auto"/>
            <w:vAlign w:val="center"/>
            <w:hideMark/>
          </w:tcPr>
          <w:p w14:paraId="59921F8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validación de credenciales</w:t>
            </w:r>
          </w:p>
        </w:tc>
        <w:tc>
          <w:tcPr>
            <w:tcW w:w="0" w:type="auto"/>
            <w:vAlign w:val="center"/>
            <w:hideMark/>
          </w:tcPr>
          <w:p w14:paraId="55D0CAF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4607842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7</w:t>
            </w:r>
          </w:p>
        </w:tc>
        <w:tc>
          <w:tcPr>
            <w:tcW w:w="0" w:type="auto"/>
            <w:vAlign w:val="center"/>
            <w:hideMark/>
          </w:tcPr>
          <w:p w14:paraId="2964BF6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72084841"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51432FB" w14:textId="77777777" w:rsidR="007D7D6A" w:rsidRPr="007D7D6A" w:rsidRDefault="007D7D6A">
            <w:pPr>
              <w:rPr>
                <w:rFonts w:ascii="Times New Roman" w:hAnsi="Times New Roman" w:cs="Times New Roman"/>
              </w:rPr>
            </w:pPr>
            <w:r w:rsidRPr="007D7D6A">
              <w:rPr>
                <w:rFonts w:ascii="Times New Roman" w:hAnsi="Times New Roman" w:cs="Times New Roman"/>
              </w:rPr>
              <w:t>2.2.3</w:t>
            </w:r>
          </w:p>
        </w:tc>
        <w:tc>
          <w:tcPr>
            <w:tcW w:w="0" w:type="auto"/>
            <w:vAlign w:val="center"/>
            <w:hideMark/>
          </w:tcPr>
          <w:p w14:paraId="52F4B98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Manejo de errores de autenticación</w:t>
            </w:r>
          </w:p>
        </w:tc>
        <w:tc>
          <w:tcPr>
            <w:tcW w:w="0" w:type="auto"/>
            <w:vAlign w:val="center"/>
            <w:hideMark/>
          </w:tcPr>
          <w:p w14:paraId="117E2A9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3033AAD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492D830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69C708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2C8E5F7" w14:textId="77777777" w:rsidR="007D7D6A" w:rsidRPr="007D7D6A" w:rsidRDefault="007D7D6A">
            <w:pPr>
              <w:rPr>
                <w:rFonts w:ascii="Times New Roman" w:hAnsi="Times New Roman" w:cs="Times New Roman"/>
              </w:rPr>
            </w:pPr>
            <w:r w:rsidRPr="007D7D6A">
              <w:rPr>
                <w:rFonts w:ascii="Times New Roman" w:hAnsi="Times New Roman" w:cs="Times New Roman"/>
              </w:rPr>
              <w:t>2.2.4</w:t>
            </w:r>
          </w:p>
        </w:tc>
        <w:tc>
          <w:tcPr>
            <w:tcW w:w="0" w:type="auto"/>
            <w:vAlign w:val="center"/>
            <w:hideMark/>
          </w:tcPr>
          <w:p w14:paraId="302B146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acceso correcto e incorrecto</w:t>
            </w:r>
          </w:p>
        </w:tc>
        <w:tc>
          <w:tcPr>
            <w:tcW w:w="0" w:type="auto"/>
            <w:vAlign w:val="center"/>
            <w:hideMark/>
          </w:tcPr>
          <w:p w14:paraId="7FBAFE9F"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43C70AF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45FD045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0A9676C4"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HU 2.3: Gestión de roles y permisos</w:t>
      </w:r>
    </w:p>
    <w:p w14:paraId="4956F0C1"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asignar roles y permisos a los usuarios para controlar el acceso a las funcionalidades del sistema.</w:t>
      </w:r>
    </w:p>
    <w:tbl>
      <w:tblPr>
        <w:tblStyle w:val="GridTable4"/>
        <w:tblW w:w="0" w:type="auto"/>
        <w:tblLook w:val="04A0" w:firstRow="1" w:lastRow="0" w:firstColumn="1" w:lastColumn="0" w:noHBand="0" w:noVBand="1"/>
      </w:tblPr>
      <w:tblGrid>
        <w:gridCol w:w="696"/>
        <w:gridCol w:w="3797"/>
        <w:gridCol w:w="1509"/>
        <w:gridCol w:w="1851"/>
        <w:gridCol w:w="1163"/>
      </w:tblGrid>
      <w:tr w:rsidR="007D7D6A" w:rsidRPr="007D7D6A" w14:paraId="2810759B"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5EF4C1"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00E06563"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3B9E2F34"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3E85A620"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2842DC76"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17437FC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A7C93E0" w14:textId="77777777" w:rsidR="007D7D6A" w:rsidRPr="007D7D6A" w:rsidRDefault="007D7D6A">
            <w:pPr>
              <w:rPr>
                <w:rFonts w:ascii="Times New Roman" w:hAnsi="Times New Roman" w:cs="Times New Roman"/>
              </w:rPr>
            </w:pPr>
            <w:r w:rsidRPr="007D7D6A">
              <w:rPr>
                <w:rFonts w:ascii="Times New Roman" w:hAnsi="Times New Roman" w:cs="Times New Roman"/>
              </w:rPr>
              <w:t>2.3.1</w:t>
            </w:r>
          </w:p>
        </w:tc>
        <w:tc>
          <w:tcPr>
            <w:tcW w:w="0" w:type="auto"/>
            <w:vAlign w:val="center"/>
            <w:hideMark/>
          </w:tcPr>
          <w:p w14:paraId="3841C6A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efinir estructura de roles en la BD</w:t>
            </w:r>
          </w:p>
        </w:tc>
        <w:tc>
          <w:tcPr>
            <w:tcW w:w="0" w:type="auto"/>
            <w:vAlign w:val="center"/>
            <w:hideMark/>
          </w:tcPr>
          <w:p w14:paraId="4E6FAD9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2D6281E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371E0F7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76F12D72"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89B655" w14:textId="77777777" w:rsidR="007D7D6A" w:rsidRPr="007D7D6A" w:rsidRDefault="007D7D6A">
            <w:pPr>
              <w:rPr>
                <w:rFonts w:ascii="Times New Roman" w:hAnsi="Times New Roman" w:cs="Times New Roman"/>
              </w:rPr>
            </w:pPr>
            <w:r w:rsidRPr="007D7D6A">
              <w:rPr>
                <w:rFonts w:ascii="Times New Roman" w:hAnsi="Times New Roman" w:cs="Times New Roman"/>
              </w:rPr>
              <w:t>2.3.2</w:t>
            </w:r>
          </w:p>
        </w:tc>
        <w:tc>
          <w:tcPr>
            <w:tcW w:w="0" w:type="auto"/>
            <w:vAlign w:val="center"/>
            <w:hideMark/>
          </w:tcPr>
          <w:p w14:paraId="2524A7D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Implementar asignación de roles en el </w:t>
            </w:r>
            <w:proofErr w:type="spellStart"/>
            <w:r w:rsidRPr="007D7D6A">
              <w:rPr>
                <w:rFonts w:ascii="Times New Roman" w:hAnsi="Times New Roman" w:cs="Times New Roman"/>
              </w:rPr>
              <w:t>backend</w:t>
            </w:r>
            <w:proofErr w:type="spellEnd"/>
          </w:p>
        </w:tc>
        <w:tc>
          <w:tcPr>
            <w:tcW w:w="0" w:type="auto"/>
            <w:vAlign w:val="center"/>
            <w:hideMark/>
          </w:tcPr>
          <w:p w14:paraId="0A475EC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6F0B242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7</w:t>
            </w:r>
          </w:p>
        </w:tc>
        <w:tc>
          <w:tcPr>
            <w:tcW w:w="0" w:type="auto"/>
            <w:vAlign w:val="center"/>
            <w:hideMark/>
          </w:tcPr>
          <w:p w14:paraId="1976A052"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8CAC7C4"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D696F71" w14:textId="77777777" w:rsidR="007D7D6A" w:rsidRPr="007D7D6A" w:rsidRDefault="007D7D6A">
            <w:pPr>
              <w:rPr>
                <w:rFonts w:ascii="Times New Roman" w:hAnsi="Times New Roman" w:cs="Times New Roman"/>
              </w:rPr>
            </w:pPr>
            <w:r w:rsidRPr="007D7D6A">
              <w:rPr>
                <w:rFonts w:ascii="Times New Roman" w:hAnsi="Times New Roman" w:cs="Times New Roman"/>
              </w:rPr>
              <w:t>2.3.3</w:t>
            </w:r>
          </w:p>
        </w:tc>
        <w:tc>
          <w:tcPr>
            <w:tcW w:w="0" w:type="auto"/>
            <w:vAlign w:val="center"/>
            <w:hideMark/>
          </w:tcPr>
          <w:p w14:paraId="70E513C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interfaz de administración de roles</w:t>
            </w:r>
          </w:p>
        </w:tc>
        <w:tc>
          <w:tcPr>
            <w:tcW w:w="0" w:type="auto"/>
            <w:vAlign w:val="center"/>
            <w:hideMark/>
          </w:tcPr>
          <w:p w14:paraId="1F355978"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5CB61AD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5130D0E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9D1B67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E9D97" w14:textId="77777777" w:rsidR="007D7D6A" w:rsidRPr="007D7D6A" w:rsidRDefault="007D7D6A">
            <w:pPr>
              <w:rPr>
                <w:rFonts w:ascii="Times New Roman" w:hAnsi="Times New Roman" w:cs="Times New Roman"/>
              </w:rPr>
            </w:pPr>
            <w:r w:rsidRPr="007D7D6A">
              <w:rPr>
                <w:rFonts w:ascii="Times New Roman" w:hAnsi="Times New Roman" w:cs="Times New Roman"/>
              </w:rPr>
              <w:t>2.3.4</w:t>
            </w:r>
          </w:p>
        </w:tc>
        <w:tc>
          <w:tcPr>
            <w:tcW w:w="0" w:type="auto"/>
            <w:vAlign w:val="center"/>
            <w:hideMark/>
          </w:tcPr>
          <w:p w14:paraId="26D09F92"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accesos según permisos</w:t>
            </w:r>
          </w:p>
        </w:tc>
        <w:tc>
          <w:tcPr>
            <w:tcW w:w="0" w:type="auto"/>
            <w:vAlign w:val="center"/>
            <w:hideMark/>
          </w:tcPr>
          <w:p w14:paraId="2C86654E"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3AE91CD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1C03D36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5D52A95B" w14:textId="77777777" w:rsidR="007D7D6A" w:rsidRPr="007D7D6A" w:rsidRDefault="007D7D6A" w:rsidP="007D7D6A">
      <w:pPr>
        <w:rPr>
          <w:rFonts w:ascii="Times New Roman" w:hAnsi="Times New Roman" w:cs="Times New Roman"/>
          <w:b/>
          <w:bCs/>
          <w:sz w:val="32"/>
          <w:szCs w:val="32"/>
        </w:rPr>
      </w:pPr>
    </w:p>
    <w:p w14:paraId="473800FE" w14:textId="77777777" w:rsidR="007D7D6A" w:rsidRPr="007D7D6A" w:rsidRDefault="007D7D6A" w:rsidP="007D7D6A">
      <w:pPr>
        <w:rPr>
          <w:rFonts w:ascii="Times New Roman" w:hAnsi="Times New Roman" w:cs="Times New Roman"/>
          <w:b/>
          <w:bCs/>
          <w:sz w:val="32"/>
          <w:szCs w:val="32"/>
        </w:rPr>
      </w:pPr>
      <w:r w:rsidRPr="007D7D6A">
        <w:rPr>
          <w:rFonts w:ascii="Times New Roman" w:hAnsi="Times New Roman" w:cs="Times New Roman"/>
          <w:b/>
          <w:bCs/>
          <w:sz w:val="32"/>
          <w:szCs w:val="32"/>
        </w:rPr>
        <w:t>Sprint 4: Gestión de Turistas</w:t>
      </w:r>
    </w:p>
    <w:p w14:paraId="4A8AF08E"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HU 3.1: Registro de turistas</w:t>
      </w:r>
    </w:p>
    <w:p w14:paraId="4F3B6116"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registrar turistas en el sistema para llevar un control de sus datos personales y de viaje.</w:t>
      </w:r>
    </w:p>
    <w:tbl>
      <w:tblPr>
        <w:tblStyle w:val="GridTable4"/>
        <w:tblW w:w="0" w:type="auto"/>
        <w:tblLook w:val="04A0" w:firstRow="1" w:lastRow="0" w:firstColumn="1" w:lastColumn="0" w:noHBand="0" w:noVBand="1"/>
      </w:tblPr>
      <w:tblGrid>
        <w:gridCol w:w="696"/>
        <w:gridCol w:w="3917"/>
        <w:gridCol w:w="1494"/>
        <w:gridCol w:w="1746"/>
        <w:gridCol w:w="1163"/>
      </w:tblGrid>
      <w:tr w:rsidR="007D7D6A" w:rsidRPr="007D7D6A" w14:paraId="40586C2C"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08593E"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3F54679B"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2417751C"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32F477C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67A5025C"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452AF29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3AAB47" w14:textId="77777777" w:rsidR="007D7D6A" w:rsidRPr="007D7D6A" w:rsidRDefault="007D7D6A">
            <w:pPr>
              <w:rPr>
                <w:rFonts w:ascii="Times New Roman" w:hAnsi="Times New Roman" w:cs="Times New Roman"/>
              </w:rPr>
            </w:pPr>
            <w:r w:rsidRPr="007D7D6A">
              <w:rPr>
                <w:rFonts w:ascii="Times New Roman" w:hAnsi="Times New Roman" w:cs="Times New Roman"/>
              </w:rPr>
              <w:t>3.1.1</w:t>
            </w:r>
          </w:p>
        </w:tc>
        <w:tc>
          <w:tcPr>
            <w:tcW w:w="0" w:type="auto"/>
            <w:vAlign w:val="center"/>
            <w:hideMark/>
          </w:tcPr>
          <w:p w14:paraId="34C98DB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formulario de registro de turistas</w:t>
            </w:r>
          </w:p>
        </w:tc>
        <w:tc>
          <w:tcPr>
            <w:tcW w:w="0" w:type="auto"/>
            <w:vAlign w:val="center"/>
            <w:hideMark/>
          </w:tcPr>
          <w:p w14:paraId="334EBE4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6EE5D1D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01AF826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263F257F"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9CC7A" w14:textId="77777777" w:rsidR="007D7D6A" w:rsidRPr="007D7D6A" w:rsidRDefault="007D7D6A">
            <w:pPr>
              <w:rPr>
                <w:rFonts w:ascii="Times New Roman" w:hAnsi="Times New Roman" w:cs="Times New Roman"/>
              </w:rPr>
            </w:pPr>
            <w:r w:rsidRPr="007D7D6A">
              <w:rPr>
                <w:rFonts w:ascii="Times New Roman" w:hAnsi="Times New Roman" w:cs="Times New Roman"/>
              </w:rPr>
              <w:t>3.1.2</w:t>
            </w:r>
          </w:p>
        </w:tc>
        <w:tc>
          <w:tcPr>
            <w:tcW w:w="0" w:type="auto"/>
            <w:vAlign w:val="center"/>
            <w:hideMark/>
          </w:tcPr>
          <w:p w14:paraId="5C16163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campos obligatorios (nombre, pasaporte, contacto)</w:t>
            </w:r>
          </w:p>
        </w:tc>
        <w:tc>
          <w:tcPr>
            <w:tcW w:w="0" w:type="auto"/>
            <w:vAlign w:val="center"/>
            <w:hideMark/>
          </w:tcPr>
          <w:p w14:paraId="565F617F"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242C285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4D147E5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4679CE6B"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8E4FD4" w14:textId="77777777" w:rsidR="007D7D6A" w:rsidRPr="007D7D6A" w:rsidRDefault="007D7D6A">
            <w:pPr>
              <w:rPr>
                <w:rFonts w:ascii="Times New Roman" w:hAnsi="Times New Roman" w:cs="Times New Roman"/>
              </w:rPr>
            </w:pPr>
            <w:r w:rsidRPr="007D7D6A">
              <w:rPr>
                <w:rFonts w:ascii="Times New Roman" w:hAnsi="Times New Roman" w:cs="Times New Roman"/>
              </w:rPr>
              <w:t>3.1.3</w:t>
            </w:r>
          </w:p>
        </w:tc>
        <w:tc>
          <w:tcPr>
            <w:tcW w:w="0" w:type="auto"/>
            <w:vAlign w:val="center"/>
            <w:hideMark/>
          </w:tcPr>
          <w:p w14:paraId="719957E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ectar con base de datos para almacenar turistas</w:t>
            </w:r>
          </w:p>
        </w:tc>
        <w:tc>
          <w:tcPr>
            <w:tcW w:w="0" w:type="auto"/>
            <w:vAlign w:val="center"/>
            <w:hideMark/>
          </w:tcPr>
          <w:p w14:paraId="22CEE5C2"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7651020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7</w:t>
            </w:r>
          </w:p>
        </w:tc>
        <w:tc>
          <w:tcPr>
            <w:tcW w:w="0" w:type="auto"/>
            <w:vAlign w:val="center"/>
            <w:hideMark/>
          </w:tcPr>
          <w:p w14:paraId="1CC82D2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A064E6B"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F0CC1E" w14:textId="77777777" w:rsidR="007D7D6A" w:rsidRPr="007D7D6A" w:rsidRDefault="007D7D6A">
            <w:pPr>
              <w:rPr>
                <w:rFonts w:ascii="Times New Roman" w:hAnsi="Times New Roman" w:cs="Times New Roman"/>
              </w:rPr>
            </w:pPr>
            <w:r w:rsidRPr="007D7D6A">
              <w:rPr>
                <w:rFonts w:ascii="Times New Roman" w:hAnsi="Times New Roman" w:cs="Times New Roman"/>
              </w:rPr>
              <w:t>3.1.4</w:t>
            </w:r>
          </w:p>
        </w:tc>
        <w:tc>
          <w:tcPr>
            <w:tcW w:w="0" w:type="auto"/>
            <w:vAlign w:val="center"/>
            <w:hideMark/>
          </w:tcPr>
          <w:p w14:paraId="35D36E4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registro de turistas</w:t>
            </w:r>
          </w:p>
        </w:tc>
        <w:tc>
          <w:tcPr>
            <w:tcW w:w="0" w:type="auto"/>
            <w:vAlign w:val="center"/>
            <w:hideMark/>
          </w:tcPr>
          <w:p w14:paraId="0B3B137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74662BA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0EA639D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7EFB19C3"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HU 3.2: Edición de información de turistas</w:t>
      </w:r>
    </w:p>
    <w:p w14:paraId="02184534"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editar los datos de un turista registrado para mantener la información actualizada.</w:t>
      </w:r>
    </w:p>
    <w:tbl>
      <w:tblPr>
        <w:tblStyle w:val="GridTable4"/>
        <w:tblW w:w="0" w:type="auto"/>
        <w:tblLook w:val="04A0" w:firstRow="1" w:lastRow="0" w:firstColumn="1" w:lastColumn="0" w:noHBand="0" w:noVBand="1"/>
      </w:tblPr>
      <w:tblGrid>
        <w:gridCol w:w="697"/>
        <w:gridCol w:w="3716"/>
        <w:gridCol w:w="1519"/>
        <w:gridCol w:w="1921"/>
        <w:gridCol w:w="1163"/>
      </w:tblGrid>
      <w:tr w:rsidR="007D7D6A" w:rsidRPr="007D7D6A" w14:paraId="73F8C67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239D00"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094B034A"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1DC9E2DC"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6510D581"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51DBAFEC"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1B40CF7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E22230" w14:textId="77777777" w:rsidR="007D7D6A" w:rsidRPr="007D7D6A" w:rsidRDefault="007D7D6A">
            <w:pPr>
              <w:rPr>
                <w:rFonts w:ascii="Times New Roman" w:hAnsi="Times New Roman" w:cs="Times New Roman"/>
              </w:rPr>
            </w:pPr>
            <w:r w:rsidRPr="007D7D6A">
              <w:rPr>
                <w:rFonts w:ascii="Times New Roman" w:hAnsi="Times New Roman" w:cs="Times New Roman"/>
              </w:rPr>
              <w:t>3.2.1</w:t>
            </w:r>
          </w:p>
        </w:tc>
        <w:tc>
          <w:tcPr>
            <w:tcW w:w="0" w:type="auto"/>
            <w:vAlign w:val="center"/>
            <w:hideMark/>
          </w:tcPr>
          <w:p w14:paraId="6346616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interfaz de edición de turistas</w:t>
            </w:r>
          </w:p>
        </w:tc>
        <w:tc>
          <w:tcPr>
            <w:tcW w:w="0" w:type="auto"/>
            <w:vAlign w:val="center"/>
            <w:hideMark/>
          </w:tcPr>
          <w:p w14:paraId="1E12AD3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4D8AFA4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67B1637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3620582"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64449A" w14:textId="77777777" w:rsidR="007D7D6A" w:rsidRPr="007D7D6A" w:rsidRDefault="007D7D6A">
            <w:pPr>
              <w:rPr>
                <w:rFonts w:ascii="Times New Roman" w:hAnsi="Times New Roman" w:cs="Times New Roman"/>
              </w:rPr>
            </w:pPr>
            <w:r w:rsidRPr="007D7D6A">
              <w:rPr>
                <w:rFonts w:ascii="Times New Roman" w:hAnsi="Times New Roman" w:cs="Times New Roman"/>
              </w:rPr>
              <w:t>3.2.2</w:t>
            </w:r>
          </w:p>
        </w:tc>
        <w:tc>
          <w:tcPr>
            <w:tcW w:w="0" w:type="auto"/>
            <w:vAlign w:val="center"/>
            <w:hideMark/>
          </w:tcPr>
          <w:p w14:paraId="41A8942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validaciones de actualización</w:t>
            </w:r>
          </w:p>
        </w:tc>
        <w:tc>
          <w:tcPr>
            <w:tcW w:w="0" w:type="auto"/>
            <w:vAlign w:val="center"/>
            <w:hideMark/>
          </w:tcPr>
          <w:p w14:paraId="7B48453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1E94B09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494767B2"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0745D716"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7A3101" w14:textId="77777777" w:rsidR="007D7D6A" w:rsidRPr="007D7D6A" w:rsidRDefault="007D7D6A">
            <w:pPr>
              <w:rPr>
                <w:rFonts w:ascii="Times New Roman" w:hAnsi="Times New Roman" w:cs="Times New Roman"/>
              </w:rPr>
            </w:pPr>
            <w:r w:rsidRPr="007D7D6A">
              <w:rPr>
                <w:rFonts w:ascii="Times New Roman" w:hAnsi="Times New Roman" w:cs="Times New Roman"/>
              </w:rPr>
              <w:t>3.2.3</w:t>
            </w:r>
          </w:p>
        </w:tc>
        <w:tc>
          <w:tcPr>
            <w:tcW w:w="0" w:type="auto"/>
            <w:vAlign w:val="center"/>
            <w:hideMark/>
          </w:tcPr>
          <w:p w14:paraId="54B6D8F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Guardar cambios en la base de datos</w:t>
            </w:r>
          </w:p>
        </w:tc>
        <w:tc>
          <w:tcPr>
            <w:tcW w:w="0" w:type="auto"/>
            <w:vAlign w:val="center"/>
            <w:hideMark/>
          </w:tcPr>
          <w:p w14:paraId="05AE614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0DD5FF8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65B90D7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2FEB4E4D"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D592675" w14:textId="77777777" w:rsidR="007D7D6A" w:rsidRPr="007D7D6A" w:rsidRDefault="007D7D6A">
            <w:pPr>
              <w:rPr>
                <w:rFonts w:ascii="Times New Roman" w:hAnsi="Times New Roman" w:cs="Times New Roman"/>
              </w:rPr>
            </w:pPr>
            <w:r w:rsidRPr="007D7D6A">
              <w:rPr>
                <w:rFonts w:ascii="Times New Roman" w:hAnsi="Times New Roman" w:cs="Times New Roman"/>
              </w:rPr>
              <w:t>3.2.4</w:t>
            </w:r>
          </w:p>
        </w:tc>
        <w:tc>
          <w:tcPr>
            <w:tcW w:w="0" w:type="auto"/>
            <w:vAlign w:val="center"/>
            <w:hideMark/>
          </w:tcPr>
          <w:p w14:paraId="00252A9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edición de turistas</w:t>
            </w:r>
          </w:p>
        </w:tc>
        <w:tc>
          <w:tcPr>
            <w:tcW w:w="0" w:type="auto"/>
            <w:vAlign w:val="center"/>
            <w:hideMark/>
          </w:tcPr>
          <w:p w14:paraId="2CDF1B9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0632A06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5F3FDC17"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7127A1AF"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HU 3.3: Eliminación de turistas</w:t>
      </w:r>
    </w:p>
    <w:p w14:paraId="18729BE1"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eliminar turistas del sistema para mantener solo información relevante.</w:t>
      </w:r>
    </w:p>
    <w:tbl>
      <w:tblPr>
        <w:tblStyle w:val="GridTable4"/>
        <w:tblW w:w="0" w:type="auto"/>
        <w:tblLook w:val="04A0" w:firstRow="1" w:lastRow="0" w:firstColumn="1" w:lastColumn="0" w:noHBand="0" w:noVBand="1"/>
      </w:tblPr>
      <w:tblGrid>
        <w:gridCol w:w="696"/>
        <w:gridCol w:w="3700"/>
        <w:gridCol w:w="1521"/>
        <w:gridCol w:w="1936"/>
        <w:gridCol w:w="1163"/>
      </w:tblGrid>
      <w:tr w:rsidR="007D7D6A" w:rsidRPr="007D7D6A" w14:paraId="396ABAA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D2D064"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55917B5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4936CCD8"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565D526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55304F9A"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7D44012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86C413" w14:textId="77777777" w:rsidR="007D7D6A" w:rsidRPr="007D7D6A" w:rsidRDefault="007D7D6A">
            <w:pPr>
              <w:rPr>
                <w:rFonts w:ascii="Times New Roman" w:hAnsi="Times New Roman" w:cs="Times New Roman"/>
              </w:rPr>
            </w:pPr>
            <w:r w:rsidRPr="007D7D6A">
              <w:rPr>
                <w:rFonts w:ascii="Times New Roman" w:hAnsi="Times New Roman" w:cs="Times New Roman"/>
              </w:rPr>
              <w:t>3.3.1</w:t>
            </w:r>
          </w:p>
        </w:tc>
        <w:tc>
          <w:tcPr>
            <w:tcW w:w="0" w:type="auto"/>
            <w:vAlign w:val="center"/>
            <w:hideMark/>
          </w:tcPr>
          <w:p w14:paraId="231CE3F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gregar opción de eliminar en listado</w:t>
            </w:r>
          </w:p>
        </w:tc>
        <w:tc>
          <w:tcPr>
            <w:tcW w:w="0" w:type="auto"/>
            <w:vAlign w:val="center"/>
            <w:hideMark/>
          </w:tcPr>
          <w:p w14:paraId="26627D7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2B74B01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369495C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618942E8"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D6F5E" w14:textId="77777777" w:rsidR="007D7D6A" w:rsidRPr="007D7D6A" w:rsidRDefault="007D7D6A">
            <w:pPr>
              <w:rPr>
                <w:rFonts w:ascii="Times New Roman" w:hAnsi="Times New Roman" w:cs="Times New Roman"/>
              </w:rPr>
            </w:pPr>
            <w:r w:rsidRPr="007D7D6A">
              <w:rPr>
                <w:rFonts w:ascii="Times New Roman" w:hAnsi="Times New Roman" w:cs="Times New Roman"/>
              </w:rPr>
              <w:t>3.3.2</w:t>
            </w:r>
          </w:p>
        </w:tc>
        <w:tc>
          <w:tcPr>
            <w:tcW w:w="0" w:type="auto"/>
            <w:vAlign w:val="center"/>
            <w:hideMark/>
          </w:tcPr>
          <w:p w14:paraId="13D62B2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borrado lógico en la BD</w:t>
            </w:r>
          </w:p>
        </w:tc>
        <w:tc>
          <w:tcPr>
            <w:tcW w:w="0" w:type="auto"/>
            <w:vAlign w:val="center"/>
            <w:hideMark/>
          </w:tcPr>
          <w:p w14:paraId="1A429EB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08CF654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176D921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08A5BA7"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D8A8FA" w14:textId="77777777" w:rsidR="007D7D6A" w:rsidRPr="007D7D6A" w:rsidRDefault="007D7D6A">
            <w:pPr>
              <w:rPr>
                <w:rFonts w:ascii="Times New Roman" w:hAnsi="Times New Roman" w:cs="Times New Roman"/>
              </w:rPr>
            </w:pPr>
            <w:r w:rsidRPr="007D7D6A">
              <w:rPr>
                <w:rFonts w:ascii="Times New Roman" w:hAnsi="Times New Roman" w:cs="Times New Roman"/>
              </w:rPr>
              <w:t>3.3.3</w:t>
            </w:r>
          </w:p>
        </w:tc>
        <w:tc>
          <w:tcPr>
            <w:tcW w:w="0" w:type="auto"/>
            <w:vAlign w:val="center"/>
            <w:hideMark/>
          </w:tcPr>
          <w:p w14:paraId="37D771D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erificar integridad de datos relacionados</w:t>
            </w:r>
          </w:p>
        </w:tc>
        <w:tc>
          <w:tcPr>
            <w:tcW w:w="0" w:type="auto"/>
            <w:vAlign w:val="center"/>
            <w:hideMark/>
          </w:tcPr>
          <w:p w14:paraId="5F36F19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59DFE9D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7E1A430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C42281F"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EAF619" w14:textId="77777777" w:rsidR="007D7D6A" w:rsidRPr="007D7D6A" w:rsidRDefault="007D7D6A">
            <w:pPr>
              <w:rPr>
                <w:rFonts w:ascii="Times New Roman" w:hAnsi="Times New Roman" w:cs="Times New Roman"/>
              </w:rPr>
            </w:pPr>
            <w:r w:rsidRPr="007D7D6A">
              <w:rPr>
                <w:rFonts w:ascii="Times New Roman" w:hAnsi="Times New Roman" w:cs="Times New Roman"/>
              </w:rPr>
              <w:t>3.3.4</w:t>
            </w:r>
          </w:p>
        </w:tc>
        <w:tc>
          <w:tcPr>
            <w:tcW w:w="0" w:type="auto"/>
            <w:vAlign w:val="center"/>
            <w:hideMark/>
          </w:tcPr>
          <w:p w14:paraId="5EF0148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eliminación de turistas</w:t>
            </w:r>
          </w:p>
        </w:tc>
        <w:tc>
          <w:tcPr>
            <w:tcW w:w="0" w:type="auto"/>
            <w:vAlign w:val="center"/>
            <w:hideMark/>
          </w:tcPr>
          <w:p w14:paraId="3B4FFA5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06430AF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55092E4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710A1988"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HU 3.4: Listado de turistas</w:t>
      </w:r>
    </w:p>
    <w:p w14:paraId="2B82624E"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visualizar un listado de los turistas registrados para acceder fácilmente a su información.</w:t>
      </w:r>
    </w:p>
    <w:tbl>
      <w:tblPr>
        <w:tblStyle w:val="GridTable4"/>
        <w:tblW w:w="0" w:type="auto"/>
        <w:tblLook w:val="04A0" w:firstRow="1" w:lastRow="0" w:firstColumn="1" w:lastColumn="0" w:noHBand="0" w:noVBand="1"/>
      </w:tblPr>
      <w:tblGrid>
        <w:gridCol w:w="696"/>
        <w:gridCol w:w="3680"/>
        <w:gridCol w:w="1524"/>
        <w:gridCol w:w="1953"/>
        <w:gridCol w:w="1163"/>
      </w:tblGrid>
      <w:tr w:rsidR="007D7D6A" w:rsidRPr="007D7D6A" w14:paraId="1003F3A0"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4021364"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1EAEC0FE"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312E85B3"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60CBEB0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0A057FC9"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6C126A3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2A5FE0C" w14:textId="77777777" w:rsidR="007D7D6A" w:rsidRPr="007D7D6A" w:rsidRDefault="007D7D6A">
            <w:pPr>
              <w:rPr>
                <w:rFonts w:ascii="Times New Roman" w:hAnsi="Times New Roman" w:cs="Times New Roman"/>
              </w:rPr>
            </w:pPr>
            <w:r w:rsidRPr="007D7D6A">
              <w:rPr>
                <w:rFonts w:ascii="Times New Roman" w:hAnsi="Times New Roman" w:cs="Times New Roman"/>
              </w:rPr>
              <w:t>3.4.1</w:t>
            </w:r>
          </w:p>
        </w:tc>
        <w:tc>
          <w:tcPr>
            <w:tcW w:w="0" w:type="auto"/>
            <w:vAlign w:val="center"/>
            <w:hideMark/>
          </w:tcPr>
          <w:p w14:paraId="350FB95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tabla de turistas en interfaz</w:t>
            </w:r>
          </w:p>
        </w:tc>
        <w:tc>
          <w:tcPr>
            <w:tcW w:w="0" w:type="auto"/>
            <w:vAlign w:val="center"/>
            <w:hideMark/>
          </w:tcPr>
          <w:p w14:paraId="37456A0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7D00E328"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26176F3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3C1FC442"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981CD00" w14:textId="77777777" w:rsidR="007D7D6A" w:rsidRPr="007D7D6A" w:rsidRDefault="007D7D6A">
            <w:pPr>
              <w:rPr>
                <w:rFonts w:ascii="Times New Roman" w:hAnsi="Times New Roman" w:cs="Times New Roman"/>
              </w:rPr>
            </w:pPr>
            <w:r w:rsidRPr="007D7D6A">
              <w:rPr>
                <w:rFonts w:ascii="Times New Roman" w:hAnsi="Times New Roman" w:cs="Times New Roman"/>
              </w:rPr>
              <w:t>3.4.2</w:t>
            </w:r>
          </w:p>
        </w:tc>
        <w:tc>
          <w:tcPr>
            <w:tcW w:w="0" w:type="auto"/>
            <w:vAlign w:val="center"/>
            <w:hideMark/>
          </w:tcPr>
          <w:p w14:paraId="23A226C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paginación y filtros básicos</w:t>
            </w:r>
          </w:p>
        </w:tc>
        <w:tc>
          <w:tcPr>
            <w:tcW w:w="0" w:type="auto"/>
            <w:vAlign w:val="center"/>
            <w:hideMark/>
          </w:tcPr>
          <w:p w14:paraId="1EB69FD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5F1E1AF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20FD9A9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6590EA68"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B8DD10" w14:textId="77777777" w:rsidR="007D7D6A" w:rsidRPr="007D7D6A" w:rsidRDefault="007D7D6A">
            <w:pPr>
              <w:rPr>
                <w:rFonts w:ascii="Times New Roman" w:hAnsi="Times New Roman" w:cs="Times New Roman"/>
              </w:rPr>
            </w:pPr>
            <w:r w:rsidRPr="007D7D6A">
              <w:rPr>
                <w:rFonts w:ascii="Times New Roman" w:hAnsi="Times New Roman" w:cs="Times New Roman"/>
              </w:rPr>
              <w:t>3.4.3</w:t>
            </w:r>
          </w:p>
        </w:tc>
        <w:tc>
          <w:tcPr>
            <w:tcW w:w="0" w:type="auto"/>
            <w:vAlign w:val="center"/>
            <w:hideMark/>
          </w:tcPr>
          <w:p w14:paraId="3405746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sultar turistas desde la base de datos</w:t>
            </w:r>
          </w:p>
        </w:tc>
        <w:tc>
          <w:tcPr>
            <w:tcW w:w="0" w:type="auto"/>
            <w:vAlign w:val="center"/>
            <w:hideMark/>
          </w:tcPr>
          <w:p w14:paraId="50502342"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2D65748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2833C81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231174F9"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D8AE0" w14:textId="77777777" w:rsidR="007D7D6A" w:rsidRPr="007D7D6A" w:rsidRDefault="007D7D6A">
            <w:pPr>
              <w:rPr>
                <w:rFonts w:ascii="Times New Roman" w:hAnsi="Times New Roman" w:cs="Times New Roman"/>
              </w:rPr>
            </w:pPr>
            <w:r w:rsidRPr="007D7D6A">
              <w:rPr>
                <w:rFonts w:ascii="Times New Roman" w:hAnsi="Times New Roman" w:cs="Times New Roman"/>
              </w:rPr>
              <w:t>3.4.4</w:t>
            </w:r>
          </w:p>
        </w:tc>
        <w:tc>
          <w:tcPr>
            <w:tcW w:w="0" w:type="auto"/>
            <w:vAlign w:val="center"/>
            <w:hideMark/>
          </w:tcPr>
          <w:p w14:paraId="024566D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visualización de turistas</w:t>
            </w:r>
          </w:p>
        </w:tc>
        <w:tc>
          <w:tcPr>
            <w:tcW w:w="0" w:type="auto"/>
            <w:vAlign w:val="center"/>
            <w:hideMark/>
          </w:tcPr>
          <w:p w14:paraId="3B878ADE"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59E7400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1790A4D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6FC14142" w14:textId="77777777" w:rsidR="007D7D6A" w:rsidRPr="007D7D6A" w:rsidRDefault="007D7D6A" w:rsidP="007D7D6A">
      <w:pPr>
        <w:rPr>
          <w:rFonts w:ascii="Times New Roman" w:hAnsi="Times New Roman" w:cs="Times New Roman"/>
        </w:rPr>
      </w:pPr>
    </w:p>
    <w:p w14:paraId="63F161C8"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HU 3.5: EXTRA S4</w:t>
      </w:r>
    </w:p>
    <w:tbl>
      <w:tblPr>
        <w:tblStyle w:val="GridTable4"/>
        <w:tblW w:w="0" w:type="auto"/>
        <w:tblLook w:val="04A0" w:firstRow="1" w:lastRow="0" w:firstColumn="1" w:lastColumn="0" w:noHBand="0" w:noVBand="1"/>
      </w:tblPr>
      <w:tblGrid>
        <w:gridCol w:w="696"/>
        <w:gridCol w:w="3996"/>
        <w:gridCol w:w="1484"/>
        <w:gridCol w:w="1677"/>
        <w:gridCol w:w="1163"/>
      </w:tblGrid>
      <w:tr w:rsidR="007D7D6A" w:rsidRPr="007D7D6A" w14:paraId="794D850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412992"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64E49FCD"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31D36C8A"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16F7C7A5"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3AB2D2CB"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6630EFA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DF4F167" w14:textId="77777777" w:rsidR="007D7D6A" w:rsidRPr="007D7D6A" w:rsidRDefault="007D7D6A">
            <w:pPr>
              <w:rPr>
                <w:rFonts w:ascii="Times New Roman" w:hAnsi="Times New Roman" w:cs="Times New Roman"/>
              </w:rPr>
            </w:pPr>
            <w:r w:rsidRPr="007D7D6A">
              <w:rPr>
                <w:rFonts w:ascii="Times New Roman" w:hAnsi="Times New Roman" w:cs="Times New Roman"/>
              </w:rPr>
              <w:t>3.5.1</w:t>
            </w:r>
          </w:p>
        </w:tc>
        <w:tc>
          <w:tcPr>
            <w:tcW w:w="0" w:type="auto"/>
            <w:vAlign w:val="center"/>
            <w:hideMark/>
          </w:tcPr>
          <w:p w14:paraId="28DDB52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vertir la vista de editar turistas en modal en la vista de listar turistas</w:t>
            </w:r>
          </w:p>
        </w:tc>
        <w:tc>
          <w:tcPr>
            <w:tcW w:w="0" w:type="auto"/>
            <w:vAlign w:val="center"/>
            <w:hideMark/>
          </w:tcPr>
          <w:p w14:paraId="5C7AECC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72DBAD0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14:paraId="7089814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7E660346" w14:textId="77777777" w:rsidR="007D7D6A" w:rsidRPr="007D7D6A" w:rsidRDefault="007D7D6A" w:rsidP="007D7D6A">
      <w:pPr>
        <w:rPr>
          <w:rFonts w:ascii="Times New Roman" w:hAnsi="Times New Roman" w:cs="Times New Roman"/>
        </w:rPr>
      </w:pPr>
    </w:p>
    <w:p w14:paraId="2A988413" w14:textId="77777777" w:rsidR="007D7D6A" w:rsidRPr="007D7D6A" w:rsidRDefault="007D7D6A" w:rsidP="007D7D6A">
      <w:pPr>
        <w:rPr>
          <w:rFonts w:ascii="Times New Roman" w:hAnsi="Times New Roman" w:cs="Times New Roman"/>
          <w:b/>
          <w:bCs/>
          <w:sz w:val="32"/>
          <w:szCs w:val="32"/>
        </w:rPr>
      </w:pPr>
      <w:r w:rsidRPr="007D7D6A">
        <w:rPr>
          <w:rFonts w:ascii="Times New Roman" w:hAnsi="Times New Roman" w:cs="Times New Roman"/>
          <w:b/>
          <w:bCs/>
          <w:sz w:val="32"/>
          <w:szCs w:val="32"/>
        </w:rPr>
        <w:t>Sprint 5: Gestión de Itinerarios</w:t>
      </w:r>
    </w:p>
    <w:p w14:paraId="380F9941"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HU 4.1: Creación de itinerarios</w:t>
      </w:r>
    </w:p>
    <w:p w14:paraId="49772FF9"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crear itinerarios personalizados para asignarlos a los turistas según su paquete de viaje.</w:t>
      </w:r>
    </w:p>
    <w:tbl>
      <w:tblPr>
        <w:tblStyle w:val="GridTable4"/>
        <w:tblW w:w="0" w:type="auto"/>
        <w:tblLook w:val="04A0" w:firstRow="1" w:lastRow="0" w:firstColumn="1" w:lastColumn="0" w:noHBand="0" w:noVBand="1"/>
      </w:tblPr>
      <w:tblGrid>
        <w:gridCol w:w="696"/>
        <w:gridCol w:w="3823"/>
        <w:gridCol w:w="1506"/>
        <w:gridCol w:w="1828"/>
        <w:gridCol w:w="1163"/>
      </w:tblGrid>
      <w:tr w:rsidR="007D7D6A" w:rsidRPr="007D7D6A" w14:paraId="4DA7E6E8"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7849BB"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2DB188D1"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0EDA7366"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6D89CFBE"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5AF394F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7F2F6E0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523E2E" w14:textId="77777777" w:rsidR="007D7D6A" w:rsidRPr="007D7D6A" w:rsidRDefault="007D7D6A">
            <w:pPr>
              <w:rPr>
                <w:rFonts w:ascii="Times New Roman" w:hAnsi="Times New Roman" w:cs="Times New Roman"/>
              </w:rPr>
            </w:pPr>
            <w:r w:rsidRPr="007D7D6A">
              <w:rPr>
                <w:rFonts w:ascii="Times New Roman" w:hAnsi="Times New Roman" w:cs="Times New Roman"/>
              </w:rPr>
              <w:t>4.1.1</w:t>
            </w:r>
          </w:p>
        </w:tc>
        <w:tc>
          <w:tcPr>
            <w:tcW w:w="0" w:type="auto"/>
            <w:vAlign w:val="center"/>
            <w:hideMark/>
          </w:tcPr>
          <w:p w14:paraId="172833C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formulario de creación de itinerarios</w:t>
            </w:r>
          </w:p>
        </w:tc>
        <w:tc>
          <w:tcPr>
            <w:tcW w:w="0" w:type="auto"/>
            <w:vAlign w:val="center"/>
            <w:hideMark/>
          </w:tcPr>
          <w:p w14:paraId="7C56C3D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27A4D11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78F58D02"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7540B65D"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9CD663" w14:textId="77777777" w:rsidR="007D7D6A" w:rsidRPr="007D7D6A" w:rsidRDefault="007D7D6A">
            <w:pPr>
              <w:rPr>
                <w:rFonts w:ascii="Times New Roman" w:hAnsi="Times New Roman" w:cs="Times New Roman"/>
              </w:rPr>
            </w:pPr>
            <w:r w:rsidRPr="007D7D6A">
              <w:rPr>
                <w:rFonts w:ascii="Times New Roman" w:hAnsi="Times New Roman" w:cs="Times New Roman"/>
              </w:rPr>
              <w:t>4.1.2</w:t>
            </w:r>
          </w:p>
        </w:tc>
        <w:tc>
          <w:tcPr>
            <w:tcW w:w="0" w:type="auto"/>
            <w:vAlign w:val="center"/>
            <w:hideMark/>
          </w:tcPr>
          <w:p w14:paraId="70D977B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validaciones de campos obligatorios</w:t>
            </w:r>
          </w:p>
        </w:tc>
        <w:tc>
          <w:tcPr>
            <w:tcW w:w="0" w:type="auto"/>
            <w:vAlign w:val="center"/>
            <w:hideMark/>
          </w:tcPr>
          <w:p w14:paraId="61D1B86F"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459D735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445E6B2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648F8EBC"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104C5" w14:textId="77777777" w:rsidR="007D7D6A" w:rsidRPr="007D7D6A" w:rsidRDefault="007D7D6A">
            <w:pPr>
              <w:rPr>
                <w:rFonts w:ascii="Times New Roman" w:hAnsi="Times New Roman" w:cs="Times New Roman"/>
              </w:rPr>
            </w:pPr>
            <w:r w:rsidRPr="007D7D6A">
              <w:rPr>
                <w:rFonts w:ascii="Times New Roman" w:hAnsi="Times New Roman" w:cs="Times New Roman"/>
              </w:rPr>
              <w:t>4.1.3</w:t>
            </w:r>
          </w:p>
        </w:tc>
        <w:tc>
          <w:tcPr>
            <w:tcW w:w="0" w:type="auto"/>
            <w:vAlign w:val="center"/>
            <w:hideMark/>
          </w:tcPr>
          <w:p w14:paraId="1240E47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Guardar itinerario en la base de datos</w:t>
            </w:r>
          </w:p>
        </w:tc>
        <w:tc>
          <w:tcPr>
            <w:tcW w:w="0" w:type="auto"/>
            <w:vAlign w:val="center"/>
            <w:hideMark/>
          </w:tcPr>
          <w:p w14:paraId="5E8A70F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001CA09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7</w:t>
            </w:r>
          </w:p>
        </w:tc>
        <w:tc>
          <w:tcPr>
            <w:tcW w:w="0" w:type="auto"/>
            <w:vAlign w:val="center"/>
            <w:hideMark/>
          </w:tcPr>
          <w:p w14:paraId="654A0AD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67A5E605"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63B156" w14:textId="77777777" w:rsidR="007D7D6A" w:rsidRPr="007D7D6A" w:rsidRDefault="007D7D6A">
            <w:pPr>
              <w:rPr>
                <w:rFonts w:ascii="Times New Roman" w:hAnsi="Times New Roman" w:cs="Times New Roman"/>
              </w:rPr>
            </w:pPr>
            <w:r w:rsidRPr="007D7D6A">
              <w:rPr>
                <w:rFonts w:ascii="Times New Roman" w:hAnsi="Times New Roman" w:cs="Times New Roman"/>
              </w:rPr>
              <w:t>4.1.4</w:t>
            </w:r>
          </w:p>
        </w:tc>
        <w:tc>
          <w:tcPr>
            <w:tcW w:w="0" w:type="auto"/>
            <w:vAlign w:val="center"/>
            <w:hideMark/>
          </w:tcPr>
          <w:p w14:paraId="759737C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creación de itinerarios</w:t>
            </w:r>
          </w:p>
        </w:tc>
        <w:tc>
          <w:tcPr>
            <w:tcW w:w="0" w:type="auto"/>
            <w:vAlign w:val="center"/>
            <w:hideMark/>
          </w:tcPr>
          <w:p w14:paraId="45440A7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5E53299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37703B7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62764AF2"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HU 4.2: Edición de itinerarios</w:t>
      </w:r>
    </w:p>
    <w:p w14:paraId="6F260CCA"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editar los itinerarios ya creados para ajustar horarios o actividades según necesidad.</w:t>
      </w:r>
    </w:p>
    <w:tbl>
      <w:tblPr>
        <w:tblStyle w:val="GridTable4"/>
        <w:tblW w:w="0" w:type="auto"/>
        <w:tblLook w:val="04A0" w:firstRow="1" w:lastRow="0" w:firstColumn="1" w:lastColumn="0" w:noHBand="0" w:noVBand="1"/>
      </w:tblPr>
      <w:tblGrid>
        <w:gridCol w:w="697"/>
        <w:gridCol w:w="4195"/>
        <w:gridCol w:w="1459"/>
        <w:gridCol w:w="1502"/>
        <w:gridCol w:w="1163"/>
      </w:tblGrid>
      <w:tr w:rsidR="007D7D6A" w:rsidRPr="007D7D6A" w14:paraId="39B56CF8"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1C58A49"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3256D163"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47AB85A7"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1A332479"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370AF067"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33DFD18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223FDD" w14:textId="77777777" w:rsidR="007D7D6A" w:rsidRPr="007D7D6A" w:rsidRDefault="007D7D6A">
            <w:pPr>
              <w:rPr>
                <w:rFonts w:ascii="Times New Roman" w:hAnsi="Times New Roman" w:cs="Times New Roman"/>
              </w:rPr>
            </w:pPr>
            <w:r w:rsidRPr="007D7D6A">
              <w:rPr>
                <w:rFonts w:ascii="Times New Roman" w:hAnsi="Times New Roman" w:cs="Times New Roman"/>
              </w:rPr>
              <w:t>4.2.1</w:t>
            </w:r>
          </w:p>
        </w:tc>
        <w:tc>
          <w:tcPr>
            <w:tcW w:w="0" w:type="auto"/>
            <w:vAlign w:val="center"/>
            <w:hideMark/>
          </w:tcPr>
          <w:p w14:paraId="3CF8A5A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interfaz de edición de itinerarios</w:t>
            </w:r>
          </w:p>
        </w:tc>
        <w:tc>
          <w:tcPr>
            <w:tcW w:w="0" w:type="auto"/>
            <w:vAlign w:val="center"/>
            <w:hideMark/>
          </w:tcPr>
          <w:p w14:paraId="29F6C8A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7B7BF17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5CEAB99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78542611"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759D1B" w14:textId="77777777" w:rsidR="007D7D6A" w:rsidRPr="007D7D6A" w:rsidRDefault="007D7D6A">
            <w:pPr>
              <w:rPr>
                <w:rFonts w:ascii="Times New Roman" w:hAnsi="Times New Roman" w:cs="Times New Roman"/>
              </w:rPr>
            </w:pPr>
            <w:r w:rsidRPr="007D7D6A">
              <w:rPr>
                <w:rFonts w:ascii="Times New Roman" w:hAnsi="Times New Roman" w:cs="Times New Roman"/>
              </w:rPr>
              <w:t>4.2.2</w:t>
            </w:r>
          </w:p>
        </w:tc>
        <w:tc>
          <w:tcPr>
            <w:tcW w:w="0" w:type="auto"/>
            <w:vAlign w:val="center"/>
            <w:hideMark/>
          </w:tcPr>
          <w:p w14:paraId="3718DAB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actualización en la base de datos</w:t>
            </w:r>
          </w:p>
        </w:tc>
        <w:tc>
          <w:tcPr>
            <w:tcW w:w="0" w:type="auto"/>
            <w:vAlign w:val="center"/>
            <w:hideMark/>
          </w:tcPr>
          <w:p w14:paraId="4F8B8A60"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3748744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71A23EE7"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0A15D91"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4547A5" w14:textId="77777777" w:rsidR="007D7D6A" w:rsidRPr="007D7D6A" w:rsidRDefault="007D7D6A">
            <w:pPr>
              <w:rPr>
                <w:rFonts w:ascii="Times New Roman" w:hAnsi="Times New Roman" w:cs="Times New Roman"/>
              </w:rPr>
            </w:pPr>
            <w:r w:rsidRPr="007D7D6A">
              <w:rPr>
                <w:rFonts w:ascii="Times New Roman" w:hAnsi="Times New Roman" w:cs="Times New Roman"/>
              </w:rPr>
              <w:t>4.2.3</w:t>
            </w:r>
          </w:p>
        </w:tc>
        <w:tc>
          <w:tcPr>
            <w:tcW w:w="0" w:type="auto"/>
            <w:vAlign w:val="center"/>
            <w:hideMark/>
          </w:tcPr>
          <w:p w14:paraId="2FDA6D5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cambios de itinerarios</w:t>
            </w:r>
          </w:p>
        </w:tc>
        <w:tc>
          <w:tcPr>
            <w:tcW w:w="0" w:type="auto"/>
            <w:vAlign w:val="center"/>
            <w:hideMark/>
          </w:tcPr>
          <w:p w14:paraId="69A0973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50D6DEB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5E2A1CD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38D855EE"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98F4803" w14:textId="77777777" w:rsidR="007D7D6A" w:rsidRPr="007D7D6A" w:rsidRDefault="007D7D6A">
            <w:pPr>
              <w:rPr>
                <w:rFonts w:ascii="Times New Roman" w:hAnsi="Times New Roman" w:cs="Times New Roman"/>
              </w:rPr>
            </w:pPr>
            <w:r w:rsidRPr="007D7D6A">
              <w:rPr>
                <w:rFonts w:ascii="Times New Roman" w:hAnsi="Times New Roman" w:cs="Times New Roman"/>
              </w:rPr>
              <w:t>4.2.4</w:t>
            </w:r>
          </w:p>
        </w:tc>
        <w:tc>
          <w:tcPr>
            <w:tcW w:w="0" w:type="auto"/>
            <w:vAlign w:val="center"/>
            <w:hideMark/>
          </w:tcPr>
          <w:p w14:paraId="28CA67BE"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ocumentar casos de edición</w:t>
            </w:r>
          </w:p>
        </w:tc>
        <w:tc>
          <w:tcPr>
            <w:tcW w:w="0" w:type="auto"/>
            <w:vAlign w:val="center"/>
            <w:hideMark/>
          </w:tcPr>
          <w:p w14:paraId="77FAB6E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684744F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14:paraId="112E50A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A04103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6567B2" w14:textId="77777777" w:rsidR="007D7D6A" w:rsidRPr="007D7D6A" w:rsidRDefault="007D7D6A">
            <w:pPr>
              <w:rPr>
                <w:rFonts w:ascii="Times New Roman" w:hAnsi="Times New Roman" w:cs="Times New Roman"/>
              </w:rPr>
            </w:pPr>
            <w:r w:rsidRPr="007D7D6A">
              <w:rPr>
                <w:rFonts w:ascii="Times New Roman" w:hAnsi="Times New Roman" w:cs="Times New Roman"/>
              </w:rPr>
              <w:t>S5.2</w:t>
            </w:r>
          </w:p>
        </w:tc>
        <w:tc>
          <w:tcPr>
            <w:tcW w:w="0" w:type="auto"/>
            <w:vAlign w:val="center"/>
          </w:tcPr>
          <w:p w14:paraId="7348088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oncretar nuevas funciones de edición de itinerarios del </w:t>
            </w: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Observaciones DOCX S5-HU4.2.3 y HU-4.2.4)</w:t>
            </w:r>
          </w:p>
        </w:tc>
        <w:tc>
          <w:tcPr>
            <w:tcW w:w="0" w:type="auto"/>
            <w:vAlign w:val="center"/>
          </w:tcPr>
          <w:p w14:paraId="2D7B2BD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 </w:t>
            </w:r>
          </w:p>
        </w:tc>
        <w:tc>
          <w:tcPr>
            <w:tcW w:w="0" w:type="auto"/>
            <w:vAlign w:val="center"/>
          </w:tcPr>
          <w:p w14:paraId="694D64A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14:paraId="591BC93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25EB6E6F" w14:textId="77777777">
        <w:tc>
          <w:tcPr>
            <w:cnfStyle w:val="001000000000" w:firstRow="0" w:lastRow="0" w:firstColumn="1" w:lastColumn="0" w:oddVBand="0" w:evenVBand="0" w:oddHBand="0" w:evenHBand="0" w:firstRowFirstColumn="0" w:firstRowLastColumn="0" w:lastRowFirstColumn="0" w:lastRowLastColumn="0"/>
            <w:tcW w:w="0" w:type="auto"/>
            <w:vAlign w:val="center"/>
          </w:tcPr>
          <w:p w14:paraId="28EDD1EA" w14:textId="77777777" w:rsidR="007D7D6A" w:rsidRPr="007D7D6A" w:rsidRDefault="007D7D6A">
            <w:pPr>
              <w:rPr>
                <w:rFonts w:ascii="Times New Roman" w:hAnsi="Times New Roman" w:cs="Times New Roman"/>
              </w:rPr>
            </w:pPr>
            <w:r w:rsidRPr="007D7D6A">
              <w:rPr>
                <w:rFonts w:ascii="Times New Roman" w:hAnsi="Times New Roman" w:cs="Times New Roman"/>
              </w:rPr>
              <w:t>S5.3</w:t>
            </w:r>
          </w:p>
        </w:tc>
        <w:tc>
          <w:tcPr>
            <w:tcW w:w="0" w:type="auto"/>
            <w:vAlign w:val="center"/>
          </w:tcPr>
          <w:p w14:paraId="469AB4A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oncretar nuevas funciones de edición de itinerarios del </w:t>
            </w: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Observaciones DOCX S5-HU4.2.3 y HU-4.2.4)</w:t>
            </w:r>
          </w:p>
        </w:tc>
        <w:tc>
          <w:tcPr>
            <w:tcW w:w="0" w:type="auto"/>
            <w:vAlign w:val="center"/>
          </w:tcPr>
          <w:p w14:paraId="38106E4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tcPr>
          <w:p w14:paraId="6963D2A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14:paraId="3594BB8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53F84EDF"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u w:val="single"/>
        </w:rPr>
      </w:pPr>
      <w:r w:rsidRPr="007D7D6A">
        <w:rPr>
          <w:rFonts w:ascii="Times New Roman" w:eastAsia="Times New Roman" w:hAnsi="Times New Roman" w:cs="Times New Roman"/>
          <w:b/>
          <w:bCs/>
          <w:sz w:val="27"/>
          <w:szCs w:val="27"/>
        </w:rPr>
        <w:t>HU 4.3: Eliminación de itinerarios</w:t>
      </w:r>
    </w:p>
    <w:p w14:paraId="77F6A3D7"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eliminar itinerarios para mantener la base de datos organizada.</w:t>
      </w:r>
    </w:p>
    <w:tbl>
      <w:tblPr>
        <w:tblStyle w:val="GridTable4"/>
        <w:tblW w:w="0" w:type="auto"/>
        <w:tblLook w:val="04A0" w:firstRow="1" w:lastRow="0" w:firstColumn="1" w:lastColumn="0" w:noHBand="0" w:noVBand="1"/>
      </w:tblPr>
      <w:tblGrid>
        <w:gridCol w:w="696"/>
        <w:gridCol w:w="3791"/>
        <w:gridCol w:w="1510"/>
        <w:gridCol w:w="1856"/>
        <w:gridCol w:w="1163"/>
      </w:tblGrid>
      <w:tr w:rsidR="007D7D6A" w:rsidRPr="007D7D6A" w14:paraId="2AF708CF"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F85F59"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126EB712"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3C71E9E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792838BB"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17156602"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4CABA05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19BBDF" w14:textId="77777777" w:rsidR="007D7D6A" w:rsidRPr="007D7D6A" w:rsidRDefault="007D7D6A">
            <w:pPr>
              <w:rPr>
                <w:rFonts w:ascii="Times New Roman" w:hAnsi="Times New Roman" w:cs="Times New Roman"/>
              </w:rPr>
            </w:pPr>
            <w:r w:rsidRPr="007D7D6A">
              <w:rPr>
                <w:rFonts w:ascii="Times New Roman" w:hAnsi="Times New Roman" w:cs="Times New Roman"/>
              </w:rPr>
              <w:t>4.3.1</w:t>
            </w:r>
          </w:p>
        </w:tc>
        <w:tc>
          <w:tcPr>
            <w:tcW w:w="0" w:type="auto"/>
            <w:vAlign w:val="center"/>
            <w:hideMark/>
          </w:tcPr>
          <w:p w14:paraId="10494F9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gregar opción de eliminar en listado</w:t>
            </w:r>
          </w:p>
        </w:tc>
        <w:tc>
          <w:tcPr>
            <w:tcW w:w="0" w:type="auto"/>
            <w:vAlign w:val="center"/>
            <w:hideMark/>
          </w:tcPr>
          <w:p w14:paraId="677E940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7E01409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111779E2"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47FDF209"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F3380F2" w14:textId="77777777" w:rsidR="007D7D6A" w:rsidRPr="007D7D6A" w:rsidRDefault="007D7D6A">
            <w:pPr>
              <w:rPr>
                <w:rFonts w:ascii="Times New Roman" w:hAnsi="Times New Roman" w:cs="Times New Roman"/>
              </w:rPr>
            </w:pPr>
            <w:r w:rsidRPr="007D7D6A">
              <w:rPr>
                <w:rFonts w:ascii="Times New Roman" w:hAnsi="Times New Roman" w:cs="Times New Roman"/>
              </w:rPr>
              <w:t>4.3.2</w:t>
            </w:r>
          </w:p>
        </w:tc>
        <w:tc>
          <w:tcPr>
            <w:tcW w:w="0" w:type="auto"/>
            <w:vAlign w:val="center"/>
            <w:hideMark/>
          </w:tcPr>
          <w:p w14:paraId="25E6C57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borrado lógico en la base de datos</w:t>
            </w:r>
          </w:p>
        </w:tc>
        <w:tc>
          <w:tcPr>
            <w:tcW w:w="0" w:type="auto"/>
            <w:vAlign w:val="center"/>
            <w:hideMark/>
          </w:tcPr>
          <w:p w14:paraId="21324252"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2027005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13448DB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3DBA43BA"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43B1876" w14:textId="77777777" w:rsidR="007D7D6A" w:rsidRPr="007D7D6A" w:rsidRDefault="007D7D6A">
            <w:pPr>
              <w:rPr>
                <w:rFonts w:ascii="Times New Roman" w:hAnsi="Times New Roman" w:cs="Times New Roman"/>
              </w:rPr>
            </w:pPr>
            <w:r w:rsidRPr="007D7D6A">
              <w:rPr>
                <w:rFonts w:ascii="Times New Roman" w:hAnsi="Times New Roman" w:cs="Times New Roman"/>
              </w:rPr>
              <w:t>4.3.3</w:t>
            </w:r>
          </w:p>
        </w:tc>
        <w:tc>
          <w:tcPr>
            <w:tcW w:w="0" w:type="auto"/>
            <w:vAlign w:val="center"/>
            <w:hideMark/>
          </w:tcPr>
          <w:p w14:paraId="1A2654D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que turistas no pierdan historial</w:t>
            </w:r>
          </w:p>
        </w:tc>
        <w:tc>
          <w:tcPr>
            <w:tcW w:w="0" w:type="auto"/>
            <w:vAlign w:val="center"/>
            <w:hideMark/>
          </w:tcPr>
          <w:p w14:paraId="4B926EA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nalista BD</w:t>
            </w:r>
          </w:p>
        </w:tc>
        <w:tc>
          <w:tcPr>
            <w:tcW w:w="0" w:type="auto"/>
            <w:vAlign w:val="center"/>
            <w:hideMark/>
          </w:tcPr>
          <w:p w14:paraId="4BAB409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03D92DA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372949E"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DC51668" w14:textId="77777777" w:rsidR="007D7D6A" w:rsidRPr="007D7D6A" w:rsidRDefault="007D7D6A">
            <w:pPr>
              <w:rPr>
                <w:rFonts w:ascii="Times New Roman" w:hAnsi="Times New Roman" w:cs="Times New Roman"/>
              </w:rPr>
            </w:pPr>
            <w:r w:rsidRPr="007D7D6A">
              <w:rPr>
                <w:rFonts w:ascii="Times New Roman" w:hAnsi="Times New Roman" w:cs="Times New Roman"/>
              </w:rPr>
              <w:t>4.3.4</w:t>
            </w:r>
          </w:p>
        </w:tc>
        <w:tc>
          <w:tcPr>
            <w:tcW w:w="0" w:type="auto"/>
            <w:vAlign w:val="center"/>
            <w:hideMark/>
          </w:tcPr>
          <w:p w14:paraId="7CF9537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eliminación de itinerarios</w:t>
            </w:r>
          </w:p>
        </w:tc>
        <w:tc>
          <w:tcPr>
            <w:tcW w:w="0" w:type="auto"/>
            <w:vAlign w:val="center"/>
            <w:hideMark/>
          </w:tcPr>
          <w:p w14:paraId="04040B9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2A3CA5F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73B720CF"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6DBC4F22"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HU 4.4: Visualización de itinerarios</w:t>
      </w:r>
    </w:p>
    <w:p w14:paraId="6C34AE1B"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visualizar un listado de itinerarios creados para consultarlos fácilmente.</w:t>
      </w:r>
    </w:p>
    <w:tbl>
      <w:tblPr>
        <w:tblStyle w:val="GridTable4"/>
        <w:tblW w:w="0" w:type="auto"/>
        <w:tblLook w:val="04A0" w:firstRow="1" w:lastRow="0" w:firstColumn="1" w:lastColumn="0" w:noHBand="0" w:noVBand="1"/>
      </w:tblPr>
      <w:tblGrid>
        <w:gridCol w:w="696"/>
        <w:gridCol w:w="3725"/>
        <w:gridCol w:w="1518"/>
        <w:gridCol w:w="1914"/>
        <w:gridCol w:w="1163"/>
      </w:tblGrid>
      <w:tr w:rsidR="007D7D6A" w:rsidRPr="007D7D6A" w14:paraId="2FB98977"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082B3C"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206F6627"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6CAEB956"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060909EA"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23CDF841"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0F477CA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DB6861" w14:textId="77777777" w:rsidR="007D7D6A" w:rsidRPr="007D7D6A" w:rsidRDefault="007D7D6A">
            <w:pPr>
              <w:rPr>
                <w:rFonts w:ascii="Times New Roman" w:hAnsi="Times New Roman" w:cs="Times New Roman"/>
              </w:rPr>
            </w:pPr>
            <w:r w:rsidRPr="007D7D6A">
              <w:rPr>
                <w:rFonts w:ascii="Times New Roman" w:hAnsi="Times New Roman" w:cs="Times New Roman"/>
              </w:rPr>
              <w:t>4.4.1</w:t>
            </w:r>
          </w:p>
        </w:tc>
        <w:tc>
          <w:tcPr>
            <w:tcW w:w="0" w:type="auto"/>
            <w:vAlign w:val="center"/>
            <w:hideMark/>
          </w:tcPr>
          <w:p w14:paraId="2B403C6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Diseñar tabla de itinerarios en interfaz</w:t>
            </w:r>
          </w:p>
        </w:tc>
        <w:tc>
          <w:tcPr>
            <w:tcW w:w="0" w:type="auto"/>
            <w:vAlign w:val="center"/>
            <w:hideMark/>
          </w:tcPr>
          <w:p w14:paraId="5A59723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347F701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17FAE59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780C454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48694A5" w14:textId="77777777" w:rsidR="007D7D6A" w:rsidRPr="007D7D6A" w:rsidRDefault="007D7D6A">
            <w:pPr>
              <w:rPr>
                <w:rFonts w:ascii="Times New Roman" w:hAnsi="Times New Roman" w:cs="Times New Roman"/>
              </w:rPr>
            </w:pPr>
            <w:r w:rsidRPr="007D7D6A">
              <w:rPr>
                <w:rFonts w:ascii="Times New Roman" w:hAnsi="Times New Roman" w:cs="Times New Roman"/>
              </w:rPr>
              <w:t>4.4.2</w:t>
            </w:r>
          </w:p>
        </w:tc>
        <w:tc>
          <w:tcPr>
            <w:tcW w:w="0" w:type="auto"/>
            <w:vAlign w:val="center"/>
            <w:hideMark/>
          </w:tcPr>
          <w:p w14:paraId="7A0166B0"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filtros por fecha y turista</w:t>
            </w:r>
          </w:p>
        </w:tc>
        <w:tc>
          <w:tcPr>
            <w:tcW w:w="0" w:type="auto"/>
            <w:vAlign w:val="center"/>
            <w:hideMark/>
          </w:tcPr>
          <w:p w14:paraId="22CD6B9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3DA5713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0EF56AB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62CBE8A0"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CB6BC0" w14:textId="77777777" w:rsidR="007D7D6A" w:rsidRPr="007D7D6A" w:rsidRDefault="007D7D6A">
            <w:pPr>
              <w:rPr>
                <w:rFonts w:ascii="Times New Roman" w:hAnsi="Times New Roman" w:cs="Times New Roman"/>
              </w:rPr>
            </w:pPr>
            <w:r w:rsidRPr="007D7D6A">
              <w:rPr>
                <w:rFonts w:ascii="Times New Roman" w:hAnsi="Times New Roman" w:cs="Times New Roman"/>
              </w:rPr>
              <w:t>4.4.3</w:t>
            </w:r>
          </w:p>
        </w:tc>
        <w:tc>
          <w:tcPr>
            <w:tcW w:w="0" w:type="auto"/>
            <w:vAlign w:val="center"/>
            <w:hideMark/>
          </w:tcPr>
          <w:p w14:paraId="5BF15108"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onsultar itinerarios desde la base de datos</w:t>
            </w:r>
          </w:p>
        </w:tc>
        <w:tc>
          <w:tcPr>
            <w:tcW w:w="0" w:type="auto"/>
            <w:vAlign w:val="center"/>
            <w:hideMark/>
          </w:tcPr>
          <w:p w14:paraId="53BE8728"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4F53EEE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6201314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4E8E282F"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A823AF" w14:textId="77777777" w:rsidR="007D7D6A" w:rsidRPr="007D7D6A" w:rsidRDefault="007D7D6A">
            <w:pPr>
              <w:rPr>
                <w:rFonts w:ascii="Times New Roman" w:hAnsi="Times New Roman" w:cs="Times New Roman"/>
              </w:rPr>
            </w:pPr>
            <w:r w:rsidRPr="007D7D6A">
              <w:rPr>
                <w:rFonts w:ascii="Times New Roman" w:hAnsi="Times New Roman" w:cs="Times New Roman"/>
              </w:rPr>
              <w:t>4.4.4</w:t>
            </w:r>
          </w:p>
        </w:tc>
        <w:tc>
          <w:tcPr>
            <w:tcW w:w="0" w:type="auto"/>
            <w:vAlign w:val="center"/>
            <w:hideMark/>
          </w:tcPr>
          <w:p w14:paraId="246DB71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ruebas de visualización de itinerarios</w:t>
            </w:r>
          </w:p>
        </w:tc>
        <w:tc>
          <w:tcPr>
            <w:tcW w:w="0" w:type="auto"/>
            <w:vAlign w:val="center"/>
            <w:hideMark/>
          </w:tcPr>
          <w:p w14:paraId="2015778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7298044E"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4CEA2B5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3EA88304"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 xml:space="preserve">HU </w:t>
      </w:r>
      <w:proofErr w:type="gramStart"/>
      <w:r w:rsidRPr="007D7D6A">
        <w:rPr>
          <w:rFonts w:ascii="Times New Roman" w:eastAsia="Times New Roman" w:hAnsi="Times New Roman" w:cs="Times New Roman"/>
          <w:b/>
          <w:bCs/>
          <w:sz w:val="27"/>
          <w:szCs w:val="27"/>
        </w:rPr>
        <w:t>EXTRA agregados</w:t>
      </w:r>
      <w:proofErr w:type="gramEnd"/>
      <w:r w:rsidRPr="007D7D6A">
        <w:rPr>
          <w:rFonts w:ascii="Times New Roman" w:eastAsia="Times New Roman" w:hAnsi="Times New Roman" w:cs="Times New Roman"/>
          <w:b/>
          <w:bCs/>
          <w:sz w:val="27"/>
          <w:szCs w:val="27"/>
        </w:rPr>
        <w:t>: S5</w:t>
      </w:r>
    </w:p>
    <w:tbl>
      <w:tblPr>
        <w:tblStyle w:val="GridTable4"/>
        <w:tblW w:w="0" w:type="auto"/>
        <w:tblLook w:val="04A0" w:firstRow="1" w:lastRow="0" w:firstColumn="1" w:lastColumn="0" w:noHBand="0" w:noVBand="1"/>
      </w:tblPr>
      <w:tblGrid>
        <w:gridCol w:w="650"/>
        <w:gridCol w:w="4323"/>
        <w:gridCol w:w="1449"/>
        <w:gridCol w:w="1431"/>
        <w:gridCol w:w="1163"/>
      </w:tblGrid>
      <w:tr w:rsidR="007D7D6A" w:rsidRPr="007D7D6A" w14:paraId="053F38AA"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1B71887"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4834D859"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2E5C97FD"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313F8D98"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6E27BB09"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3AA60B7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56D96EA" w14:textId="77777777" w:rsidR="007D7D6A" w:rsidRPr="007D7D6A" w:rsidRDefault="007D7D6A">
            <w:pPr>
              <w:rPr>
                <w:rFonts w:ascii="Times New Roman" w:hAnsi="Times New Roman" w:cs="Times New Roman"/>
              </w:rPr>
            </w:pPr>
            <w:r w:rsidRPr="007D7D6A">
              <w:rPr>
                <w:rFonts w:ascii="Times New Roman" w:hAnsi="Times New Roman" w:cs="Times New Roman"/>
              </w:rPr>
              <w:t>S5.1</w:t>
            </w:r>
          </w:p>
        </w:tc>
        <w:tc>
          <w:tcPr>
            <w:tcW w:w="0" w:type="auto"/>
            <w:vAlign w:val="center"/>
            <w:hideMark/>
          </w:tcPr>
          <w:p w14:paraId="384381F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Mejora de diseño y experiencia de usuario en Creación de itinerarios(Observaciones DOCX S5-HU4.1.4)</w:t>
            </w:r>
          </w:p>
        </w:tc>
        <w:tc>
          <w:tcPr>
            <w:tcW w:w="0" w:type="auto"/>
            <w:vAlign w:val="center"/>
            <w:hideMark/>
          </w:tcPr>
          <w:p w14:paraId="10DD132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0C35A5A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14:paraId="011FC3C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0EF9775C" w14:textId="77777777">
        <w:tc>
          <w:tcPr>
            <w:cnfStyle w:val="001000000000" w:firstRow="0" w:lastRow="0" w:firstColumn="1" w:lastColumn="0" w:oddVBand="0" w:evenVBand="0" w:oddHBand="0" w:evenHBand="0" w:firstRowFirstColumn="0" w:firstRowLastColumn="0" w:lastRowFirstColumn="0" w:lastRowLastColumn="0"/>
            <w:tcW w:w="0" w:type="auto"/>
            <w:vAlign w:val="center"/>
          </w:tcPr>
          <w:p w14:paraId="0F12EF90" w14:textId="77777777" w:rsidR="007D7D6A" w:rsidRPr="007D7D6A" w:rsidRDefault="007D7D6A">
            <w:pPr>
              <w:rPr>
                <w:rFonts w:ascii="Times New Roman" w:hAnsi="Times New Roman" w:cs="Times New Roman"/>
              </w:rPr>
            </w:pPr>
            <w:r w:rsidRPr="007D7D6A">
              <w:rPr>
                <w:rFonts w:ascii="Times New Roman" w:hAnsi="Times New Roman" w:cs="Times New Roman"/>
              </w:rPr>
              <w:t>S5.2</w:t>
            </w:r>
          </w:p>
        </w:tc>
        <w:tc>
          <w:tcPr>
            <w:tcW w:w="0" w:type="auto"/>
            <w:vAlign w:val="center"/>
          </w:tcPr>
          <w:p w14:paraId="647D14A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oncretar las nuevas funciones de edición de itinerarios respecto al </w:t>
            </w: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Observaciones DOCX S5-HU4.2.3 y HU-4.2.4)</w:t>
            </w:r>
          </w:p>
        </w:tc>
        <w:tc>
          <w:tcPr>
            <w:tcW w:w="0" w:type="auto"/>
            <w:vAlign w:val="center"/>
          </w:tcPr>
          <w:p w14:paraId="2D8DD3A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 </w:t>
            </w:r>
          </w:p>
        </w:tc>
        <w:tc>
          <w:tcPr>
            <w:tcW w:w="0" w:type="auto"/>
            <w:vAlign w:val="center"/>
          </w:tcPr>
          <w:p w14:paraId="34FDCC7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14:paraId="0798E0E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3DE833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4ABB0" w14:textId="77777777" w:rsidR="007D7D6A" w:rsidRPr="007D7D6A" w:rsidRDefault="007D7D6A">
            <w:pPr>
              <w:rPr>
                <w:rFonts w:ascii="Times New Roman" w:hAnsi="Times New Roman" w:cs="Times New Roman"/>
              </w:rPr>
            </w:pPr>
            <w:r w:rsidRPr="007D7D6A">
              <w:rPr>
                <w:rFonts w:ascii="Times New Roman" w:hAnsi="Times New Roman" w:cs="Times New Roman"/>
              </w:rPr>
              <w:t>S5.3</w:t>
            </w:r>
          </w:p>
        </w:tc>
        <w:tc>
          <w:tcPr>
            <w:tcW w:w="0" w:type="auto"/>
            <w:vAlign w:val="center"/>
          </w:tcPr>
          <w:p w14:paraId="181B394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oncretar las nuevas funciones de edición de itinerarios respecto al </w:t>
            </w: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Observaciones DOCX S5-HU4.2.3 y HU-4.2.4)</w:t>
            </w:r>
          </w:p>
        </w:tc>
        <w:tc>
          <w:tcPr>
            <w:tcW w:w="0" w:type="auto"/>
            <w:vAlign w:val="center"/>
          </w:tcPr>
          <w:p w14:paraId="67725248"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tcPr>
          <w:p w14:paraId="27CB720B"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14:paraId="42E2DA5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5A5B8487" w14:textId="77777777" w:rsidR="007D7D6A" w:rsidRPr="007D7D6A" w:rsidRDefault="007D7D6A" w:rsidP="007D7D6A">
      <w:pPr>
        <w:rPr>
          <w:rFonts w:ascii="Times New Roman" w:hAnsi="Times New Roman" w:cs="Times New Roman"/>
          <w:b/>
          <w:bCs/>
          <w:sz w:val="32"/>
          <w:szCs w:val="32"/>
        </w:rPr>
      </w:pPr>
    </w:p>
    <w:p w14:paraId="03F822D0" w14:textId="77777777" w:rsidR="007D7D6A" w:rsidRPr="007D7D6A" w:rsidRDefault="007D7D6A" w:rsidP="007D7D6A">
      <w:pPr>
        <w:spacing w:before="100" w:beforeAutospacing="1" w:after="100" w:afterAutospacing="1" w:line="240" w:lineRule="auto"/>
        <w:outlineLvl w:val="2"/>
        <w:rPr>
          <w:rFonts w:ascii="Times New Roman" w:hAnsi="Times New Roman" w:cs="Times New Roman"/>
          <w:b/>
          <w:bCs/>
          <w:sz w:val="32"/>
          <w:szCs w:val="32"/>
        </w:rPr>
      </w:pPr>
      <w:r w:rsidRPr="007D7D6A">
        <w:rPr>
          <w:rFonts w:ascii="Times New Roman" w:hAnsi="Times New Roman" w:cs="Times New Roman"/>
          <w:b/>
          <w:bCs/>
          <w:sz w:val="32"/>
          <w:szCs w:val="32"/>
        </w:rPr>
        <w:t xml:space="preserve">SPRINT 6 – Panel del Turista: Visualización de Itinerario y Notificaciones </w:t>
      </w:r>
    </w:p>
    <w:p w14:paraId="615C2B06"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HU 6.1: Panel del Turista (Itinerario, Notificaciones y PDF)</w:t>
      </w:r>
    </w:p>
    <w:p w14:paraId="27EB7E7E"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turista, quiero ingresar a mi panel personal donde pueda visualizar mi itinerario completo y diario, recibir notificaciones sobre mis actividades, y descargar mi plan de viaje en formato PDF, para mantenerme informado y organizado durante mi viaje.</w:t>
      </w:r>
    </w:p>
    <w:p w14:paraId="10605E2D"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rPr>
        <w:t xml:space="preserve">Fase 1: Diseño y </w:t>
      </w:r>
      <w:proofErr w:type="spellStart"/>
      <w:r w:rsidRPr="007D7D6A">
        <w:rPr>
          <w:rFonts w:ascii="Times New Roman" w:eastAsia="Times New Roman" w:hAnsi="Times New Roman" w:cs="Times New Roman"/>
        </w:rPr>
        <w:t>Frontend</w:t>
      </w:r>
      <w:proofErr w:type="spellEnd"/>
      <w:r w:rsidRPr="007D7D6A">
        <w:rPr>
          <w:rFonts w:ascii="Times New Roman" w:eastAsia="Times New Roman" w:hAnsi="Times New Roman" w:cs="Times New Roman"/>
        </w:rPr>
        <w:t xml:space="preserve"> (UI/UX + Integración visual)</w:t>
      </w:r>
    </w:p>
    <w:tbl>
      <w:tblPr>
        <w:tblStyle w:val="GridTable4"/>
        <w:tblW w:w="0" w:type="auto"/>
        <w:tblLook w:val="04A0" w:firstRow="1" w:lastRow="0" w:firstColumn="1" w:lastColumn="0" w:noHBand="0" w:noVBand="1"/>
      </w:tblPr>
      <w:tblGrid>
        <w:gridCol w:w="697"/>
        <w:gridCol w:w="4065"/>
        <w:gridCol w:w="1548"/>
        <w:gridCol w:w="1543"/>
        <w:gridCol w:w="1163"/>
      </w:tblGrid>
      <w:tr w:rsidR="007D7D6A" w:rsidRPr="007D7D6A" w14:paraId="260FA16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C0992E0"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765493DB"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25B93BC3"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4E365D6A"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16AA807B"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3398ACB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B011DC" w14:textId="77777777" w:rsidR="007D7D6A" w:rsidRPr="007D7D6A" w:rsidRDefault="007D7D6A">
            <w:pPr>
              <w:rPr>
                <w:rFonts w:ascii="Times New Roman" w:hAnsi="Times New Roman" w:cs="Times New Roman"/>
              </w:rPr>
            </w:pPr>
            <w:r w:rsidRPr="007D7D6A">
              <w:rPr>
                <w:rFonts w:ascii="Times New Roman" w:hAnsi="Times New Roman" w:cs="Times New Roman"/>
              </w:rPr>
              <w:t>6.1.1</w:t>
            </w:r>
          </w:p>
        </w:tc>
        <w:tc>
          <w:tcPr>
            <w:tcW w:w="0" w:type="auto"/>
            <w:vAlign w:val="center"/>
            <w:hideMark/>
          </w:tcPr>
          <w:p w14:paraId="3DAA012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Diseñar la maqueta del </w:t>
            </w:r>
            <w:proofErr w:type="spellStart"/>
            <w:r w:rsidRPr="007D7D6A">
              <w:rPr>
                <w:rStyle w:val="Strong"/>
                <w:rFonts w:ascii="Times New Roman" w:hAnsi="Times New Roman" w:cs="Times New Roman"/>
              </w:rPr>
              <w:t>Dashboard</w:t>
            </w:r>
            <w:proofErr w:type="spellEnd"/>
            <w:r w:rsidRPr="007D7D6A">
              <w:rPr>
                <w:rStyle w:val="Strong"/>
                <w:rFonts w:ascii="Times New Roman" w:hAnsi="Times New Roman" w:cs="Times New Roman"/>
              </w:rPr>
              <w:t xml:space="preserve"> del Turista</w:t>
            </w:r>
            <w:r w:rsidRPr="007D7D6A">
              <w:rPr>
                <w:rFonts w:ascii="Times New Roman" w:hAnsi="Times New Roman" w:cs="Times New Roman"/>
              </w:rPr>
              <w:t xml:space="preserve"> (</w:t>
            </w:r>
            <w:proofErr w:type="spellStart"/>
            <w:r w:rsidRPr="007D7D6A">
              <w:rPr>
                <w:rFonts w:ascii="Times New Roman" w:hAnsi="Times New Roman" w:cs="Times New Roman"/>
              </w:rPr>
              <w:t>header</w:t>
            </w:r>
            <w:proofErr w:type="spellEnd"/>
            <w:r w:rsidRPr="007D7D6A">
              <w:rPr>
                <w:rFonts w:ascii="Times New Roman" w:hAnsi="Times New Roman" w:cs="Times New Roman"/>
              </w:rPr>
              <w:t xml:space="preserve"> con saludo, </w:t>
            </w:r>
            <w:proofErr w:type="spellStart"/>
            <w:r w:rsidRPr="007D7D6A">
              <w:rPr>
                <w:rFonts w:ascii="Times New Roman" w:hAnsi="Times New Roman" w:cs="Times New Roman"/>
              </w:rPr>
              <w:t>sidebar</w:t>
            </w:r>
            <w:proofErr w:type="spellEnd"/>
            <w:r w:rsidRPr="007D7D6A">
              <w:rPr>
                <w:rFonts w:ascii="Times New Roman" w:hAnsi="Times New Roman" w:cs="Times New Roman"/>
              </w:rPr>
              <w:t>, área de contenido)</w:t>
            </w:r>
          </w:p>
        </w:tc>
        <w:tc>
          <w:tcPr>
            <w:tcW w:w="0" w:type="auto"/>
            <w:vAlign w:val="center"/>
            <w:hideMark/>
          </w:tcPr>
          <w:p w14:paraId="3DFB4C6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UX/UI </w:t>
            </w:r>
            <w:proofErr w:type="spellStart"/>
            <w:r w:rsidRPr="007D7D6A">
              <w:rPr>
                <w:rFonts w:ascii="Times New Roman" w:hAnsi="Times New Roman" w:cs="Times New Roman"/>
              </w:rPr>
              <w:t>Designer</w:t>
            </w:r>
            <w:proofErr w:type="spellEnd"/>
          </w:p>
        </w:tc>
        <w:tc>
          <w:tcPr>
            <w:tcW w:w="0" w:type="auto"/>
            <w:vAlign w:val="center"/>
            <w:hideMark/>
          </w:tcPr>
          <w:p w14:paraId="6CADC77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61CA93E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401A6857"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26608B" w14:textId="77777777" w:rsidR="007D7D6A" w:rsidRPr="007D7D6A" w:rsidRDefault="007D7D6A">
            <w:pPr>
              <w:rPr>
                <w:rFonts w:ascii="Times New Roman" w:hAnsi="Times New Roman" w:cs="Times New Roman"/>
              </w:rPr>
            </w:pPr>
            <w:r w:rsidRPr="007D7D6A">
              <w:rPr>
                <w:rFonts w:ascii="Times New Roman" w:hAnsi="Times New Roman" w:cs="Times New Roman"/>
              </w:rPr>
              <w:t>6.1.2</w:t>
            </w:r>
          </w:p>
        </w:tc>
        <w:tc>
          <w:tcPr>
            <w:tcW w:w="0" w:type="auto"/>
            <w:vAlign w:val="center"/>
            <w:hideMark/>
          </w:tcPr>
          <w:p w14:paraId="72525E3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Implementar el </w:t>
            </w:r>
            <w:proofErr w:type="spellStart"/>
            <w:r w:rsidRPr="007D7D6A">
              <w:rPr>
                <w:rFonts w:ascii="Times New Roman" w:hAnsi="Times New Roman" w:cs="Times New Roman"/>
              </w:rPr>
              <w:t>layout</w:t>
            </w:r>
            <w:proofErr w:type="spellEnd"/>
            <w:r w:rsidRPr="007D7D6A">
              <w:rPr>
                <w:rFonts w:ascii="Times New Roman" w:hAnsi="Times New Roman" w:cs="Times New Roman"/>
              </w:rPr>
              <w:t xml:space="preserve"> principal (</w:t>
            </w:r>
            <w:proofErr w:type="spellStart"/>
            <w:r w:rsidRPr="007D7D6A">
              <w:rPr>
                <w:rFonts w:ascii="Times New Roman" w:hAnsi="Times New Roman" w:cs="Times New Roman"/>
              </w:rPr>
              <w:t>header</w:t>
            </w:r>
            <w:proofErr w:type="spellEnd"/>
            <w:r w:rsidRPr="007D7D6A">
              <w:rPr>
                <w:rFonts w:ascii="Times New Roman" w:hAnsi="Times New Roman" w:cs="Times New Roman"/>
              </w:rPr>
              <w:t xml:space="preserve"> + </w:t>
            </w:r>
            <w:proofErr w:type="spellStart"/>
            <w:r w:rsidRPr="007D7D6A">
              <w:rPr>
                <w:rFonts w:ascii="Times New Roman" w:hAnsi="Times New Roman" w:cs="Times New Roman"/>
              </w:rPr>
              <w:t>sidebar</w:t>
            </w:r>
            <w:proofErr w:type="spellEnd"/>
            <w:r w:rsidRPr="007D7D6A">
              <w:rPr>
                <w:rFonts w:ascii="Times New Roman" w:hAnsi="Times New Roman" w:cs="Times New Roman"/>
              </w:rPr>
              <w:t xml:space="preserve"> + rutas internas)</w:t>
            </w:r>
          </w:p>
        </w:tc>
        <w:tc>
          <w:tcPr>
            <w:tcW w:w="0" w:type="auto"/>
            <w:vAlign w:val="center"/>
            <w:hideMark/>
          </w:tcPr>
          <w:p w14:paraId="5CF5DDF1"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5F5055A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7</w:t>
            </w:r>
          </w:p>
        </w:tc>
        <w:tc>
          <w:tcPr>
            <w:tcW w:w="0" w:type="auto"/>
            <w:vAlign w:val="center"/>
            <w:hideMark/>
          </w:tcPr>
          <w:p w14:paraId="27F3694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BAA91E7"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0219723" w14:textId="77777777" w:rsidR="007D7D6A" w:rsidRPr="007D7D6A" w:rsidRDefault="007D7D6A">
            <w:pPr>
              <w:rPr>
                <w:rFonts w:ascii="Times New Roman" w:hAnsi="Times New Roman" w:cs="Times New Roman"/>
              </w:rPr>
            </w:pPr>
            <w:r w:rsidRPr="007D7D6A">
              <w:rPr>
                <w:rFonts w:ascii="Times New Roman" w:hAnsi="Times New Roman" w:cs="Times New Roman"/>
              </w:rPr>
              <w:t>6.1.3</w:t>
            </w:r>
          </w:p>
        </w:tc>
        <w:tc>
          <w:tcPr>
            <w:tcW w:w="0" w:type="auto"/>
            <w:vAlign w:val="center"/>
            <w:hideMark/>
          </w:tcPr>
          <w:p w14:paraId="33B00922"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Diseñar e implementar la vista </w:t>
            </w:r>
            <w:r w:rsidRPr="007D7D6A">
              <w:rPr>
                <w:rStyle w:val="Strong"/>
                <w:rFonts w:ascii="Times New Roman" w:hAnsi="Times New Roman" w:cs="Times New Roman"/>
              </w:rPr>
              <w:t>“Mi Itinerario”</w:t>
            </w:r>
            <w:r w:rsidRPr="007D7D6A">
              <w:rPr>
                <w:rFonts w:ascii="Times New Roman" w:hAnsi="Times New Roman" w:cs="Times New Roman"/>
              </w:rPr>
              <w:t xml:space="preserve"> con </w:t>
            </w:r>
            <w:proofErr w:type="spellStart"/>
            <w:r w:rsidRPr="007D7D6A">
              <w:rPr>
                <w:rFonts w:ascii="Times New Roman" w:hAnsi="Times New Roman" w:cs="Times New Roman"/>
              </w:rPr>
              <w:t>cards</w:t>
            </w:r>
            <w:proofErr w:type="spellEnd"/>
            <w:r w:rsidRPr="007D7D6A">
              <w:rPr>
                <w:rFonts w:ascii="Times New Roman" w:hAnsi="Times New Roman" w:cs="Times New Roman"/>
              </w:rPr>
              <w:t xml:space="preserve"> por día y actividad </w:t>
            </w:r>
          </w:p>
        </w:tc>
        <w:tc>
          <w:tcPr>
            <w:tcW w:w="0" w:type="auto"/>
            <w:vAlign w:val="center"/>
            <w:hideMark/>
          </w:tcPr>
          <w:p w14:paraId="035B3B0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5DF3BDE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8</w:t>
            </w:r>
          </w:p>
        </w:tc>
        <w:tc>
          <w:tcPr>
            <w:tcW w:w="0" w:type="auto"/>
            <w:vAlign w:val="center"/>
            <w:hideMark/>
          </w:tcPr>
          <w:p w14:paraId="6AC827C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1B10FF29"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9ABFC98" w14:textId="77777777" w:rsidR="007D7D6A" w:rsidRPr="007D7D6A" w:rsidRDefault="007D7D6A">
            <w:pPr>
              <w:rPr>
                <w:rFonts w:ascii="Times New Roman" w:hAnsi="Times New Roman" w:cs="Times New Roman"/>
              </w:rPr>
            </w:pPr>
            <w:r w:rsidRPr="007D7D6A">
              <w:rPr>
                <w:rFonts w:ascii="Times New Roman" w:hAnsi="Times New Roman" w:cs="Times New Roman"/>
              </w:rPr>
              <w:t>6.1.4</w:t>
            </w:r>
          </w:p>
        </w:tc>
        <w:tc>
          <w:tcPr>
            <w:tcW w:w="0" w:type="auto"/>
            <w:vAlign w:val="center"/>
            <w:hideMark/>
          </w:tcPr>
          <w:p w14:paraId="56063D77"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rear el </w:t>
            </w:r>
            <w:r w:rsidRPr="007D7D6A">
              <w:rPr>
                <w:rStyle w:val="Strong"/>
                <w:rFonts w:ascii="Times New Roman" w:hAnsi="Times New Roman" w:cs="Times New Roman"/>
              </w:rPr>
              <w:t>modal “Ver más detalles”</w:t>
            </w:r>
            <w:r w:rsidRPr="007D7D6A">
              <w:rPr>
                <w:rFonts w:ascii="Times New Roman" w:hAnsi="Times New Roman" w:cs="Times New Roman"/>
              </w:rPr>
              <w:t xml:space="preserve"> con descripción, lugar, horario y duración</w:t>
            </w:r>
          </w:p>
        </w:tc>
        <w:tc>
          <w:tcPr>
            <w:tcW w:w="0" w:type="auto"/>
            <w:vAlign w:val="center"/>
            <w:hideMark/>
          </w:tcPr>
          <w:p w14:paraId="4870EDF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2F65567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5DB24514"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31C206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199B23" w14:textId="77777777" w:rsidR="007D7D6A" w:rsidRPr="007D7D6A" w:rsidRDefault="007D7D6A">
            <w:pPr>
              <w:rPr>
                <w:rFonts w:ascii="Times New Roman" w:hAnsi="Times New Roman" w:cs="Times New Roman"/>
              </w:rPr>
            </w:pPr>
            <w:r w:rsidRPr="007D7D6A">
              <w:rPr>
                <w:rFonts w:ascii="Times New Roman" w:hAnsi="Times New Roman" w:cs="Times New Roman"/>
              </w:rPr>
              <w:t>6.1.5</w:t>
            </w:r>
          </w:p>
        </w:tc>
        <w:tc>
          <w:tcPr>
            <w:tcW w:w="0" w:type="auto"/>
            <w:vAlign w:val="center"/>
          </w:tcPr>
          <w:p w14:paraId="4F61865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Diseñar e implementar la vista de </w:t>
            </w:r>
            <w:r w:rsidRPr="007D7D6A">
              <w:rPr>
                <w:rStyle w:val="Strong"/>
                <w:rFonts w:ascii="Times New Roman" w:hAnsi="Times New Roman" w:cs="Times New Roman"/>
              </w:rPr>
              <w:t>Notificaciones del Turista</w:t>
            </w:r>
            <w:r w:rsidRPr="007D7D6A">
              <w:rPr>
                <w:rFonts w:ascii="Times New Roman" w:hAnsi="Times New Roman" w:cs="Times New Roman"/>
              </w:rPr>
              <w:t xml:space="preserve"> conectada a </w:t>
            </w:r>
            <w:proofErr w:type="spellStart"/>
            <w:r w:rsidRPr="007D7D6A">
              <w:rPr>
                <w:rFonts w:ascii="Times New Roman" w:hAnsi="Times New Roman" w:cs="Times New Roman"/>
              </w:rPr>
              <w:t>backend</w:t>
            </w:r>
            <w:proofErr w:type="spellEnd"/>
          </w:p>
        </w:tc>
        <w:tc>
          <w:tcPr>
            <w:tcW w:w="0" w:type="auto"/>
            <w:vAlign w:val="center"/>
          </w:tcPr>
          <w:p w14:paraId="6B6BEF4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tcPr>
          <w:p w14:paraId="26C6722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tcPr>
          <w:p w14:paraId="2616C8A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2C7F2625" w14:textId="77777777">
        <w:tc>
          <w:tcPr>
            <w:cnfStyle w:val="001000000000" w:firstRow="0" w:lastRow="0" w:firstColumn="1" w:lastColumn="0" w:oddVBand="0" w:evenVBand="0" w:oddHBand="0" w:evenHBand="0" w:firstRowFirstColumn="0" w:firstRowLastColumn="0" w:lastRowFirstColumn="0" w:lastRowLastColumn="0"/>
            <w:tcW w:w="0" w:type="auto"/>
            <w:vAlign w:val="center"/>
          </w:tcPr>
          <w:p w14:paraId="79150887" w14:textId="77777777" w:rsidR="007D7D6A" w:rsidRPr="007D7D6A" w:rsidRDefault="007D7D6A">
            <w:pPr>
              <w:rPr>
                <w:rFonts w:ascii="Times New Roman" w:hAnsi="Times New Roman" w:cs="Times New Roman"/>
              </w:rPr>
            </w:pPr>
            <w:r w:rsidRPr="007D7D6A">
              <w:rPr>
                <w:rFonts w:ascii="Times New Roman" w:hAnsi="Times New Roman" w:cs="Times New Roman"/>
              </w:rPr>
              <w:t>6.1.6</w:t>
            </w:r>
          </w:p>
        </w:tc>
        <w:tc>
          <w:tcPr>
            <w:tcW w:w="0" w:type="auto"/>
            <w:vAlign w:val="center"/>
          </w:tcPr>
          <w:p w14:paraId="36F52AD0"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rear la vista </w:t>
            </w:r>
            <w:r w:rsidRPr="007D7D6A">
              <w:rPr>
                <w:rStyle w:val="Strong"/>
                <w:rFonts w:ascii="Times New Roman" w:hAnsi="Times New Roman" w:cs="Times New Roman"/>
              </w:rPr>
              <w:t>Descargar PDF</w:t>
            </w:r>
            <w:r w:rsidRPr="007D7D6A">
              <w:rPr>
                <w:rFonts w:ascii="Times New Roman" w:hAnsi="Times New Roman" w:cs="Times New Roman"/>
              </w:rPr>
              <w:t xml:space="preserve"> con botón para generar el archivo</w:t>
            </w:r>
          </w:p>
        </w:tc>
        <w:tc>
          <w:tcPr>
            <w:tcW w:w="0" w:type="auto"/>
            <w:vAlign w:val="center"/>
          </w:tcPr>
          <w:p w14:paraId="76784C7E"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tcPr>
          <w:p w14:paraId="001B834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tcPr>
          <w:p w14:paraId="3A88C87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681F322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E7220D" w14:textId="77777777" w:rsidR="007D7D6A" w:rsidRPr="007D7D6A" w:rsidRDefault="007D7D6A">
            <w:pPr>
              <w:rPr>
                <w:rFonts w:ascii="Times New Roman" w:hAnsi="Times New Roman" w:cs="Times New Roman"/>
              </w:rPr>
            </w:pPr>
            <w:r w:rsidRPr="007D7D6A">
              <w:rPr>
                <w:rFonts w:ascii="Times New Roman" w:hAnsi="Times New Roman" w:cs="Times New Roman"/>
              </w:rPr>
              <w:t>6.1.7</w:t>
            </w:r>
          </w:p>
        </w:tc>
        <w:tc>
          <w:tcPr>
            <w:tcW w:w="0" w:type="auto"/>
            <w:vAlign w:val="center"/>
          </w:tcPr>
          <w:p w14:paraId="52120092"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funcionalidad responsive (</w:t>
            </w:r>
            <w:proofErr w:type="spellStart"/>
            <w:r w:rsidRPr="007D7D6A">
              <w:rPr>
                <w:rFonts w:ascii="Times New Roman" w:hAnsi="Times New Roman" w:cs="Times New Roman"/>
              </w:rPr>
              <w:t>grid</w:t>
            </w:r>
            <w:proofErr w:type="spellEnd"/>
            <w:r w:rsidRPr="007D7D6A">
              <w:rPr>
                <w:rFonts w:ascii="Times New Roman" w:hAnsi="Times New Roman" w:cs="Times New Roman"/>
              </w:rPr>
              <w:t xml:space="preserve"> adaptable, vista móvil optimizada)</w:t>
            </w:r>
          </w:p>
        </w:tc>
        <w:tc>
          <w:tcPr>
            <w:tcW w:w="0" w:type="auto"/>
            <w:vAlign w:val="center"/>
          </w:tcPr>
          <w:p w14:paraId="17ACD58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tcPr>
          <w:p w14:paraId="5C896D5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tcPr>
          <w:p w14:paraId="1F35A59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0FD4E6C1"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b/>
          <w:bCs/>
          <w:sz w:val="27"/>
          <w:szCs w:val="27"/>
        </w:rPr>
      </w:pPr>
    </w:p>
    <w:p w14:paraId="75A53DFF"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rPr>
        <w:t xml:space="preserve">Fase 2: </w:t>
      </w:r>
      <w:proofErr w:type="spellStart"/>
      <w:r w:rsidRPr="007D7D6A">
        <w:rPr>
          <w:rFonts w:ascii="Times New Roman" w:eastAsia="Times New Roman" w:hAnsi="Times New Roman" w:cs="Times New Roman"/>
        </w:rPr>
        <w:t>Backend</w:t>
      </w:r>
      <w:proofErr w:type="spellEnd"/>
      <w:r w:rsidRPr="007D7D6A">
        <w:rPr>
          <w:rFonts w:ascii="Times New Roman" w:eastAsia="Times New Roman" w:hAnsi="Times New Roman" w:cs="Times New Roman"/>
        </w:rPr>
        <w:t xml:space="preserve"> y Conexión (API + Datos reales + Validaciones)</w:t>
      </w:r>
    </w:p>
    <w:tbl>
      <w:tblPr>
        <w:tblStyle w:val="GridTable4"/>
        <w:tblW w:w="0" w:type="auto"/>
        <w:tblLook w:val="04A0" w:firstRow="1" w:lastRow="0" w:firstColumn="1" w:lastColumn="0" w:noHBand="0" w:noVBand="1"/>
      </w:tblPr>
      <w:tblGrid>
        <w:gridCol w:w="816"/>
        <w:gridCol w:w="3978"/>
        <w:gridCol w:w="1463"/>
        <w:gridCol w:w="1596"/>
        <w:gridCol w:w="1163"/>
      </w:tblGrid>
      <w:tr w:rsidR="007D7D6A" w:rsidRPr="007D7D6A" w14:paraId="32D36530"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484F34"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7413698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27C593D4"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61C4EFAD"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5B2B9A82"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0DEF96F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DDB4DB" w14:textId="77777777" w:rsidR="007D7D6A" w:rsidRPr="007D7D6A" w:rsidRDefault="007D7D6A">
            <w:pPr>
              <w:rPr>
                <w:rFonts w:ascii="Times New Roman" w:hAnsi="Times New Roman" w:cs="Times New Roman"/>
              </w:rPr>
            </w:pPr>
            <w:r w:rsidRPr="007D7D6A">
              <w:rPr>
                <w:rFonts w:ascii="Times New Roman" w:hAnsi="Times New Roman" w:cs="Times New Roman"/>
              </w:rPr>
              <w:t>6.1.8</w:t>
            </w:r>
          </w:p>
        </w:tc>
        <w:tc>
          <w:tcPr>
            <w:tcW w:w="0" w:type="auto"/>
            <w:vAlign w:val="center"/>
            <w:hideMark/>
          </w:tcPr>
          <w:p w14:paraId="3E702E4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rear </w:t>
            </w:r>
            <w:proofErr w:type="spellStart"/>
            <w:r w:rsidRPr="007D7D6A">
              <w:rPr>
                <w:rFonts w:ascii="Times New Roman" w:hAnsi="Times New Roman" w:cs="Times New Roman"/>
              </w:rPr>
              <w:t>endpoint</w:t>
            </w:r>
            <w:proofErr w:type="spellEnd"/>
            <w:r w:rsidRPr="007D7D6A">
              <w:rPr>
                <w:rFonts w:ascii="Times New Roman" w:hAnsi="Times New Roman" w:cs="Times New Roman"/>
              </w:rPr>
              <w:t xml:space="preserve"> para obtener itinerarios del turista autenticado</w:t>
            </w:r>
          </w:p>
        </w:tc>
        <w:tc>
          <w:tcPr>
            <w:tcW w:w="0" w:type="auto"/>
            <w:vAlign w:val="center"/>
            <w:hideMark/>
          </w:tcPr>
          <w:p w14:paraId="70ABD88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0B9E3CC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508EB62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24AF1C4A" w14:textId="77777777">
        <w:trPr>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7E770A" w14:textId="77777777" w:rsidR="007D7D6A" w:rsidRPr="007D7D6A" w:rsidRDefault="007D7D6A">
            <w:pPr>
              <w:rPr>
                <w:rFonts w:ascii="Times New Roman" w:hAnsi="Times New Roman" w:cs="Times New Roman"/>
              </w:rPr>
            </w:pPr>
            <w:r w:rsidRPr="007D7D6A">
              <w:rPr>
                <w:rFonts w:ascii="Times New Roman" w:hAnsi="Times New Roman" w:cs="Times New Roman"/>
              </w:rPr>
              <w:t>6.1.9</w:t>
            </w:r>
          </w:p>
        </w:tc>
        <w:tc>
          <w:tcPr>
            <w:tcW w:w="0" w:type="auto"/>
            <w:vAlign w:val="center"/>
            <w:hideMark/>
          </w:tcPr>
          <w:p w14:paraId="7DA98C27"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consulta SQL con unión de tablas (turistas, itinerarios, actividades)</w:t>
            </w:r>
          </w:p>
        </w:tc>
        <w:tc>
          <w:tcPr>
            <w:tcW w:w="0" w:type="auto"/>
            <w:vAlign w:val="center"/>
            <w:hideMark/>
          </w:tcPr>
          <w:p w14:paraId="6C72A5F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05568B18"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6422C36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867706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DCFC80" w14:textId="77777777" w:rsidR="007D7D6A" w:rsidRPr="007D7D6A" w:rsidRDefault="007D7D6A">
            <w:pPr>
              <w:rPr>
                <w:rFonts w:ascii="Times New Roman" w:hAnsi="Times New Roman" w:cs="Times New Roman"/>
              </w:rPr>
            </w:pPr>
            <w:r w:rsidRPr="007D7D6A">
              <w:rPr>
                <w:rFonts w:ascii="Times New Roman" w:hAnsi="Times New Roman" w:cs="Times New Roman"/>
              </w:rPr>
              <w:t>6.1.10</w:t>
            </w:r>
          </w:p>
        </w:tc>
        <w:tc>
          <w:tcPr>
            <w:tcW w:w="0" w:type="auto"/>
            <w:vAlign w:val="center"/>
          </w:tcPr>
          <w:p w14:paraId="74CFAE7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rear </w:t>
            </w:r>
            <w:proofErr w:type="spellStart"/>
            <w:r w:rsidRPr="007D7D6A">
              <w:rPr>
                <w:rFonts w:ascii="Times New Roman" w:hAnsi="Times New Roman" w:cs="Times New Roman"/>
              </w:rPr>
              <w:t>endpoint</w:t>
            </w:r>
            <w:proofErr w:type="spellEnd"/>
            <w:r w:rsidRPr="007D7D6A">
              <w:rPr>
                <w:rFonts w:ascii="Times New Roman" w:hAnsi="Times New Roman" w:cs="Times New Roman"/>
              </w:rPr>
              <w:t xml:space="preserve"> para recuperar notificaciones del turista</w:t>
            </w:r>
          </w:p>
        </w:tc>
        <w:tc>
          <w:tcPr>
            <w:tcW w:w="0" w:type="auto"/>
            <w:vAlign w:val="center"/>
          </w:tcPr>
          <w:p w14:paraId="5E65D22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tcPr>
          <w:p w14:paraId="033B9C1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tcPr>
          <w:p w14:paraId="20E04FF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E867A80" w14:textId="77777777">
        <w:tc>
          <w:tcPr>
            <w:cnfStyle w:val="001000000000" w:firstRow="0" w:lastRow="0" w:firstColumn="1" w:lastColumn="0" w:oddVBand="0" w:evenVBand="0" w:oddHBand="0" w:evenHBand="0" w:firstRowFirstColumn="0" w:firstRowLastColumn="0" w:lastRowFirstColumn="0" w:lastRowLastColumn="0"/>
            <w:tcW w:w="0" w:type="auto"/>
            <w:vAlign w:val="center"/>
          </w:tcPr>
          <w:p w14:paraId="134FCB1B" w14:textId="77777777" w:rsidR="007D7D6A" w:rsidRPr="007D7D6A" w:rsidRDefault="007D7D6A">
            <w:pPr>
              <w:rPr>
                <w:rFonts w:ascii="Times New Roman" w:hAnsi="Times New Roman" w:cs="Times New Roman"/>
              </w:rPr>
            </w:pPr>
            <w:r w:rsidRPr="007D7D6A">
              <w:rPr>
                <w:rFonts w:ascii="Times New Roman" w:hAnsi="Times New Roman" w:cs="Times New Roman"/>
              </w:rPr>
              <w:t>6.1.11</w:t>
            </w:r>
          </w:p>
        </w:tc>
        <w:tc>
          <w:tcPr>
            <w:tcW w:w="0" w:type="auto"/>
            <w:vAlign w:val="center"/>
          </w:tcPr>
          <w:p w14:paraId="772F7A4F"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rear </w:t>
            </w:r>
            <w:proofErr w:type="spellStart"/>
            <w:r w:rsidRPr="007D7D6A">
              <w:rPr>
                <w:rFonts w:ascii="Times New Roman" w:hAnsi="Times New Roman" w:cs="Times New Roman"/>
              </w:rPr>
              <w:t>endpoint</w:t>
            </w:r>
            <w:proofErr w:type="spellEnd"/>
            <w:r w:rsidRPr="007D7D6A">
              <w:rPr>
                <w:rFonts w:ascii="Times New Roman" w:hAnsi="Times New Roman" w:cs="Times New Roman"/>
              </w:rPr>
              <w:t xml:space="preserve"> que genere PDF con datos del turista</w:t>
            </w:r>
          </w:p>
        </w:tc>
        <w:tc>
          <w:tcPr>
            <w:tcW w:w="0" w:type="auto"/>
            <w:vAlign w:val="center"/>
          </w:tcPr>
          <w:p w14:paraId="73742F0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tcPr>
          <w:p w14:paraId="4B3DAD0F"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tcPr>
          <w:p w14:paraId="1825003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4420874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165AA3" w14:textId="77777777" w:rsidR="007D7D6A" w:rsidRPr="007D7D6A" w:rsidRDefault="007D7D6A">
            <w:pPr>
              <w:rPr>
                <w:rFonts w:ascii="Times New Roman" w:hAnsi="Times New Roman" w:cs="Times New Roman"/>
              </w:rPr>
            </w:pPr>
            <w:r w:rsidRPr="007D7D6A">
              <w:rPr>
                <w:rFonts w:ascii="Times New Roman" w:hAnsi="Times New Roman" w:cs="Times New Roman"/>
              </w:rPr>
              <w:t>6.1.12</w:t>
            </w:r>
          </w:p>
        </w:tc>
        <w:tc>
          <w:tcPr>
            <w:tcW w:w="0" w:type="auto"/>
            <w:vAlign w:val="center"/>
          </w:tcPr>
          <w:p w14:paraId="3CA00CC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Validar resultados de API (QA y </w:t>
            </w:r>
            <w:proofErr w:type="spellStart"/>
            <w:r w:rsidRPr="007D7D6A">
              <w:rPr>
                <w:rFonts w:ascii="Times New Roman" w:hAnsi="Times New Roman" w:cs="Times New Roman"/>
              </w:rPr>
              <w:t>Backend</w:t>
            </w:r>
            <w:proofErr w:type="spellEnd"/>
            <w:r w:rsidRPr="007D7D6A">
              <w:rPr>
                <w:rFonts w:ascii="Times New Roman" w:hAnsi="Times New Roman" w:cs="Times New Roman"/>
              </w:rPr>
              <w:t>)</w:t>
            </w:r>
          </w:p>
        </w:tc>
        <w:tc>
          <w:tcPr>
            <w:tcW w:w="0" w:type="auto"/>
            <w:vAlign w:val="center"/>
          </w:tcPr>
          <w:p w14:paraId="63165DB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tcPr>
          <w:p w14:paraId="6C17381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14:paraId="51D06E3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2EF16B3B" w14:textId="77777777" w:rsidR="007D7D6A" w:rsidRPr="007D7D6A" w:rsidRDefault="007D7D6A" w:rsidP="007D7D6A">
      <w:pPr>
        <w:spacing w:before="100" w:beforeAutospacing="1" w:after="100" w:afterAutospacing="1" w:line="240" w:lineRule="auto"/>
        <w:outlineLvl w:val="2"/>
        <w:rPr>
          <w:rFonts w:ascii="Times New Roman" w:hAnsi="Times New Roman" w:cs="Times New Roman"/>
          <w:b/>
          <w:bCs/>
          <w:sz w:val="32"/>
          <w:szCs w:val="32"/>
        </w:rPr>
      </w:pPr>
      <w:r w:rsidRPr="007D7D6A">
        <w:rPr>
          <w:rFonts w:ascii="Times New Roman" w:hAnsi="Times New Roman" w:cs="Times New Roman"/>
          <w:b/>
          <w:bCs/>
          <w:sz w:val="32"/>
          <w:szCs w:val="32"/>
        </w:rPr>
        <w:t>SPRINT 7 – Panel de Estadísticas y Análisis del Sistema</w:t>
      </w:r>
    </w:p>
    <w:p w14:paraId="7EAB8D1F"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HU 7.1: Generación de reportes de turistas</w:t>
      </w:r>
    </w:p>
    <w:p w14:paraId="1651E489"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rPr>
        <w:t>Descripción:</w:t>
      </w:r>
      <w:r w:rsidRPr="007D7D6A">
        <w:rPr>
          <w:rFonts w:ascii="Times New Roman" w:eastAsia="Times New Roman" w:hAnsi="Times New Roman" w:cs="Times New Roman"/>
        </w:rPr>
        <w:t xml:space="preserve"> Como administrador, quiero visualizar estadísticas gráficas interactivas sobre turistas, itinerarios y notificaciones, para analizar el rendimiento del sistema y la actividad general de la empresa Panorama.</w:t>
      </w:r>
    </w:p>
    <w:p w14:paraId="5EB9226D"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rPr>
        <w:t xml:space="preserve">Fase 1: Diseño y </w:t>
      </w:r>
      <w:proofErr w:type="spellStart"/>
      <w:r w:rsidRPr="007D7D6A">
        <w:rPr>
          <w:rFonts w:ascii="Times New Roman" w:eastAsia="Times New Roman" w:hAnsi="Times New Roman" w:cs="Times New Roman"/>
        </w:rPr>
        <w:t>Frontend</w:t>
      </w:r>
      <w:proofErr w:type="spellEnd"/>
      <w:r w:rsidRPr="007D7D6A">
        <w:rPr>
          <w:rFonts w:ascii="Times New Roman" w:eastAsia="Times New Roman" w:hAnsi="Times New Roman" w:cs="Times New Roman"/>
        </w:rPr>
        <w:t xml:space="preserve"> (UI/UX + Integración visual)</w:t>
      </w:r>
    </w:p>
    <w:tbl>
      <w:tblPr>
        <w:tblStyle w:val="GridTable4"/>
        <w:tblW w:w="0" w:type="auto"/>
        <w:tblLook w:val="04A0" w:firstRow="1" w:lastRow="0" w:firstColumn="1" w:lastColumn="0" w:noHBand="0" w:noVBand="1"/>
      </w:tblPr>
      <w:tblGrid>
        <w:gridCol w:w="696"/>
        <w:gridCol w:w="4029"/>
        <w:gridCol w:w="1560"/>
        <w:gridCol w:w="1568"/>
        <w:gridCol w:w="1163"/>
      </w:tblGrid>
      <w:tr w:rsidR="007D7D6A" w:rsidRPr="007D7D6A" w14:paraId="00102D3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6A9473"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36CDEC59"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14F0F3D1"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7AC65876"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263CA845"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290A7D5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A38222" w14:textId="77777777" w:rsidR="007D7D6A" w:rsidRPr="007D7D6A" w:rsidRDefault="007D7D6A">
            <w:pPr>
              <w:rPr>
                <w:rFonts w:ascii="Times New Roman" w:hAnsi="Times New Roman" w:cs="Times New Roman"/>
              </w:rPr>
            </w:pPr>
            <w:r w:rsidRPr="007D7D6A">
              <w:rPr>
                <w:rFonts w:ascii="Times New Roman" w:hAnsi="Times New Roman" w:cs="Times New Roman"/>
              </w:rPr>
              <w:t>7.1.1</w:t>
            </w:r>
          </w:p>
        </w:tc>
        <w:tc>
          <w:tcPr>
            <w:tcW w:w="0" w:type="auto"/>
            <w:vAlign w:val="center"/>
            <w:hideMark/>
          </w:tcPr>
          <w:p w14:paraId="26C3FC1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Diseñar la interfaz del </w:t>
            </w:r>
            <w:r w:rsidRPr="007D7D6A">
              <w:rPr>
                <w:rStyle w:val="Strong"/>
                <w:rFonts w:ascii="Times New Roman" w:hAnsi="Times New Roman" w:cs="Times New Roman"/>
              </w:rPr>
              <w:t>Panel de Estadísticas</w:t>
            </w:r>
            <w:r w:rsidRPr="007D7D6A">
              <w:rPr>
                <w:rFonts w:ascii="Times New Roman" w:hAnsi="Times New Roman" w:cs="Times New Roman"/>
              </w:rPr>
              <w:t xml:space="preserve"> dentro del </w:t>
            </w:r>
            <w:proofErr w:type="spellStart"/>
            <w:r w:rsidRPr="007D7D6A">
              <w:rPr>
                <w:rFonts w:ascii="Times New Roman" w:hAnsi="Times New Roman" w:cs="Times New Roman"/>
              </w:rPr>
              <w:t>dashboard</w:t>
            </w:r>
            <w:proofErr w:type="spellEnd"/>
            <w:r w:rsidRPr="007D7D6A">
              <w:rPr>
                <w:rFonts w:ascii="Times New Roman" w:hAnsi="Times New Roman" w:cs="Times New Roman"/>
              </w:rPr>
              <w:t xml:space="preserve"> del administrador</w:t>
            </w:r>
          </w:p>
        </w:tc>
        <w:tc>
          <w:tcPr>
            <w:tcW w:w="0" w:type="auto"/>
            <w:vAlign w:val="center"/>
            <w:hideMark/>
          </w:tcPr>
          <w:p w14:paraId="47AAC628"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UX/UI </w:t>
            </w:r>
            <w:proofErr w:type="spellStart"/>
            <w:r w:rsidRPr="007D7D6A">
              <w:rPr>
                <w:rFonts w:ascii="Times New Roman" w:hAnsi="Times New Roman" w:cs="Times New Roman"/>
              </w:rPr>
              <w:t>Designer</w:t>
            </w:r>
            <w:proofErr w:type="spellEnd"/>
          </w:p>
        </w:tc>
        <w:tc>
          <w:tcPr>
            <w:tcW w:w="0" w:type="auto"/>
            <w:vAlign w:val="center"/>
            <w:hideMark/>
          </w:tcPr>
          <w:p w14:paraId="7D80BEF3"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4F2A68F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0A969058"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2782F41" w14:textId="77777777" w:rsidR="007D7D6A" w:rsidRPr="007D7D6A" w:rsidRDefault="007D7D6A">
            <w:pPr>
              <w:rPr>
                <w:rFonts w:ascii="Times New Roman" w:hAnsi="Times New Roman" w:cs="Times New Roman"/>
              </w:rPr>
            </w:pPr>
            <w:r w:rsidRPr="007D7D6A">
              <w:rPr>
                <w:rFonts w:ascii="Times New Roman" w:hAnsi="Times New Roman" w:cs="Times New Roman"/>
              </w:rPr>
              <w:t>7.1.2</w:t>
            </w:r>
          </w:p>
        </w:tc>
        <w:tc>
          <w:tcPr>
            <w:tcW w:w="0" w:type="auto"/>
            <w:vAlign w:val="center"/>
            <w:hideMark/>
          </w:tcPr>
          <w:p w14:paraId="27B99B9E"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Implementar componentes gráficos (usando librería como </w:t>
            </w:r>
            <w:proofErr w:type="spellStart"/>
            <w:r w:rsidRPr="007D7D6A">
              <w:rPr>
                <w:rFonts w:ascii="Times New Roman" w:hAnsi="Times New Roman" w:cs="Times New Roman"/>
              </w:rPr>
              <w:t>Recharts</w:t>
            </w:r>
            <w:proofErr w:type="spellEnd"/>
            <w:r w:rsidRPr="007D7D6A">
              <w:rPr>
                <w:rFonts w:ascii="Times New Roman" w:hAnsi="Times New Roman" w:cs="Times New Roman"/>
              </w:rPr>
              <w:t xml:space="preserve"> o Chart.js)</w:t>
            </w:r>
          </w:p>
        </w:tc>
        <w:tc>
          <w:tcPr>
            <w:tcW w:w="0" w:type="auto"/>
            <w:vAlign w:val="center"/>
            <w:hideMark/>
          </w:tcPr>
          <w:p w14:paraId="1693CF6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3F891F9A"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8</w:t>
            </w:r>
          </w:p>
        </w:tc>
        <w:tc>
          <w:tcPr>
            <w:tcW w:w="0" w:type="auto"/>
            <w:vAlign w:val="center"/>
            <w:hideMark/>
          </w:tcPr>
          <w:p w14:paraId="0A8E27B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33BF7933"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2C32EB" w14:textId="77777777" w:rsidR="007D7D6A" w:rsidRPr="007D7D6A" w:rsidRDefault="007D7D6A">
            <w:pPr>
              <w:rPr>
                <w:rFonts w:ascii="Times New Roman" w:hAnsi="Times New Roman" w:cs="Times New Roman"/>
              </w:rPr>
            </w:pPr>
            <w:r w:rsidRPr="007D7D6A">
              <w:rPr>
                <w:rFonts w:ascii="Times New Roman" w:hAnsi="Times New Roman" w:cs="Times New Roman"/>
              </w:rPr>
              <w:t>7.1.3</w:t>
            </w:r>
          </w:p>
        </w:tc>
        <w:tc>
          <w:tcPr>
            <w:tcW w:w="0" w:type="auto"/>
            <w:vAlign w:val="center"/>
            <w:hideMark/>
          </w:tcPr>
          <w:p w14:paraId="33AA4EF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Crear tarjetas resumen de métricas principales (total turistas, itinerarios, notificaciones)</w:t>
            </w:r>
          </w:p>
        </w:tc>
        <w:tc>
          <w:tcPr>
            <w:tcW w:w="0" w:type="auto"/>
            <w:vAlign w:val="center"/>
            <w:hideMark/>
          </w:tcPr>
          <w:p w14:paraId="27A53626"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081B1B69"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12F7493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2AD9F9B"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996D4C" w14:textId="77777777" w:rsidR="007D7D6A" w:rsidRPr="007D7D6A" w:rsidRDefault="007D7D6A">
            <w:pPr>
              <w:rPr>
                <w:rFonts w:ascii="Times New Roman" w:hAnsi="Times New Roman" w:cs="Times New Roman"/>
              </w:rPr>
            </w:pPr>
            <w:r w:rsidRPr="007D7D6A">
              <w:rPr>
                <w:rFonts w:ascii="Times New Roman" w:hAnsi="Times New Roman" w:cs="Times New Roman"/>
              </w:rPr>
              <w:t>7.1.4</w:t>
            </w:r>
          </w:p>
        </w:tc>
        <w:tc>
          <w:tcPr>
            <w:tcW w:w="0" w:type="auto"/>
            <w:vAlign w:val="center"/>
            <w:hideMark/>
          </w:tcPr>
          <w:p w14:paraId="4002D94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filtros por rango de fechas o periodo de análisis</w:t>
            </w:r>
          </w:p>
        </w:tc>
        <w:tc>
          <w:tcPr>
            <w:tcW w:w="0" w:type="auto"/>
            <w:vAlign w:val="center"/>
            <w:hideMark/>
          </w:tcPr>
          <w:p w14:paraId="4857068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hideMark/>
          </w:tcPr>
          <w:p w14:paraId="4DA28C03"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6FE22B8C"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72A9E22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D0DFFD" w14:textId="77777777" w:rsidR="007D7D6A" w:rsidRPr="007D7D6A" w:rsidRDefault="007D7D6A">
            <w:pPr>
              <w:rPr>
                <w:rFonts w:ascii="Times New Roman" w:hAnsi="Times New Roman" w:cs="Times New Roman"/>
              </w:rPr>
            </w:pPr>
            <w:r w:rsidRPr="007D7D6A">
              <w:rPr>
                <w:rFonts w:ascii="Times New Roman" w:hAnsi="Times New Roman" w:cs="Times New Roman"/>
              </w:rPr>
              <w:t>7.1.5</w:t>
            </w:r>
          </w:p>
        </w:tc>
        <w:tc>
          <w:tcPr>
            <w:tcW w:w="0" w:type="auto"/>
            <w:vAlign w:val="center"/>
          </w:tcPr>
          <w:p w14:paraId="0D2DCF38"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justar diseño responsive (desktop y móvil)</w:t>
            </w:r>
          </w:p>
        </w:tc>
        <w:tc>
          <w:tcPr>
            <w:tcW w:w="0" w:type="auto"/>
            <w:vAlign w:val="center"/>
          </w:tcPr>
          <w:p w14:paraId="317356CF"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Frontend</w:t>
            </w:r>
            <w:proofErr w:type="spellEnd"/>
            <w:r w:rsidRPr="007D7D6A">
              <w:rPr>
                <w:rFonts w:ascii="Times New Roman" w:hAnsi="Times New Roman" w:cs="Times New Roman"/>
              </w:rPr>
              <w:t xml:space="preserve"> Dev</w:t>
            </w:r>
          </w:p>
        </w:tc>
        <w:tc>
          <w:tcPr>
            <w:tcW w:w="0" w:type="auto"/>
            <w:vAlign w:val="center"/>
          </w:tcPr>
          <w:p w14:paraId="30D6174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tcPr>
          <w:p w14:paraId="2047844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1A980DA" w14:textId="77777777">
        <w:tc>
          <w:tcPr>
            <w:cnfStyle w:val="001000000000" w:firstRow="0" w:lastRow="0" w:firstColumn="1" w:lastColumn="0" w:oddVBand="0" w:evenVBand="0" w:oddHBand="0" w:evenHBand="0" w:firstRowFirstColumn="0" w:firstRowLastColumn="0" w:lastRowFirstColumn="0" w:lastRowLastColumn="0"/>
            <w:tcW w:w="0" w:type="auto"/>
            <w:vAlign w:val="center"/>
          </w:tcPr>
          <w:p w14:paraId="7A557D2E" w14:textId="77777777" w:rsidR="007D7D6A" w:rsidRPr="007D7D6A" w:rsidRDefault="007D7D6A">
            <w:pPr>
              <w:rPr>
                <w:rFonts w:ascii="Times New Roman" w:hAnsi="Times New Roman" w:cs="Times New Roman"/>
              </w:rPr>
            </w:pPr>
            <w:r w:rsidRPr="007D7D6A">
              <w:rPr>
                <w:rFonts w:ascii="Times New Roman" w:hAnsi="Times New Roman" w:cs="Times New Roman"/>
              </w:rPr>
              <w:t>7.1.6</w:t>
            </w:r>
          </w:p>
        </w:tc>
        <w:tc>
          <w:tcPr>
            <w:tcW w:w="0" w:type="auto"/>
            <w:vAlign w:val="center"/>
          </w:tcPr>
          <w:p w14:paraId="3CB0428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visualización correcta de los gráficos con datos reales</w:t>
            </w:r>
          </w:p>
        </w:tc>
        <w:tc>
          <w:tcPr>
            <w:tcW w:w="0" w:type="auto"/>
            <w:vAlign w:val="center"/>
          </w:tcPr>
          <w:p w14:paraId="50F4EF69"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tcPr>
          <w:p w14:paraId="5F917C17"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tcPr>
          <w:p w14:paraId="6B525C3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6EC10C3A" w14:textId="77777777" w:rsidR="007D7D6A" w:rsidRPr="007D7D6A" w:rsidRDefault="007D7D6A" w:rsidP="007D7D6A">
      <w:pPr>
        <w:spacing w:before="100" w:beforeAutospacing="1" w:after="100" w:afterAutospacing="1" w:line="240" w:lineRule="auto"/>
        <w:rPr>
          <w:rFonts w:ascii="Times New Roman" w:eastAsia="Times New Roman" w:hAnsi="Times New Roman" w:cs="Times New Roman"/>
        </w:rPr>
      </w:pPr>
      <w:r w:rsidRPr="007D7D6A">
        <w:rPr>
          <w:rFonts w:ascii="Times New Roman" w:eastAsia="Times New Roman" w:hAnsi="Times New Roman" w:cs="Times New Roman"/>
          <w:b/>
          <w:bCs/>
          <w:sz w:val="27"/>
          <w:szCs w:val="27"/>
        </w:rPr>
        <w:t xml:space="preserve">Fase 2: </w:t>
      </w:r>
      <w:proofErr w:type="spellStart"/>
      <w:r w:rsidRPr="007D7D6A">
        <w:rPr>
          <w:rFonts w:ascii="Times New Roman" w:eastAsia="Times New Roman" w:hAnsi="Times New Roman" w:cs="Times New Roman"/>
          <w:b/>
          <w:bCs/>
          <w:sz w:val="27"/>
          <w:szCs w:val="27"/>
        </w:rPr>
        <w:t>Backend</w:t>
      </w:r>
      <w:proofErr w:type="spellEnd"/>
      <w:r w:rsidRPr="007D7D6A">
        <w:rPr>
          <w:rFonts w:ascii="Times New Roman" w:eastAsia="Times New Roman" w:hAnsi="Times New Roman" w:cs="Times New Roman"/>
          <w:b/>
          <w:bCs/>
          <w:sz w:val="27"/>
          <w:szCs w:val="27"/>
        </w:rPr>
        <w:t xml:space="preserve"> y Conexión (API + Datos dinámicos)</w:t>
      </w:r>
    </w:p>
    <w:tbl>
      <w:tblPr>
        <w:tblStyle w:val="GridTable4"/>
        <w:tblW w:w="0" w:type="auto"/>
        <w:tblLook w:val="04A0" w:firstRow="1" w:lastRow="0" w:firstColumn="1" w:lastColumn="0" w:noHBand="0" w:noVBand="1"/>
      </w:tblPr>
      <w:tblGrid>
        <w:gridCol w:w="816"/>
        <w:gridCol w:w="4022"/>
        <w:gridCol w:w="1458"/>
        <w:gridCol w:w="1557"/>
        <w:gridCol w:w="1163"/>
      </w:tblGrid>
      <w:tr w:rsidR="007D7D6A" w:rsidRPr="007D7D6A" w14:paraId="52C6E3E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FEEF86"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1537DB99"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1AF0300F"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0B708120"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76165BA6"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64D3B40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2193F2" w14:textId="77777777" w:rsidR="007D7D6A" w:rsidRPr="007D7D6A" w:rsidRDefault="007D7D6A">
            <w:pPr>
              <w:rPr>
                <w:rFonts w:ascii="Times New Roman" w:hAnsi="Times New Roman" w:cs="Times New Roman"/>
              </w:rPr>
            </w:pPr>
            <w:r w:rsidRPr="007D7D6A">
              <w:rPr>
                <w:rFonts w:ascii="Times New Roman" w:hAnsi="Times New Roman" w:cs="Times New Roman"/>
              </w:rPr>
              <w:t>7.1.7</w:t>
            </w:r>
          </w:p>
        </w:tc>
        <w:tc>
          <w:tcPr>
            <w:tcW w:w="0" w:type="auto"/>
            <w:vAlign w:val="center"/>
            <w:hideMark/>
          </w:tcPr>
          <w:p w14:paraId="2A3576E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Crear </w:t>
            </w:r>
            <w:proofErr w:type="spellStart"/>
            <w:r w:rsidRPr="007D7D6A">
              <w:rPr>
                <w:rFonts w:ascii="Times New Roman" w:hAnsi="Times New Roman" w:cs="Times New Roman"/>
              </w:rPr>
              <w:t>endpoint</w:t>
            </w:r>
            <w:proofErr w:type="spellEnd"/>
            <w:r w:rsidRPr="007D7D6A">
              <w:rPr>
                <w:rFonts w:ascii="Times New Roman" w:hAnsi="Times New Roman" w:cs="Times New Roman"/>
              </w:rPr>
              <w:t xml:space="preserve"> que retorne métricas principales</w:t>
            </w:r>
          </w:p>
        </w:tc>
        <w:tc>
          <w:tcPr>
            <w:tcW w:w="0" w:type="auto"/>
            <w:vAlign w:val="center"/>
            <w:hideMark/>
          </w:tcPr>
          <w:p w14:paraId="601EE9B5"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1CF8BFA4"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6</w:t>
            </w:r>
          </w:p>
        </w:tc>
        <w:tc>
          <w:tcPr>
            <w:tcW w:w="0" w:type="auto"/>
            <w:vAlign w:val="center"/>
            <w:hideMark/>
          </w:tcPr>
          <w:p w14:paraId="0DDCA5D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6F169EDC"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AD3DFE" w14:textId="77777777" w:rsidR="007D7D6A" w:rsidRPr="007D7D6A" w:rsidRDefault="007D7D6A">
            <w:pPr>
              <w:rPr>
                <w:rFonts w:ascii="Times New Roman" w:hAnsi="Times New Roman" w:cs="Times New Roman"/>
              </w:rPr>
            </w:pPr>
            <w:r w:rsidRPr="007D7D6A">
              <w:rPr>
                <w:rFonts w:ascii="Times New Roman" w:hAnsi="Times New Roman" w:cs="Times New Roman"/>
              </w:rPr>
              <w:t>7.1.8</w:t>
            </w:r>
          </w:p>
        </w:tc>
        <w:tc>
          <w:tcPr>
            <w:tcW w:w="0" w:type="auto"/>
            <w:vAlign w:val="center"/>
            <w:hideMark/>
          </w:tcPr>
          <w:p w14:paraId="192FF28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Implementar consultas SQL agregadas (COUNT, GROUP BY) para generar datos estadísticos</w:t>
            </w:r>
          </w:p>
        </w:tc>
        <w:tc>
          <w:tcPr>
            <w:tcW w:w="0" w:type="auto"/>
            <w:vAlign w:val="center"/>
            <w:hideMark/>
          </w:tcPr>
          <w:p w14:paraId="5F77A97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0CAD0935"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5</w:t>
            </w:r>
          </w:p>
        </w:tc>
        <w:tc>
          <w:tcPr>
            <w:tcW w:w="0" w:type="auto"/>
            <w:vAlign w:val="center"/>
            <w:hideMark/>
          </w:tcPr>
          <w:p w14:paraId="6546FAF6"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5218426D"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1D9428D" w14:textId="77777777" w:rsidR="007D7D6A" w:rsidRPr="007D7D6A" w:rsidRDefault="007D7D6A">
            <w:pPr>
              <w:rPr>
                <w:rFonts w:ascii="Times New Roman" w:hAnsi="Times New Roman" w:cs="Times New Roman"/>
              </w:rPr>
            </w:pPr>
            <w:r w:rsidRPr="007D7D6A">
              <w:rPr>
                <w:rFonts w:ascii="Times New Roman" w:hAnsi="Times New Roman" w:cs="Times New Roman"/>
              </w:rPr>
              <w:t>7.1.9</w:t>
            </w:r>
          </w:p>
        </w:tc>
        <w:tc>
          <w:tcPr>
            <w:tcW w:w="0" w:type="auto"/>
            <w:vAlign w:val="center"/>
            <w:hideMark/>
          </w:tcPr>
          <w:p w14:paraId="16DAF2F7"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Optimizar respuesta para filtros de rango de fechas</w:t>
            </w:r>
          </w:p>
        </w:tc>
        <w:tc>
          <w:tcPr>
            <w:tcW w:w="0" w:type="auto"/>
            <w:vAlign w:val="center"/>
            <w:hideMark/>
          </w:tcPr>
          <w:p w14:paraId="68A7BC1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D7D6A">
              <w:rPr>
                <w:rFonts w:ascii="Times New Roman" w:hAnsi="Times New Roman" w:cs="Times New Roman"/>
              </w:rPr>
              <w:t>Backend</w:t>
            </w:r>
            <w:proofErr w:type="spellEnd"/>
            <w:r w:rsidRPr="007D7D6A">
              <w:rPr>
                <w:rFonts w:ascii="Times New Roman" w:hAnsi="Times New Roman" w:cs="Times New Roman"/>
              </w:rPr>
              <w:t xml:space="preserve"> Dev</w:t>
            </w:r>
          </w:p>
        </w:tc>
        <w:tc>
          <w:tcPr>
            <w:tcW w:w="0" w:type="auto"/>
            <w:vAlign w:val="center"/>
            <w:hideMark/>
          </w:tcPr>
          <w:p w14:paraId="05E83180"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37BFBF3C"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r w:rsidR="007D7D6A" w:rsidRPr="007D7D6A" w14:paraId="3AF2423A" w14:textId="7777777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B94371" w14:textId="77777777" w:rsidR="007D7D6A" w:rsidRPr="007D7D6A" w:rsidRDefault="007D7D6A">
            <w:pPr>
              <w:rPr>
                <w:rFonts w:ascii="Times New Roman" w:hAnsi="Times New Roman" w:cs="Times New Roman"/>
              </w:rPr>
            </w:pPr>
            <w:r w:rsidRPr="007D7D6A">
              <w:rPr>
                <w:rFonts w:ascii="Times New Roman" w:hAnsi="Times New Roman" w:cs="Times New Roman"/>
              </w:rPr>
              <w:t>7.1.10</w:t>
            </w:r>
          </w:p>
        </w:tc>
        <w:tc>
          <w:tcPr>
            <w:tcW w:w="0" w:type="auto"/>
            <w:vAlign w:val="center"/>
            <w:hideMark/>
          </w:tcPr>
          <w:p w14:paraId="695CF27B"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Validar precisión de datos y coherencia entre módulos</w:t>
            </w:r>
          </w:p>
        </w:tc>
        <w:tc>
          <w:tcPr>
            <w:tcW w:w="0" w:type="auto"/>
            <w:vAlign w:val="center"/>
            <w:hideMark/>
          </w:tcPr>
          <w:p w14:paraId="2DCF4DDF"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QA </w:t>
            </w:r>
            <w:proofErr w:type="spellStart"/>
            <w:r w:rsidRPr="007D7D6A">
              <w:rPr>
                <w:rFonts w:ascii="Times New Roman" w:hAnsi="Times New Roman" w:cs="Times New Roman"/>
              </w:rPr>
              <w:t>Engineer</w:t>
            </w:r>
            <w:proofErr w:type="spellEnd"/>
          </w:p>
        </w:tc>
        <w:tc>
          <w:tcPr>
            <w:tcW w:w="0" w:type="auto"/>
            <w:vAlign w:val="center"/>
            <w:hideMark/>
          </w:tcPr>
          <w:p w14:paraId="04EB4127"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3</w:t>
            </w:r>
          </w:p>
        </w:tc>
        <w:tc>
          <w:tcPr>
            <w:tcW w:w="0" w:type="auto"/>
            <w:vAlign w:val="center"/>
            <w:hideMark/>
          </w:tcPr>
          <w:p w14:paraId="502F202D" w14:textId="77777777" w:rsidR="007D7D6A" w:rsidRPr="007D7D6A" w:rsidRDefault="007D7D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7AE389C7" w14:textId="77777777" w:rsidR="007D7D6A" w:rsidRPr="007D7D6A" w:rsidRDefault="007D7D6A" w:rsidP="007D7D6A">
      <w:pPr>
        <w:rPr>
          <w:rFonts w:ascii="Times New Roman" w:hAnsi="Times New Roman" w:cs="Times New Roman"/>
          <w:b/>
          <w:bCs/>
          <w:sz w:val="32"/>
          <w:szCs w:val="32"/>
        </w:rPr>
      </w:pPr>
    </w:p>
    <w:p w14:paraId="062987EA" w14:textId="77777777" w:rsidR="007D7D6A" w:rsidRPr="007D7D6A" w:rsidRDefault="007D7D6A" w:rsidP="007D7D6A">
      <w:pPr>
        <w:spacing w:before="100" w:beforeAutospacing="1" w:after="100" w:afterAutospacing="1" w:line="240" w:lineRule="auto"/>
        <w:outlineLvl w:val="2"/>
        <w:rPr>
          <w:rFonts w:ascii="Times New Roman" w:eastAsia="Times New Roman" w:hAnsi="Times New Roman" w:cs="Times New Roman"/>
          <w:b/>
          <w:bCs/>
          <w:sz w:val="27"/>
          <w:szCs w:val="27"/>
        </w:rPr>
      </w:pPr>
      <w:r w:rsidRPr="007D7D6A">
        <w:rPr>
          <w:rFonts w:ascii="Times New Roman" w:eastAsia="Times New Roman" w:hAnsi="Times New Roman" w:cs="Times New Roman"/>
          <w:b/>
          <w:bCs/>
          <w:sz w:val="27"/>
          <w:szCs w:val="27"/>
        </w:rPr>
        <w:t xml:space="preserve">HU </w:t>
      </w:r>
      <w:proofErr w:type="gramStart"/>
      <w:r w:rsidRPr="007D7D6A">
        <w:rPr>
          <w:rFonts w:ascii="Times New Roman" w:eastAsia="Times New Roman" w:hAnsi="Times New Roman" w:cs="Times New Roman"/>
          <w:b/>
          <w:bCs/>
          <w:sz w:val="27"/>
          <w:szCs w:val="27"/>
        </w:rPr>
        <w:t>EXTRA agregados</w:t>
      </w:r>
      <w:proofErr w:type="gramEnd"/>
      <w:r w:rsidRPr="007D7D6A">
        <w:rPr>
          <w:rFonts w:ascii="Times New Roman" w:eastAsia="Times New Roman" w:hAnsi="Times New Roman" w:cs="Times New Roman"/>
          <w:b/>
          <w:bCs/>
          <w:sz w:val="27"/>
          <w:szCs w:val="27"/>
        </w:rPr>
        <w:t>: S7</w:t>
      </w:r>
    </w:p>
    <w:tbl>
      <w:tblPr>
        <w:tblStyle w:val="GridTable4"/>
        <w:tblW w:w="0" w:type="auto"/>
        <w:tblLook w:val="04A0" w:firstRow="1" w:lastRow="0" w:firstColumn="1" w:lastColumn="0" w:noHBand="0" w:noVBand="1"/>
      </w:tblPr>
      <w:tblGrid>
        <w:gridCol w:w="830"/>
        <w:gridCol w:w="3824"/>
        <w:gridCol w:w="1583"/>
        <w:gridCol w:w="1616"/>
        <w:gridCol w:w="1163"/>
      </w:tblGrid>
      <w:tr w:rsidR="007D7D6A" w:rsidRPr="007D7D6A" w14:paraId="7FF022DB"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24FCFCA" w14:textId="77777777" w:rsidR="007D7D6A" w:rsidRPr="007D7D6A" w:rsidRDefault="007D7D6A">
            <w:pPr>
              <w:rPr>
                <w:rFonts w:ascii="Times New Roman" w:hAnsi="Times New Roman" w:cs="Times New Roman"/>
              </w:rPr>
            </w:pPr>
            <w:r w:rsidRPr="007D7D6A">
              <w:rPr>
                <w:rFonts w:ascii="Times New Roman" w:hAnsi="Times New Roman" w:cs="Times New Roman"/>
                <w:b w:val="0"/>
                <w:bCs w:val="0"/>
              </w:rPr>
              <w:t>ID</w:t>
            </w:r>
          </w:p>
        </w:tc>
        <w:tc>
          <w:tcPr>
            <w:tcW w:w="0" w:type="auto"/>
            <w:vAlign w:val="center"/>
            <w:hideMark/>
          </w:tcPr>
          <w:p w14:paraId="4AE31933"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Tarea</w:t>
            </w:r>
          </w:p>
        </w:tc>
        <w:tc>
          <w:tcPr>
            <w:tcW w:w="0" w:type="auto"/>
            <w:vAlign w:val="center"/>
            <w:hideMark/>
          </w:tcPr>
          <w:p w14:paraId="054AA8CD"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Responsable</w:t>
            </w:r>
          </w:p>
        </w:tc>
        <w:tc>
          <w:tcPr>
            <w:tcW w:w="0" w:type="auto"/>
            <w:vAlign w:val="center"/>
            <w:hideMark/>
          </w:tcPr>
          <w:p w14:paraId="1C3A80D7"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imación (Horas)</w:t>
            </w:r>
          </w:p>
        </w:tc>
        <w:tc>
          <w:tcPr>
            <w:tcW w:w="0" w:type="auto"/>
            <w:vAlign w:val="center"/>
            <w:hideMark/>
          </w:tcPr>
          <w:p w14:paraId="0B6D6CB5" w14:textId="77777777" w:rsidR="007D7D6A" w:rsidRPr="007D7D6A" w:rsidRDefault="007D7D6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b w:val="0"/>
                <w:bCs w:val="0"/>
              </w:rPr>
              <w:t>Estado</w:t>
            </w:r>
          </w:p>
        </w:tc>
      </w:tr>
      <w:tr w:rsidR="007D7D6A" w:rsidRPr="007D7D6A" w14:paraId="1B881D7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A763A39" w14:textId="77777777" w:rsidR="007D7D6A" w:rsidRPr="007D7D6A" w:rsidRDefault="007D7D6A">
            <w:pPr>
              <w:rPr>
                <w:rFonts w:ascii="Times New Roman" w:hAnsi="Times New Roman" w:cs="Times New Roman"/>
              </w:rPr>
            </w:pPr>
            <w:r w:rsidRPr="007D7D6A">
              <w:rPr>
                <w:rFonts w:ascii="Times New Roman" w:hAnsi="Times New Roman" w:cs="Times New Roman"/>
              </w:rPr>
              <w:t>S7-8.1.1</w:t>
            </w:r>
          </w:p>
        </w:tc>
        <w:tc>
          <w:tcPr>
            <w:tcW w:w="0" w:type="auto"/>
            <w:vAlign w:val="center"/>
            <w:hideMark/>
          </w:tcPr>
          <w:p w14:paraId="64A4708D"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Auditar diseño actual: detectar inconsistencias visuales y de usabilidad</w:t>
            </w:r>
          </w:p>
        </w:tc>
        <w:tc>
          <w:tcPr>
            <w:tcW w:w="0" w:type="auto"/>
            <w:vAlign w:val="center"/>
            <w:hideMark/>
          </w:tcPr>
          <w:p w14:paraId="137EB4E1"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 xml:space="preserve">UX/UI </w:t>
            </w:r>
            <w:proofErr w:type="spellStart"/>
            <w:r w:rsidRPr="007D7D6A">
              <w:rPr>
                <w:rFonts w:ascii="Times New Roman" w:hAnsi="Times New Roman" w:cs="Times New Roman"/>
              </w:rPr>
              <w:t>Designer</w:t>
            </w:r>
            <w:proofErr w:type="spellEnd"/>
          </w:p>
        </w:tc>
        <w:tc>
          <w:tcPr>
            <w:tcW w:w="0" w:type="auto"/>
            <w:vAlign w:val="center"/>
            <w:hideMark/>
          </w:tcPr>
          <w:p w14:paraId="7EEDE58A"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4</w:t>
            </w:r>
          </w:p>
        </w:tc>
        <w:tc>
          <w:tcPr>
            <w:tcW w:w="0" w:type="auto"/>
            <w:vAlign w:val="center"/>
            <w:hideMark/>
          </w:tcPr>
          <w:p w14:paraId="078BDC1E" w14:textId="77777777" w:rsidR="007D7D6A" w:rsidRPr="007D7D6A" w:rsidRDefault="007D7D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D7D6A">
              <w:rPr>
                <w:rFonts w:ascii="Times New Roman" w:hAnsi="Times New Roman" w:cs="Times New Roman"/>
              </w:rPr>
              <w:t>Pendiente</w:t>
            </w:r>
          </w:p>
        </w:tc>
      </w:tr>
    </w:tbl>
    <w:p w14:paraId="0037E1FB" w14:textId="77777777" w:rsidR="00386929" w:rsidRDefault="00386929" w:rsidP="542140AC">
      <w:pPr>
        <w:pStyle w:val="Parrafo1"/>
        <w:ind w:left="708"/>
        <w:jc w:val="both"/>
      </w:pPr>
    </w:p>
    <w:p w14:paraId="534105EA" w14:textId="0C610F36" w:rsidR="00FC4A87" w:rsidRDefault="00A855AC" w:rsidP="542140AC">
      <w:pPr>
        <w:pStyle w:val="Parrafo1"/>
        <w:ind w:left="708"/>
        <w:jc w:val="both"/>
      </w:pPr>
      <w:r>
        <w:t>E</w:t>
      </w:r>
      <w:r w:rsidR="00FC4A87">
        <w:t>laboración de prototipos</w:t>
      </w:r>
      <w:r w:rsidR="002F2E21">
        <w:t>:</w:t>
      </w:r>
    </w:p>
    <w:p w14:paraId="5AEC1C4E" w14:textId="77777777" w:rsidR="004301CF" w:rsidRDefault="004301CF" w:rsidP="006F5759">
      <w:pPr>
        <w:pStyle w:val="Parrafo1"/>
        <w:ind w:left="708"/>
        <w:jc w:val="both"/>
        <w:rPr>
          <w:lang w:val="es-ES"/>
        </w:rPr>
      </w:pPr>
      <w:r w:rsidRPr="004301CF">
        <w:rPr>
          <w:lang w:val="es-ES"/>
        </w:rPr>
        <w:t xml:space="preserve">Se diseñaron y desarrollaron prototipos de la interfaz de usuario y de las funcionalidades principales del sistema, utilizando herramientas como </w:t>
      </w:r>
      <w:proofErr w:type="spellStart"/>
      <w:r w:rsidRPr="004301CF">
        <w:rPr>
          <w:lang w:val="es-ES"/>
        </w:rPr>
        <w:t>Canva</w:t>
      </w:r>
      <w:proofErr w:type="spellEnd"/>
      <w:r w:rsidRPr="004301CF">
        <w:rPr>
          <w:lang w:val="es-ES"/>
        </w:rPr>
        <w:t>. Estos prototipos incluyen pantallas clave, como la visualización de itinerarios y el formulario de preferencias turísticas.</w:t>
      </w:r>
    </w:p>
    <w:p w14:paraId="58F1B46F" w14:textId="437549A4" w:rsidR="006F5759" w:rsidRDefault="0058247E" w:rsidP="006F5759">
      <w:pPr>
        <w:pStyle w:val="Parrafo1"/>
        <w:ind w:left="708"/>
        <w:jc w:val="both"/>
        <w:rPr>
          <w:lang w:val="es-ES"/>
        </w:rPr>
      </w:pPr>
      <w:r w:rsidRPr="0058247E">
        <w:rPr>
          <w:lang w:val="es-ES"/>
        </w:rPr>
        <w:t xml:space="preserve">El objetivo principal </w:t>
      </w:r>
      <w:r w:rsidR="005916E0" w:rsidRPr="005916E0">
        <w:rPr>
          <w:lang w:val="es-ES"/>
        </w:rPr>
        <w:t>es</w:t>
      </w:r>
      <w:r w:rsidRPr="0058247E">
        <w:rPr>
          <w:lang w:val="es-ES"/>
        </w:rPr>
        <w:t xml:space="preserve"> validar los requerimientos funcionales </w:t>
      </w:r>
      <w:r w:rsidR="005916E0" w:rsidRPr="005916E0">
        <w:rPr>
          <w:lang w:val="es-ES"/>
        </w:rPr>
        <w:t>propuestos</w:t>
      </w:r>
      <w:r w:rsidRPr="0058247E">
        <w:rPr>
          <w:lang w:val="es-ES"/>
        </w:rPr>
        <w:t xml:space="preserve">, evaluando su viabilidad técnica y su usabilidad </w:t>
      </w:r>
      <w:r w:rsidR="005916E0" w:rsidRPr="005916E0">
        <w:rPr>
          <w:lang w:val="es-ES"/>
        </w:rPr>
        <w:t>a través de</w:t>
      </w:r>
      <w:r w:rsidRPr="0058247E">
        <w:rPr>
          <w:lang w:val="es-ES"/>
        </w:rPr>
        <w:t xml:space="preserve"> retroalimentación directa de usuarios simulados y expertos.</w:t>
      </w:r>
      <w:r w:rsidR="00117AF5">
        <w:rPr>
          <w:lang w:val="es-ES"/>
        </w:rPr>
        <w:t xml:space="preserve"> </w:t>
      </w:r>
    </w:p>
    <w:p w14:paraId="6BF203F1" w14:textId="7BD296D7" w:rsidR="006F5759" w:rsidRPr="006F5759" w:rsidRDefault="006F5759" w:rsidP="005C37EF">
      <w:pPr>
        <w:pStyle w:val="Heading3"/>
      </w:pPr>
      <w:r w:rsidRPr="006F5759">
        <w:t>Pantalla de Inicio de Sesión</w:t>
      </w:r>
    </w:p>
    <w:p w14:paraId="3E8E2F22" w14:textId="77777777" w:rsidR="006F5759" w:rsidRDefault="006F5759" w:rsidP="00FA2979">
      <w:pPr>
        <w:numPr>
          <w:ilvl w:val="0"/>
          <w:numId w:val="14"/>
        </w:numPr>
        <w:spacing w:before="280" w:after="0" w:line="240" w:lineRule="auto"/>
      </w:pPr>
      <w:r>
        <w:rPr>
          <w:rFonts w:ascii="Times New Roman" w:eastAsia="Times New Roman" w:hAnsi="Times New Roman" w:cs="Times New Roman"/>
        </w:rPr>
        <w:t xml:space="preserve">Campos: Email, </w:t>
      </w:r>
      <w:proofErr w:type="spellStart"/>
      <w:r>
        <w:rPr>
          <w:rFonts w:ascii="Times New Roman" w:eastAsia="Times New Roman" w:hAnsi="Times New Roman" w:cs="Times New Roman"/>
        </w:rPr>
        <w:t>Password</w:t>
      </w:r>
      <w:proofErr w:type="spellEnd"/>
      <w:r>
        <w:rPr>
          <w:rFonts w:ascii="Times New Roman" w:eastAsia="Times New Roman" w:hAnsi="Times New Roman" w:cs="Times New Roman"/>
        </w:rPr>
        <w:t>, Código/ID</w:t>
      </w:r>
    </w:p>
    <w:p w14:paraId="6FB30B7B" w14:textId="77777777" w:rsidR="006F5759" w:rsidRDefault="006F5759" w:rsidP="00FA2979">
      <w:pPr>
        <w:numPr>
          <w:ilvl w:val="0"/>
          <w:numId w:val="14"/>
        </w:numPr>
        <w:spacing w:after="0" w:line="240" w:lineRule="auto"/>
      </w:pPr>
      <w:r>
        <w:rPr>
          <w:rFonts w:ascii="Times New Roman" w:eastAsia="Times New Roman" w:hAnsi="Times New Roman" w:cs="Times New Roman"/>
        </w:rPr>
        <w:t xml:space="preserve">Botón: </w:t>
      </w:r>
      <w:proofErr w:type="spellStart"/>
      <w:r>
        <w:rPr>
          <w:rFonts w:ascii="Times New Roman" w:eastAsia="Times New Roman" w:hAnsi="Times New Roman" w:cs="Times New Roman"/>
        </w:rPr>
        <w:t>Sign</w:t>
      </w:r>
      <w:proofErr w:type="spellEnd"/>
      <w:r>
        <w:rPr>
          <w:rFonts w:ascii="Times New Roman" w:eastAsia="Times New Roman" w:hAnsi="Times New Roman" w:cs="Times New Roman"/>
        </w:rPr>
        <w:t xml:space="preserve"> up</w:t>
      </w:r>
    </w:p>
    <w:p w14:paraId="42CC6F9C" w14:textId="77777777" w:rsidR="006F5759" w:rsidRDefault="006F5759" w:rsidP="00FA2979">
      <w:pPr>
        <w:numPr>
          <w:ilvl w:val="0"/>
          <w:numId w:val="14"/>
        </w:numPr>
        <w:spacing w:after="0" w:line="240" w:lineRule="auto"/>
      </w:pPr>
      <w:r>
        <w:rPr>
          <w:rFonts w:ascii="Times New Roman" w:eastAsia="Times New Roman" w:hAnsi="Times New Roman" w:cs="Times New Roman"/>
        </w:rPr>
        <w:t>Enlace: Crear Cuenta</w:t>
      </w:r>
    </w:p>
    <w:p w14:paraId="37E28C50" w14:textId="77777777" w:rsidR="006F5759" w:rsidRDefault="006F5759" w:rsidP="006F5759">
      <w:pPr>
        <w:spacing w:before="280" w:after="280" w:line="24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0FDA7E69" wp14:editId="4C302C2E">
            <wp:extent cx="5399730" cy="3352800"/>
            <wp:effectExtent l="0" t="0" r="0" b="0"/>
            <wp:docPr id="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9"/>
                    <a:srcRect/>
                    <a:stretch>
                      <a:fillRect/>
                    </a:stretch>
                  </pic:blipFill>
                  <pic:spPr>
                    <a:xfrm>
                      <a:off x="0" y="0"/>
                      <a:ext cx="5399730" cy="3352800"/>
                    </a:xfrm>
                    <a:prstGeom prst="rect">
                      <a:avLst/>
                    </a:prstGeom>
                    <a:ln/>
                  </pic:spPr>
                </pic:pic>
              </a:graphicData>
            </a:graphic>
          </wp:inline>
        </w:drawing>
      </w:r>
    </w:p>
    <w:p w14:paraId="092DAE56" w14:textId="6B3A836C" w:rsidR="006F5759" w:rsidRDefault="006F5759" w:rsidP="00CB481B">
      <w:pPr>
        <w:pStyle w:val="Heading3"/>
      </w:pPr>
      <w:r>
        <w:t>Pantalla de Registro de Correo Electrónico</w:t>
      </w:r>
    </w:p>
    <w:p w14:paraId="3885C17B" w14:textId="77777777" w:rsidR="006F5759" w:rsidRDefault="006F5759" w:rsidP="00FA2979">
      <w:pPr>
        <w:numPr>
          <w:ilvl w:val="0"/>
          <w:numId w:val="14"/>
        </w:numPr>
        <w:spacing w:before="280" w:after="0" w:line="240" w:lineRule="auto"/>
      </w:pPr>
      <w:r>
        <w:rPr>
          <w:rFonts w:ascii="Times New Roman" w:eastAsia="Times New Roman" w:hAnsi="Times New Roman" w:cs="Times New Roman"/>
        </w:rPr>
        <w:t>Campos: Correo, Código de Verificación.</w:t>
      </w:r>
    </w:p>
    <w:p w14:paraId="7E5C53E9" w14:textId="77777777" w:rsidR="006F5759" w:rsidRDefault="006F5759" w:rsidP="00FA2979">
      <w:pPr>
        <w:numPr>
          <w:ilvl w:val="0"/>
          <w:numId w:val="14"/>
        </w:numPr>
        <w:spacing w:after="280" w:line="240" w:lineRule="auto"/>
      </w:pPr>
      <w:r>
        <w:rPr>
          <w:rFonts w:ascii="Times New Roman" w:eastAsia="Times New Roman" w:hAnsi="Times New Roman" w:cs="Times New Roman"/>
        </w:rPr>
        <w:t>Botón: Siguiente</w:t>
      </w:r>
    </w:p>
    <w:p w14:paraId="370C15BE" w14:textId="77777777" w:rsidR="006F5759" w:rsidRDefault="006F5759" w:rsidP="006F5759">
      <w:pPr>
        <w:spacing w:before="280" w:after="280" w:line="240" w:lineRule="auto"/>
        <w:jc w:val="center"/>
        <w:rPr>
          <w:rFonts w:ascii="Times New Roman" w:eastAsia="Times New Roman" w:hAnsi="Times New Roman" w:cs="Times New Roman"/>
        </w:rPr>
      </w:pPr>
      <w:r>
        <w:rPr>
          <w:noProof/>
        </w:rPr>
        <w:drawing>
          <wp:inline distT="114300" distB="114300" distL="114300" distR="114300" wp14:anchorId="6F1BB6BA" wp14:editId="1133A518">
            <wp:extent cx="5399730" cy="3378200"/>
            <wp:effectExtent l="0" t="0" r="0" b="0"/>
            <wp:docPr id="6" name="image6.png" descr="Diagram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6" name="image6.png" descr="Diagrama&#10;&#10;El contenido generado por IA puede ser incorrecto."/>
                    <pic:cNvPicPr preferRelativeResize="0"/>
                  </pic:nvPicPr>
                  <pic:blipFill>
                    <a:blip r:embed="rId10"/>
                    <a:srcRect/>
                    <a:stretch>
                      <a:fillRect/>
                    </a:stretch>
                  </pic:blipFill>
                  <pic:spPr>
                    <a:xfrm>
                      <a:off x="0" y="0"/>
                      <a:ext cx="5399730" cy="3378200"/>
                    </a:xfrm>
                    <a:prstGeom prst="rect">
                      <a:avLst/>
                    </a:prstGeom>
                    <a:ln/>
                  </pic:spPr>
                </pic:pic>
              </a:graphicData>
            </a:graphic>
          </wp:inline>
        </w:drawing>
      </w:r>
    </w:p>
    <w:p w14:paraId="65AAFCDA" w14:textId="3ED0A518" w:rsidR="006F5759" w:rsidRDefault="006F5759" w:rsidP="00CB481B">
      <w:pPr>
        <w:pStyle w:val="Heading3"/>
        <w:rPr>
          <w:sz w:val="24"/>
          <w:szCs w:val="24"/>
        </w:rPr>
      </w:pPr>
      <w:r>
        <w:t>Pantalla de Registro de Datos</w:t>
      </w:r>
    </w:p>
    <w:p w14:paraId="6BB32770" w14:textId="77777777" w:rsidR="006F5759" w:rsidRDefault="006F5759" w:rsidP="00FA2979">
      <w:pPr>
        <w:numPr>
          <w:ilvl w:val="0"/>
          <w:numId w:val="15"/>
        </w:numPr>
        <w:spacing w:after="0" w:line="240" w:lineRule="auto"/>
      </w:pPr>
      <w:r>
        <w:rPr>
          <w:rFonts w:ascii="Times New Roman" w:eastAsia="Times New Roman" w:hAnsi="Times New Roman" w:cs="Times New Roman"/>
        </w:rPr>
        <w:t>Campos: Nombre, Apellidos, DNI, Pasaporte, Nacionalidad, Fecha de Nacimiento, Género.</w:t>
      </w:r>
    </w:p>
    <w:p w14:paraId="52FCD146" w14:textId="77777777" w:rsidR="006F5759" w:rsidRDefault="006F5759" w:rsidP="00FA2979">
      <w:pPr>
        <w:numPr>
          <w:ilvl w:val="0"/>
          <w:numId w:val="15"/>
        </w:numPr>
        <w:spacing w:after="280" w:line="240" w:lineRule="auto"/>
      </w:pPr>
      <w:r>
        <w:rPr>
          <w:rFonts w:ascii="Times New Roman" w:eastAsia="Times New Roman" w:hAnsi="Times New Roman" w:cs="Times New Roman"/>
        </w:rPr>
        <w:t>Botón: Registrar</w:t>
      </w:r>
    </w:p>
    <w:p w14:paraId="47F53F53" w14:textId="77777777" w:rsidR="006F5759" w:rsidRDefault="006F5759" w:rsidP="006F5759">
      <w:pPr>
        <w:spacing w:before="280" w:after="280" w:line="24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0380063C" wp14:editId="05514DAF">
            <wp:extent cx="5399730" cy="6375400"/>
            <wp:effectExtent l="0" t="0" r="0" b="0"/>
            <wp:docPr id="7" name="image4.png" descr="Gráfico, Diagram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7" name="image4.png" descr="Gráfico, Diagrama&#10;&#10;El contenido generado por IA puede ser incorrecto."/>
                    <pic:cNvPicPr preferRelativeResize="0"/>
                  </pic:nvPicPr>
                  <pic:blipFill>
                    <a:blip r:embed="rId11"/>
                    <a:srcRect/>
                    <a:stretch>
                      <a:fillRect/>
                    </a:stretch>
                  </pic:blipFill>
                  <pic:spPr>
                    <a:xfrm>
                      <a:off x="0" y="0"/>
                      <a:ext cx="5399730" cy="6375400"/>
                    </a:xfrm>
                    <a:prstGeom prst="rect">
                      <a:avLst/>
                    </a:prstGeom>
                    <a:ln/>
                  </pic:spPr>
                </pic:pic>
              </a:graphicData>
            </a:graphic>
          </wp:inline>
        </w:drawing>
      </w:r>
    </w:p>
    <w:p w14:paraId="268B2547" w14:textId="6D74E8E0" w:rsidR="006F5759" w:rsidRDefault="006F5759" w:rsidP="00CB481B">
      <w:pPr>
        <w:pStyle w:val="Heading3"/>
      </w:pPr>
      <w:r>
        <w:t>Panel Principal Usuario</w:t>
      </w:r>
    </w:p>
    <w:p w14:paraId="4321CB44" w14:textId="77777777" w:rsidR="006F5759" w:rsidRDefault="006F5759" w:rsidP="00FA2979">
      <w:pPr>
        <w:numPr>
          <w:ilvl w:val="0"/>
          <w:numId w:val="15"/>
        </w:numPr>
        <w:spacing w:after="280" w:line="240" w:lineRule="auto"/>
      </w:pPr>
      <w:proofErr w:type="spellStart"/>
      <w:r>
        <w:rPr>
          <w:rFonts w:ascii="Times New Roman" w:eastAsia="Times New Roman" w:hAnsi="Times New Roman" w:cs="Times New Roman"/>
        </w:rPr>
        <w:t>Sidebar</w:t>
      </w:r>
      <w:proofErr w:type="spellEnd"/>
      <w:r>
        <w:rPr>
          <w:rFonts w:ascii="Times New Roman" w:eastAsia="Times New Roman" w:hAnsi="Times New Roman" w:cs="Times New Roman"/>
        </w:rPr>
        <w:t>: Navegación (Ver Itinerarios, Documentos, Notificaciones, Soporte.</w:t>
      </w:r>
    </w:p>
    <w:p w14:paraId="027FCB92" w14:textId="77777777" w:rsidR="006F5759" w:rsidRDefault="006F5759" w:rsidP="00FA2979">
      <w:pPr>
        <w:numPr>
          <w:ilvl w:val="0"/>
          <w:numId w:val="15"/>
        </w:numPr>
        <w:spacing w:after="280" w:line="240" w:lineRule="auto"/>
        <w:rPr>
          <w:rFonts w:ascii="Times New Roman" w:eastAsia="Times New Roman" w:hAnsi="Times New Roman" w:cs="Times New Roman"/>
        </w:rPr>
      </w:pPr>
      <w:proofErr w:type="spellStart"/>
      <w:r>
        <w:rPr>
          <w:rFonts w:ascii="Times New Roman" w:eastAsia="Times New Roman" w:hAnsi="Times New Roman" w:cs="Times New Roman"/>
        </w:rPr>
        <w:t>Header</w:t>
      </w:r>
      <w:proofErr w:type="spellEnd"/>
      <w:r>
        <w:rPr>
          <w:rFonts w:ascii="Times New Roman" w:eastAsia="Times New Roman" w:hAnsi="Times New Roman" w:cs="Times New Roman"/>
        </w:rPr>
        <w:t>: Titulo, nombre de Usuario</w:t>
      </w:r>
    </w:p>
    <w:p w14:paraId="7BB147AC" w14:textId="77777777" w:rsidR="006F5759" w:rsidRDefault="006F5759" w:rsidP="00FA2979">
      <w:pPr>
        <w:numPr>
          <w:ilvl w:val="0"/>
          <w:numId w:val="15"/>
        </w:numPr>
        <w:spacing w:after="280" w:line="240" w:lineRule="auto"/>
        <w:rPr>
          <w:rFonts w:ascii="Times New Roman" w:eastAsia="Times New Roman" w:hAnsi="Times New Roman" w:cs="Times New Roman"/>
        </w:rPr>
      </w:pPr>
      <w:r>
        <w:rPr>
          <w:rFonts w:ascii="Times New Roman" w:eastAsia="Times New Roman" w:hAnsi="Times New Roman" w:cs="Times New Roman"/>
        </w:rPr>
        <w:t>Sección principal: Tarjetas de sección para el acceso rápido (Ver Itinerarios, Documentos, Notificaciones, Soporte).</w:t>
      </w:r>
    </w:p>
    <w:p w14:paraId="5B17950F" w14:textId="77777777" w:rsidR="006F5759" w:rsidRDefault="006F5759" w:rsidP="006F5759">
      <w:pPr>
        <w:spacing w:before="280" w:after="280" w:line="24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6A61D8E1" wp14:editId="1B1DDC63">
            <wp:extent cx="5399730" cy="3365500"/>
            <wp:effectExtent l="0" t="0" r="0" b="0"/>
            <wp:docPr id="5" name="image5.png" descr="Interfaz de usuario gráfica, Diagram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5" name="image5.png" descr="Interfaz de usuario gráfica, Diagrama&#10;&#10;El contenido generado por IA puede ser incorrecto."/>
                    <pic:cNvPicPr preferRelativeResize="0"/>
                  </pic:nvPicPr>
                  <pic:blipFill>
                    <a:blip r:embed="rId12"/>
                    <a:srcRect/>
                    <a:stretch>
                      <a:fillRect/>
                    </a:stretch>
                  </pic:blipFill>
                  <pic:spPr>
                    <a:xfrm>
                      <a:off x="0" y="0"/>
                      <a:ext cx="5399730" cy="3365500"/>
                    </a:xfrm>
                    <a:prstGeom prst="rect">
                      <a:avLst/>
                    </a:prstGeom>
                    <a:ln/>
                  </pic:spPr>
                </pic:pic>
              </a:graphicData>
            </a:graphic>
          </wp:inline>
        </w:drawing>
      </w:r>
    </w:p>
    <w:p w14:paraId="32BE4FDE" w14:textId="65D51EA9" w:rsidR="006F5759" w:rsidRDefault="006F5759" w:rsidP="004C2945">
      <w:pPr>
        <w:pStyle w:val="Heading3"/>
      </w:pPr>
      <w:r>
        <w:t>Pantalla de Itinerarios</w:t>
      </w:r>
    </w:p>
    <w:p w14:paraId="4A0AD54F" w14:textId="77777777" w:rsidR="006F5759" w:rsidRDefault="006F5759" w:rsidP="00FA2979">
      <w:pPr>
        <w:numPr>
          <w:ilvl w:val="0"/>
          <w:numId w:val="15"/>
        </w:numPr>
        <w:spacing w:before="280" w:after="0" w:line="240" w:lineRule="auto"/>
      </w:pPr>
      <w:r>
        <w:rPr>
          <w:rFonts w:ascii="Times New Roman" w:eastAsia="Times New Roman" w:hAnsi="Times New Roman" w:cs="Times New Roman"/>
        </w:rPr>
        <w:t>Sección Principal: Calendario con las actividades programas del itinerario, Campos de información acerca del itinerario.</w:t>
      </w:r>
    </w:p>
    <w:p w14:paraId="1CA6137D" w14:textId="77777777" w:rsidR="006F5759" w:rsidRDefault="006F5759" w:rsidP="00FA2979">
      <w:pPr>
        <w:numPr>
          <w:ilvl w:val="0"/>
          <w:numId w:val="15"/>
        </w:numPr>
        <w:spacing w:after="280" w:line="240" w:lineRule="auto"/>
      </w:pPr>
      <w:proofErr w:type="spellStart"/>
      <w:r>
        <w:rPr>
          <w:rFonts w:ascii="Times New Roman" w:eastAsia="Times New Roman" w:hAnsi="Times New Roman" w:cs="Times New Roman"/>
        </w:rPr>
        <w:t>Sidebar</w:t>
      </w:r>
      <w:proofErr w:type="spellEnd"/>
      <w:r>
        <w:rPr>
          <w:rFonts w:ascii="Times New Roman" w:eastAsia="Times New Roman" w:hAnsi="Times New Roman" w:cs="Times New Roman"/>
        </w:rPr>
        <w:t>: Navegación (Ver Itinerarios, Documentos, Notificaciones, Soporte.</w:t>
      </w:r>
    </w:p>
    <w:p w14:paraId="2A466972" w14:textId="77777777" w:rsidR="006F5759" w:rsidRDefault="006F5759" w:rsidP="006F5759">
      <w:pPr>
        <w:spacing w:before="280" w:after="280" w:line="24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55DA5F81" wp14:editId="639C8313">
            <wp:extent cx="5399730" cy="3378200"/>
            <wp:effectExtent l="0" t="0" r="0" b="0"/>
            <wp:docPr id="1" name="image7.png" descr="Interfaz de usuario gráfica, Aplicación&#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1" name="image7.png" descr="Interfaz de usuario gráfica, Aplicación&#10;&#10;El contenido generado por IA puede ser incorrecto."/>
                    <pic:cNvPicPr preferRelativeResize="0"/>
                  </pic:nvPicPr>
                  <pic:blipFill>
                    <a:blip r:embed="rId13"/>
                    <a:srcRect/>
                    <a:stretch>
                      <a:fillRect/>
                    </a:stretch>
                  </pic:blipFill>
                  <pic:spPr>
                    <a:xfrm>
                      <a:off x="0" y="0"/>
                      <a:ext cx="5399730" cy="3378200"/>
                    </a:xfrm>
                    <a:prstGeom prst="rect">
                      <a:avLst/>
                    </a:prstGeom>
                    <a:ln/>
                  </pic:spPr>
                </pic:pic>
              </a:graphicData>
            </a:graphic>
          </wp:inline>
        </w:drawing>
      </w:r>
    </w:p>
    <w:p w14:paraId="6A47F561" w14:textId="3C0614F5" w:rsidR="006F5759" w:rsidRDefault="006F5759" w:rsidP="004C2945">
      <w:pPr>
        <w:pStyle w:val="Heading3"/>
      </w:pPr>
      <w:bookmarkStart w:id="1" w:name="_nnjt76xqljms" w:colFirst="0" w:colLast="0"/>
      <w:bookmarkEnd w:id="1"/>
      <w:r>
        <w:t>Pantalla de Ver Documentos</w:t>
      </w:r>
    </w:p>
    <w:p w14:paraId="659D8891" w14:textId="77777777" w:rsidR="006F5759" w:rsidRDefault="006F5759" w:rsidP="00FA2979">
      <w:pPr>
        <w:numPr>
          <w:ilvl w:val="0"/>
          <w:numId w:val="15"/>
        </w:numPr>
        <w:spacing w:after="280" w:line="240" w:lineRule="auto"/>
      </w:pPr>
      <w:proofErr w:type="spellStart"/>
      <w:r>
        <w:rPr>
          <w:rFonts w:ascii="Times New Roman" w:eastAsia="Times New Roman" w:hAnsi="Times New Roman" w:cs="Times New Roman"/>
        </w:rPr>
        <w:t>Sidebar</w:t>
      </w:r>
      <w:proofErr w:type="spellEnd"/>
      <w:r>
        <w:rPr>
          <w:rFonts w:ascii="Times New Roman" w:eastAsia="Times New Roman" w:hAnsi="Times New Roman" w:cs="Times New Roman"/>
        </w:rPr>
        <w:t>: Navegación (Ver Itinerarios, Documentos, Notificaciones, Soporte.</w:t>
      </w:r>
    </w:p>
    <w:p w14:paraId="678D05F4" w14:textId="77777777" w:rsidR="006F5759" w:rsidRDefault="006F5759" w:rsidP="00FA2979">
      <w:pPr>
        <w:numPr>
          <w:ilvl w:val="0"/>
          <w:numId w:val="15"/>
        </w:numPr>
        <w:spacing w:after="280" w:line="240" w:lineRule="auto"/>
        <w:rPr>
          <w:rFonts w:ascii="Times New Roman" w:eastAsia="Times New Roman" w:hAnsi="Times New Roman" w:cs="Times New Roman"/>
        </w:rPr>
      </w:pPr>
      <w:r>
        <w:rPr>
          <w:rFonts w:ascii="Times New Roman" w:eastAsia="Times New Roman" w:hAnsi="Times New Roman" w:cs="Times New Roman"/>
        </w:rPr>
        <w:t>Sección Principal (Campos con información acerca de Documentos Personales., Transporte, Alojamiento, Actividades y tours.)</w:t>
      </w:r>
    </w:p>
    <w:p w14:paraId="282A5555" w14:textId="77777777" w:rsidR="006F5759" w:rsidRDefault="006F5759" w:rsidP="006F5759">
      <w:r>
        <w:rPr>
          <w:noProof/>
        </w:rPr>
        <w:drawing>
          <wp:inline distT="114300" distB="114300" distL="114300" distR="114300" wp14:anchorId="427A0791" wp14:editId="065D6A30">
            <wp:extent cx="5399730" cy="3378200"/>
            <wp:effectExtent l="0" t="0" r="0" b="0"/>
            <wp:docPr id="3" name="image1.png" descr="Imagen que contiene Tabl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3" name="image1.png" descr="Imagen que contiene Tabla&#10;&#10;El contenido generado por IA puede ser incorrecto."/>
                    <pic:cNvPicPr preferRelativeResize="0"/>
                  </pic:nvPicPr>
                  <pic:blipFill>
                    <a:blip r:embed="rId14"/>
                    <a:srcRect/>
                    <a:stretch>
                      <a:fillRect/>
                    </a:stretch>
                  </pic:blipFill>
                  <pic:spPr>
                    <a:xfrm>
                      <a:off x="0" y="0"/>
                      <a:ext cx="5399730" cy="3378200"/>
                    </a:xfrm>
                    <a:prstGeom prst="rect">
                      <a:avLst/>
                    </a:prstGeom>
                    <a:ln/>
                  </pic:spPr>
                </pic:pic>
              </a:graphicData>
            </a:graphic>
          </wp:inline>
        </w:drawing>
      </w:r>
    </w:p>
    <w:p w14:paraId="7B1862BC" w14:textId="22D5DA22" w:rsidR="006F5759" w:rsidRDefault="006F5759" w:rsidP="004C2945">
      <w:pPr>
        <w:pStyle w:val="Heading3"/>
      </w:pPr>
      <w:bookmarkStart w:id="2" w:name="_6r6fwlli6hnu" w:colFirst="0" w:colLast="0"/>
      <w:bookmarkEnd w:id="2"/>
      <w:r>
        <w:t>Pantalla de Ver Notificaciones</w:t>
      </w:r>
    </w:p>
    <w:p w14:paraId="7190C3B9" w14:textId="77777777" w:rsidR="006F5759" w:rsidRDefault="006F5759" w:rsidP="00FA2979">
      <w:pPr>
        <w:numPr>
          <w:ilvl w:val="0"/>
          <w:numId w:val="15"/>
        </w:numPr>
        <w:spacing w:after="280" w:line="240" w:lineRule="auto"/>
      </w:pPr>
      <w:proofErr w:type="spellStart"/>
      <w:r>
        <w:rPr>
          <w:rFonts w:ascii="Times New Roman" w:eastAsia="Times New Roman" w:hAnsi="Times New Roman" w:cs="Times New Roman"/>
        </w:rPr>
        <w:t>Sidebar</w:t>
      </w:r>
      <w:proofErr w:type="spellEnd"/>
      <w:r>
        <w:rPr>
          <w:rFonts w:ascii="Times New Roman" w:eastAsia="Times New Roman" w:hAnsi="Times New Roman" w:cs="Times New Roman"/>
        </w:rPr>
        <w:t>: Navegación (Ver Itinerarios, Documentos, Notificaciones, Soporte.</w:t>
      </w:r>
    </w:p>
    <w:p w14:paraId="59B1931B" w14:textId="77777777" w:rsidR="006F5759" w:rsidRDefault="006F5759" w:rsidP="00FA2979">
      <w:pPr>
        <w:numPr>
          <w:ilvl w:val="0"/>
          <w:numId w:val="15"/>
        </w:numPr>
        <w:spacing w:after="280" w:line="240" w:lineRule="auto"/>
        <w:rPr>
          <w:rFonts w:ascii="Times New Roman" w:eastAsia="Times New Roman" w:hAnsi="Times New Roman" w:cs="Times New Roman"/>
        </w:rPr>
      </w:pPr>
      <w:r>
        <w:rPr>
          <w:rFonts w:ascii="Times New Roman" w:eastAsia="Times New Roman" w:hAnsi="Times New Roman" w:cs="Times New Roman"/>
        </w:rPr>
        <w:t>Sección Principal (Notificaciones acerca de los Documentos, Alojamiento, Tours, Pago)</w:t>
      </w:r>
    </w:p>
    <w:p w14:paraId="0C65593D" w14:textId="77777777" w:rsidR="006F5759" w:rsidRDefault="006F5759" w:rsidP="006F5759">
      <w:r>
        <w:rPr>
          <w:noProof/>
        </w:rPr>
        <w:drawing>
          <wp:inline distT="114300" distB="114300" distL="114300" distR="114300" wp14:anchorId="18F0D028" wp14:editId="48BF77B2">
            <wp:extent cx="5399730" cy="3365500"/>
            <wp:effectExtent l="0" t="0" r="0" b="0"/>
            <wp:docPr id="8" name="image3.png" descr="Imagen que contiene Texto&#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8" name="image3.png" descr="Imagen que contiene Texto&#10;&#10;El contenido generado por IA puede ser incorrecto."/>
                    <pic:cNvPicPr preferRelativeResize="0"/>
                  </pic:nvPicPr>
                  <pic:blipFill>
                    <a:blip r:embed="rId15"/>
                    <a:srcRect/>
                    <a:stretch>
                      <a:fillRect/>
                    </a:stretch>
                  </pic:blipFill>
                  <pic:spPr>
                    <a:xfrm>
                      <a:off x="0" y="0"/>
                      <a:ext cx="5399730" cy="3365500"/>
                    </a:xfrm>
                    <a:prstGeom prst="rect">
                      <a:avLst/>
                    </a:prstGeom>
                    <a:ln/>
                  </pic:spPr>
                </pic:pic>
              </a:graphicData>
            </a:graphic>
          </wp:inline>
        </w:drawing>
      </w:r>
    </w:p>
    <w:p w14:paraId="271D3840" w14:textId="620DE1F0" w:rsidR="006F5759" w:rsidRDefault="006F5759" w:rsidP="004C2945">
      <w:pPr>
        <w:pStyle w:val="Heading3"/>
      </w:pPr>
      <w:bookmarkStart w:id="3" w:name="_6ju8vm6o7gqi" w:colFirst="0" w:colLast="0"/>
      <w:bookmarkEnd w:id="3"/>
      <w:r>
        <w:t>Pantalla de Centro de Soporte</w:t>
      </w:r>
    </w:p>
    <w:p w14:paraId="2703C6D8" w14:textId="77777777" w:rsidR="006F5759" w:rsidRDefault="006F5759" w:rsidP="00FA2979">
      <w:pPr>
        <w:numPr>
          <w:ilvl w:val="0"/>
          <w:numId w:val="15"/>
        </w:numPr>
        <w:spacing w:after="280" w:line="240" w:lineRule="auto"/>
      </w:pPr>
      <w:proofErr w:type="spellStart"/>
      <w:r>
        <w:rPr>
          <w:rFonts w:ascii="Times New Roman" w:eastAsia="Times New Roman" w:hAnsi="Times New Roman" w:cs="Times New Roman"/>
        </w:rPr>
        <w:t>Sidebar</w:t>
      </w:r>
      <w:proofErr w:type="spellEnd"/>
      <w:r>
        <w:rPr>
          <w:rFonts w:ascii="Times New Roman" w:eastAsia="Times New Roman" w:hAnsi="Times New Roman" w:cs="Times New Roman"/>
        </w:rPr>
        <w:t>: Navegación (Ver Itinerarios, Documentos, Notificaciones, Soporte.</w:t>
      </w:r>
    </w:p>
    <w:p w14:paraId="56F00CE8" w14:textId="77777777" w:rsidR="006F5759" w:rsidRDefault="006F5759" w:rsidP="00FA2979">
      <w:pPr>
        <w:numPr>
          <w:ilvl w:val="0"/>
          <w:numId w:val="15"/>
        </w:numPr>
        <w:spacing w:after="280" w:line="240" w:lineRule="auto"/>
        <w:rPr>
          <w:rFonts w:ascii="Times New Roman" w:eastAsia="Times New Roman" w:hAnsi="Times New Roman" w:cs="Times New Roman"/>
        </w:rPr>
      </w:pPr>
      <w:r>
        <w:rPr>
          <w:rFonts w:ascii="Times New Roman" w:eastAsia="Times New Roman" w:hAnsi="Times New Roman" w:cs="Times New Roman"/>
        </w:rPr>
        <w:t>Sección Principal (Campos de Historial de consultas junto con un Número de soporte de la empresa)</w:t>
      </w:r>
    </w:p>
    <w:p w14:paraId="522C0236" w14:textId="77777777" w:rsidR="006F5759" w:rsidRDefault="006F5759" w:rsidP="006F5759">
      <w:r>
        <w:rPr>
          <w:noProof/>
        </w:rPr>
        <w:drawing>
          <wp:inline distT="114300" distB="114300" distL="114300" distR="114300" wp14:anchorId="471AAA8F" wp14:editId="745FD3B5">
            <wp:extent cx="5399730" cy="3378200"/>
            <wp:effectExtent l="0" t="0" r="0" b="0"/>
            <wp:docPr id="909135755" name="image2.png" descr="Interfaz de usuario gráfica, Aplicación&#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909135755" name="image2.png" descr="Interfaz de usuario gráfica, Aplicación&#10;&#10;El contenido generado por IA puede ser incorrecto."/>
                    <pic:cNvPicPr preferRelativeResize="0"/>
                  </pic:nvPicPr>
                  <pic:blipFill>
                    <a:blip r:embed="rId16"/>
                    <a:srcRect/>
                    <a:stretch>
                      <a:fillRect/>
                    </a:stretch>
                  </pic:blipFill>
                  <pic:spPr>
                    <a:xfrm>
                      <a:off x="0" y="0"/>
                      <a:ext cx="5399730" cy="3378200"/>
                    </a:xfrm>
                    <a:prstGeom prst="rect">
                      <a:avLst/>
                    </a:prstGeom>
                    <a:ln/>
                  </pic:spPr>
                </pic:pic>
              </a:graphicData>
            </a:graphic>
          </wp:inline>
        </w:drawing>
      </w:r>
    </w:p>
    <w:p w14:paraId="719C6492" w14:textId="2E8CAD83" w:rsidR="00CB560D" w:rsidRDefault="00CB560D" w:rsidP="006F5759">
      <w:pPr>
        <w:pStyle w:val="Parrafo1"/>
        <w:ind w:left="708"/>
        <w:jc w:val="both"/>
      </w:pPr>
    </w:p>
    <w:p w14:paraId="401FD6C0" w14:textId="41648DCC" w:rsidR="001D4005" w:rsidRDefault="001D4005" w:rsidP="542140AC">
      <w:pPr>
        <w:pStyle w:val="Parrafo1"/>
        <w:ind w:left="708"/>
        <w:jc w:val="both"/>
      </w:pPr>
      <w:r>
        <w:t>Implementación de la solución:</w:t>
      </w:r>
    </w:p>
    <w:p w14:paraId="37D6401C" w14:textId="77777777" w:rsidR="00D04C71" w:rsidRDefault="00D04C71" w:rsidP="00F527B6">
      <w:pPr>
        <w:pStyle w:val="Parrafo1"/>
        <w:ind w:left="708"/>
        <w:jc w:val="both"/>
        <w:rPr>
          <w:lang w:val="es-MX"/>
        </w:rPr>
      </w:pPr>
      <w:r w:rsidRPr="00D04C71">
        <w:rPr>
          <w:lang w:val="es-MX"/>
        </w:rPr>
        <w:t xml:space="preserve">El sistema web se desarrollará utilizando </w:t>
      </w:r>
      <w:proofErr w:type="spellStart"/>
      <w:r w:rsidRPr="00D04C71">
        <w:rPr>
          <w:lang w:val="es-MX"/>
        </w:rPr>
        <w:t>React</w:t>
      </w:r>
      <w:proofErr w:type="spellEnd"/>
      <w:r w:rsidRPr="00D04C71">
        <w:rPr>
          <w:lang w:val="es-MX"/>
        </w:rPr>
        <w:t xml:space="preserve"> para el </w:t>
      </w:r>
      <w:proofErr w:type="spellStart"/>
      <w:r w:rsidRPr="00D04C71">
        <w:rPr>
          <w:lang w:val="es-MX"/>
        </w:rPr>
        <w:t>frontend</w:t>
      </w:r>
      <w:proofErr w:type="spellEnd"/>
      <w:r w:rsidRPr="00D04C71">
        <w:rPr>
          <w:lang w:val="es-MX"/>
        </w:rPr>
        <w:t xml:space="preserve"> y Node.js con Express para el </w:t>
      </w:r>
      <w:proofErr w:type="spellStart"/>
      <w:r w:rsidRPr="00D04C71">
        <w:rPr>
          <w:lang w:val="es-MX"/>
        </w:rPr>
        <w:t>backend</w:t>
      </w:r>
      <w:proofErr w:type="spellEnd"/>
      <w:r w:rsidRPr="00D04C71">
        <w:rPr>
          <w:lang w:val="es-MX"/>
        </w:rPr>
        <w:t>. La lógica del sistema se organizará de manera modular, con controladores, servicios y rutas API, lo que permitirá una mayor escalabilidad, facilidad de mantenimiento y una clara separación de responsabilidades.</w:t>
      </w:r>
    </w:p>
    <w:p w14:paraId="26763A1A" w14:textId="77777777" w:rsidR="00891474" w:rsidRDefault="00891474" w:rsidP="00F527B6">
      <w:pPr>
        <w:pStyle w:val="Parrafo1"/>
        <w:ind w:left="708"/>
        <w:jc w:val="both"/>
        <w:rPr>
          <w:lang w:val="es-MX"/>
        </w:rPr>
      </w:pPr>
      <w:r w:rsidRPr="00891474">
        <w:rPr>
          <w:lang w:val="es-MX"/>
        </w:rPr>
        <w:t xml:space="preserve">El </w:t>
      </w:r>
      <w:proofErr w:type="spellStart"/>
      <w:r w:rsidRPr="00891474">
        <w:rPr>
          <w:lang w:val="es-MX"/>
        </w:rPr>
        <w:t>backend</w:t>
      </w:r>
      <w:proofErr w:type="spellEnd"/>
      <w:r w:rsidRPr="00891474">
        <w:rPr>
          <w:lang w:val="es-MX"/>
        </w:rPr>
        <w:t xml:space="preserve"> se conectará a una base de datos PostgreSQL, donde se gestionarán los datos de turistas, itinerarios, actividades y notificaciones a través de consultas optimizadas y operaciones CRUD. Además, se incorporarán mecanismos para validar la información, manejar errores, implementar paginación y proteger las rutas con autenticación basada en tokens.</w:t>
      </w:r>
    </w:p>
    <w:p w14:paraId="1B1802DB" w14:textId="0EC3DCB8" w:rsidR="00F527B6" w:rsidRPr="00F527B6" w:rsidRDefault="00F527B6" w:rsidP="00F527B6">
      <w:pPr>
        <w:pStyle w:val="Parrafo1"/>
        <w:ind w:left="708"/>
        <w:jc w:val="both"/>
        <w:rPr>
          <w:lang w:val="es-MX"/>
        </w:rPr>
      </w:pPr>
      <w:r w:rsidRPr="00F527B6">
        <w:rPr>
          <w:lang w:val="es-MX"/>
        </w:rPr>
        <w:t xml:space="preserve">El </w:t>
      </w:r>
      <w:proofErr w:type="spellStart"/>
      <w:r w:rsidRPr="00F527B6">
        <w:rPr>
          <w:lang w:val="es-MX"/>
        </w:rPr>
        <w:t>frontend</w:t>
      </w:r>
      <w:proofErr w:type="spellEnd"/>
      <w:r w:rsidRPr="00F527B6">
        <w:rPr>
          <w:lang w:val="es-MX"/>
        </w:rPr>
        <w:t xml:space="preserve"> permitirá a los usuarios visualizar, registrar, editar y gestionar sus itinerarios </w:t>
      </w:r>
      <w:r w:rsidR="00263158" w:rsidRPr="00263158">
        <w:rPr>
          <w:lang w:val="es-MX"/>
        </w:rPr>
        <w:t xml:space="preserve">a través de </w:t>
      </w:r>
      <w:r w:rsidRPr="00F527B6">
        <w:rPr>
          <w:lang w:val="es-MX"/>
        </w:rPr>
        <w:t xml:space="preserve">interfaces </w:t>
      </w:r>
      <w:r w:rsidR="00263158" w:rsidRPr="00263158">
        <w:rPr>
          <w:lang w:val="es-MX"/>
        </w:rPr>
        <w:t xml:space="preserve">creadas con </w:t>
      </w:r>
      <w:proofErr w:type="spellStart"/>
      <w:r w:rsidRPr="00F527B6">
        <w:rPr>
          <w:lang w:val="es-MX"/>
        </w:rPr>
        <w:t>React</w:t>
      </w:r>
      <w:proofErr w:type="spellEnd"/>
      <w:r w:rsidR="00263158" w:rsidRPr="00263158">
        <w:rPr>
          <w:lang w:val="es-MX"/>
        </w:rPr>
        <w:t>. Estas interfaces contarán</w:t>
      </w:r>
      <w:r w:rsidRPr="00F527B6">
        <w:rPr>
          <w:lang w:val="es-MX"/>
        </w:rPr>
        <w:t xml:space="preserve"> con componentes reutilizables, vistas </w:t>
      </w:r>
      <w:r w:rsidR="00263158" w:rsidRPr="00263158">
        <w:rPr>
          <w:lang w:val="es-MX"/>
        </w:rPr>
        <w:t>adaptativas para diferentes dispositivos</w:t>
      </w:r>
      <w:r w:rsidRPr="00F527B6">
        <w:rPr>
          <w:lang w:val="es-MX"/>
        </w:rPr>
        <w:t xml:space="preserve"> y comunicación en tiempo real con el </w:t>
      </w:r>
      <w:proofErr w:type="spellStart"/>
      <w:r w:rsidRPr="00F527B6">
        <w:rPr>
          <w:lang w:val="es-MX"/>
        </w:rPr>
        <w:t>backend</w:t>
      </w:r>
      <w:proofErr w:type="spellEnd"/>
      <w:r w:rsidRPr="00F527B6">
        <w:rPr>
          <w:lang w:val="es-MX"/>
        </w:rPr>
        <w:t xml:space="preserve"> a través de </w:t>
      </w:r>
      <w:r w:rsidR="00263158" w:rsidRPr="00263158">
        <w:rPr>
          <w:lang w:val="es-MX"/>
        </w:rPr>
        <w:t xml:space="preserve">una </w:t>
      </w:r>
      <w:r w:rsidRPr="00F527B6">
        <w:rPr>
          <w:lang w:val="es-MX"/>
        </w:rPr>
        <w:t>API REST.</w:t>
      </w:r>
      <w:r w:rsidR="00AF6C12" w:rsidRPr="00AF6C12">
        <w:rPr>
          <w:rFonts w:asciiTheme="minorHAnsi" w:hAnsiTheme="minorHAnsi" w:cstheme="minorBidi"/>
          <w:sz w:val="24"/>
          <w:szCs w:val="24"/>
          <w:lang w:val="es-ES"/>
        </w:rPr>
        <w:t xml:space="preserve"> </w:t>
      </w:r>
      <w:r w:rsidR="00AF6C12" w:rsidRPr="00AF6C12">
        <w:rPr>
          <w:lang w:val="es-ES"/>
        </w:rPr>
        <w:t xml:space="preserve">Herramientas para desarrollo </w:t>
      </w:r>
      <w:proofErr w:type="spellStart"/>
      <w:r w:rsidR="00AF6C12" w:rsidRPr="00AF6C12">
        <w:rPr>
          <w:lang w:val="es-ES"/>
        </w:rPr>
        <w:t>frontend</w:t>
      </w:r>
      <w:proofErr w:type="spellEnd"/>
    </w:p>
    <w:p w14:paraId="7C80215C" w14:textId="77777777" w:rsidR="0058247E" w:rsidRDefault="0058247E" w:rsidP="542140AC">
      <w:pPr>
        <w:pStyle w:val="Parrafo1"/>
        <w:ind w:left="708"/>
        <w:jc w:val="both"/>
      </w:pPr>
    </w:p>
    <w:p w14:paraId="1B7D7982" w14:textId="2924BFA0" w:rsidR="00A83A0D" w:rsidRDefault="00F1043D" w:rsidP="542140AC">
      <w:pPr>
        <w:pStyle w:val="Parrafo1"/>
        <w:ind w:left="708"/>
        <w:jc w:val="both"/>
      </w:pPr>
      <w:r w:rsidRPr="00F1043D">
        <w:rPr>
          <w:noProof/>
        </w:rPr>
        <w:drawing>
          <wp:inline distT="0" distB="0" distL="0" distR="0" wp14:anchorId="01D8207E" wp14:editId="47431675">
            <wp:extent cx="5731510" cy="5875020"/>
            <wp:effectExtent l="0" t="0" r="2540" b="0"/>
            <wp:docPr id="1734672821" name="Imagen 1" descr="Interfaz de usuario gráfica,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72821" name="Imagen 1" descr="Interfaz de usuario gráfica, Gráfico&#10;&#10;El contenido generado por IA puede ser incorrecto."/>
                    <pic:cNvPicPr/>
                  </pic:nvPicPr>
                  <pic:blipFill>
                    <a:blip r:embed="rId17"/>
                    <a:stretch>
                      <a:fillRect/>
                    </a:stretch>
                  </pic:blipFill>
                  <pic:spPr>
                    <a:xfrm>
                      <a:off x="0" y="0"/>
                      <a:ext cx="5731510" cy="5875020"/>
                    </a:xfrm>
                    <a:prstGeom prst="rect">
                      <a:avLst/>
                    </a:prstGeom>
                  </pic:spPr>
                </pic:pic>
              </a:graphicData>
            </a:graphic>
          </wp:inline>
        </w:drawing>
      </w:r>
    </w:p>
    <w:p w14:paraId="126E5F3B" w14:textId="47B3E069" w:rsidR="0096263E" w:rsidRDefault="0096263E" w:rsidP="542140AC">
      <w:pPr>
        <w:pStyle w:val="Parrafo1"/>
        <w:ind w:left="708"/>
        <w:jc w:val="both"/>
      </w:pPr>
      <w:r w:rsidRPr="0096263E">
        <w:rPr>
          <w:noProof/>
        </w:rPr>
        <w:drawing>
          <wp:inline distT="0" distB="0" distL="0" distR="0" wp14:anchorId="5AB4F36F" wp14:editId="3985263F">
            <wp:extent cx="5731510" cy="2722245"/>
            <wp:effectExtent l="0" t="0" r="2540" b="1905"/>
            <wp:docPr id="1467250949" name="Imagen 1"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250949" name="Imagen 1" descr="Interfaz de usuario gráfica, Aplicación, Teams&#10;&#10;El contenido generado por IA puede ser incorrecto."/>
                    <pic:cNvPicPr/>
                  </pic:nvPicPr>
                  <pic:blipFill>
                    <a:blip r:embed="rId18"/>
                    <a:stretch>
                      <a:fillRect/>
                    </a:stretch>
                  </pic:blipFill>
                  <pic:spPr>
                    <a:xfrm>
                      <a:off x="0" y="0"/>
                      <a:ext cx="5731510" cy="2722245"/>
                    </a:xfrm>
                    <a:prstGeom prst="rect">
                      <a:avLst/>
                    </a:prstGeom>
                  </pic:spPr>
                </pic:pic>
              </a:graphicData>
            </a:graphic>
          </wp:inline>
        </w:drawing>
      </w:r>
    </w:p>
    <w:p w14:paraId="68A12A76" w14:textId="16C1588A" w:rsidR="00CB560D" w:rsidRDefault="00B70957" w:rsidP="542140AC">
      <w:pPr>
        <w:pStyle w:val="Parrafo1"/>
        <w:ind w:left="708"/>
        <w:jc w:val="both"/>
      </w:pPr>
      <w:r>
        <w:t>Pruebas y calidad de software:</w:t>
      </w:r>
    </w:p>
    <w:p w14:paraId="01973FA6" w14:textId="77777777" w:rsidR="00B70957" w:rsidRPr="00B70957" w:rsidRDefault="00B70957" w:rsidP="542140AC">
      <w:pPr>
        <w:pStyle w:val="Parrafo1"/>
        <w:ind w:left="708"/>
        <w:jc w:val="both"/>
        <w:rPr>
          <w:lang w:val="es-ES"/>
        </w:rPr>
      </w:pPr>
      <w:r w:rsidRPr="00B70957">
        <w:rPr>
          <w:lang w:val="es-ES"/>
        </w:rPr>
        <w:t>Se realizarán pruebas exhaustivas para garantizar la estabilidad, funcionalidad y seguridad del sistema. Estas pruebas incluirán:</w:t>
      </w:r>
    </w:p>
    <w:p w14:paraId="22717A28" w14:textId="77777777" w:rsidR="00B70957" w:rsidRPr="00B70957" w:rsidRDefault="00B70957" w:rsidP="542140AC">
      <w:pPr>
        <w:pStyle w:val="Parrafo1"/>
        <w:ind w:left="708"/>
        <w:jc w:val="both"/>
        <w:rPr>
          <w:lang w:val="es-ES"/>
        </w:rPr>
      </w:pPr>
      <w:r w:rsidRPr="00B70957">
        <w:rPr>
          <w:lang w:val="es-ES"/>
        </w:rPr>
        <w:t>Pruebas unitarias: para validar componentes individuales.</w:t>
      </w:r>
    </w:p>
    <w:p w14:paraId="76680282" w14:textId="77777777" w:rsidR="00B70957" w:rsidRPr="00B70957" w:rsidRDefault="00B70957" w:rsidP="542140AC">
      <w:pPr>
        <w:pStyle w:val="Parrafo1"/>
        <w:ind w:left="708"/>
        <w:jc w:val="both"/>
        <w:rPr>
          <w:lang w:val="es-ES"/>
        </w:rPr>
      </w:pPr>
      <w:r w:rsidRPr="00B70957">
        <w:rPr>
          <w:lang w:val="es-ES"/>
        </w:rPr>
        <w:t>Pruebas de integración: para verificar la correcta comunicación entre módulos.</w:t>
      </w:r>
    </w:p>
    <w:p w14:paraId="0F35207D" w14:textId="77777777" w:rsidR="00B70957" w:rsidRPr="00B70957" w:rsidRDefault="00B70957" w:rsidP="542140AC">
      <w:pPr>
        <w:pStyle w:val="Parrafo1"/>
        <w:ind w:left="708"/>
        <w:jc w:val="both"/>
        <w:rPr>
          <w:lang w:val="es-ES"/>
        </w:rPr>
      </w:pPr>
      <w:r w:rsidRPr="00B70957">
        <w:rPr>
          <w:lang w:val="es-ES"/>
        </w:rPr>
        <w:t>Pruebas funcionales: para asegurar que el sistema cumpla los requerimientos especificados.</w:t>
      </w:r>
    </w:p>
    <w:p w14:paraId="042C22D2" w14:textId="77777777" w:rsidR="00B70957" w:rsidRPr="00B70957" w:rsidRDefault="00B70957" w:rsidP="542140AC">
      <w:pPr>
        <w:pStyle w:val="Parrafo1"/>
        <w:ind w:left="708"/>
        <w:jc w:val="both"/>
        <w:rPr>
          <w:lang w:val="es-ES"/>
        </w:rPr>
      </w:pPr>
      <w:r w:rsidRPr="00B70957">
        <w:rPr>
          <w:lang w:val="es-ES"/>
        </w:rPr>
        <w:t>Pruebas de rendimiento: para medir el tiempo de respuesta del asistente y del sistema de itinerarios.</w:t>
      </w:r>
    </w:p>
    <w:p w14:paraId="2C4089BD" w14:textId="77777777" w:rsidR="00B70957" w:rsidRPr="00B70957" w:rsidRDefault="00B70957" w:rsidP="542140AC">
      <w:pPr>
        <w:pStyle w:val="Parrafo1"/>
        <w:ind w:left="708"/>
        <w:jc w:val="both"/>
        <w:rPr>
          <w:lang w:val="es-ES"/>
        </w:rPr>
      </w:pPr>
      <w:r w:rsidRPr="00B70957">
        <w:rPr>
          <w:lang w:val="es-ES"/>
        </w:rPr>
        <w:t>Pruebas multiplataforma: para garantizar que el sistema sea compatible con distintos dispositivos y navegadores.</w:t>
      </w:r>
    </w:p>
    <w:p w14:paraId="6509236A" w14:textId="77777777" w:rsidR="00B70957" w:rsidRDefault="00B70957" w:rsidP="542140AC">
      <w:pPr>
        <w:pStyle w:val="Parrafo1"/>
        <w:ind w:left="708"/>
        <w:jc w:val="both"/>
      </w:pPr>
    </w:p>
    <w:p w14:paraId="0FB207BB" w14:textId="33080FA7" w:rsidR="002B254B" w:rsidRDefault="002B254B" w:rsidP="542140AC">
      <w:pPr>
        <w:pStyle w:val="Parrafo1"/>
        <w:ind w:left="708"/>
        <w:jc w:val="both"/>
      </w:pPr>
      <w:r>
        <w:t>Aportes / Descubrimientos</w:t>
      </w:r>
    </w:p>
    <w:p w14:paraId="3D33A17B" w14:textId="77777777" w:rsidR="00691064" w:rsidRPr="00691064" w:rsidRDefault="00691064" w:rsidP="006E3DDD">
      <w:pPr>
        <w:pStyle w:val="Parrafo1"/>
        <w:ind w:left="708"/>
        <w:jc w:val="both"/>
        <w:rPr>
          <w:b/>
          <w:bCs/>
          <w:lang w:val="es-MX"/>
        </w:rPr>
      </w:pPr>
      <w:r w:rsidRPr="00691064">
        <w:rPr>
          <w:b/>
          <w:bCs/>
          <w:lang w:val="es-MX"/>
        </w:rPr>
        <w:t>PMV 1: Módulo de Autenticación y Control de Acceso</w:t>
      </w:r>
    </w:p>
    <w:p w14:paraId="00C6B591" w14:textId="77777777" w:rsidR="00691064" w:rsidRPr="00691064" w:rsidRDefault="00691064" w:rsidP="006E3DDD">
      <w:pPr>
        <w:pStyle w:val="Parrafo1"/>
        <w:ind w:left="708"/>
        <w:jc w:val="both"/>
        <w:rPr>
          <w:lang w:val="es-MX"/>
        </w:rPr>
      </w:pPr>
      <w:r w:rsidRPr="00691064">
        <w:rPr>
          <w:lang w:val="es-MX"/>
        </w:rPr>
        <w:t>Este producto mínimo viable corresponde al desarrollo del módulo que administra el acceso seguro al sistema. Incluye el inicio de sesión, validación de credenciales, recuperación de contraseña y asignación de permisos según el rol del usuario (administrador o agente de viajes). Su finalidad es garantizar la protección de la información y asegurar que cada usuario interactúe únicamente con las funciones que le corresponden. Este PMV establece la base de seguridad necesaria para el uso adecuado del sistema.</w:t>
      </w:r>
    </w:p>
    <w:p w14:paraId="6E1D765F" w14:textId="77777777" w:rsidR="00691064" w:rsidRPr="00691064" w:rsidRDefault="00691064" w:rsidP="006E3DDD">
      <w:pPr>
        <w:pStyle w:val="Parrafo1"/>
        <w:ind w:left="708"/>
        <w:jc w:val="both"/>
        <w:rPr>
          <w:b/>
          <w:bCs/>
          <w:lang w:val="es-MX"/>
        </w:rPr>
      </w:pPr>
      <w:r w:rsidRPr="00691064">
        <w:rPr>
          <w:b/>
          <w:bCs/>
          <w:lang w:val="es-MX"/>
        </w:rPr>
        <w:t>PMV 2: Módulo de Gestión de Turistas</w:t>
      </w:r>
    </w:p>
    <w:p w14:paraId="7B53177D" w14:textId="77777777" w:rsidR="00691064" w:rsidRPr="00691064" w:rsidRDefault="00691064" w:rsidP="006E3DDD">
      <w:pPr>
        <w:pStyle w:val="Parrafo1"/>
        <w:ind w:left="708"/>
        <w:jc w:val="both"/>
        <w:rPr>
          <w:lang w:val="es-MX"/>
        </w:rPr>
      </w:pPr>
      <w:r w:rsidRPr="00691064">
        <w:rPr>
          <w:lang w:val="es-MX"/>
        </w:rPr>
        <w:t>Este PMV se refiere a la implementación de un módulo que permite registrar, consultar, actualizar y mantener el historial de turistas dentro del sistema. Proporciona un control ordenado y centralizado de los datos personales de los clientes, permitiendo a la agencia gestionar de manera eficiente la información necesaria para la asignación posterior de itinerarios. Es un componente clave para garantizar un servicio personalizado y facilitar la trazabilidad de los turistas atendidos.</w:t>
      </w:r>
    </w:p>
    <w:p w14:paraId="0082D857" w14:textId="77777777" w:rsidR="00691064" w:rsidRPr="00691064" w:rsidRDefault="00691064" w:rsidP="006E3DDD">
      <w:pPr>
        <w:pStyle w:val="Parrafo1"/>
        <w:ind w:left="708"/>
        <w:jc w:val="both"/>
        <w:rPr>
          <w:b/>
          <w:bCs/>
          <w:lang w:val="es-MX"/>
        </w:rPr>
      </w:pPr>
      <w:r w:rsidRPr="00691064">
        <w:rPr>
          <w:b/>
          <w:bCs/>
          <w:lang w:val="es-MX"/>
        </w:rPr>
        <w:t>PMV 3: Gestión de Itinerarios Turísticos Predefinidos</w:t>
      </w:r>
    </w:p>
    <w:p w14:paraId="36B22054" w14:textId="6ED74D55" w:rsidR="00691064" w:rsidRPr="00691064" w:rsidRDefault="00691064" w:rsidP="006E3DDD">
      <w:pPr>
        <w:pStyle w:val="Parrafo1"/>
        <w:ind w:left="708"/>
        <w:jc w:val="both"/>
        <w:rPr>
          <w:lang w:val="es-MX"/>
        </w:rPr>
      </w:pPr>
      <w:r w:rsidRPr="00691064">
        <w:rPr>
          <w:lang w:val="es-MX"/>
        </w:rPr>
        <w:t>Este producto mínimo viable abarca el desarrollo del módulo que permite crear, editar, eliminar y consultar itinerarios turísticos previamente definidos por la agencia. Cada itinerario contiene actividades, lugares, duraciones y costos aproximados. Este PMV constituye el núcleo operativo del sistema, ya que centraliza la oferta turística que posteriormente será asignada a los turistas.</w:t>
      </w:r>
    </w:p>
    <w:p w14:paraId="0A6B331E" w14:textId="77777777" w:rsidR="00691064" w:rsidRPr="00691064" w:rsidRDefault="00691064" w:rsidP="006E3DDD">
      <w:pPr>
        <w:pStyle w:val="Parrafo1"/>
        <w:ind w:left="708"/>
        <w:jc w:val="both"/>
        <w:rPr>
          <w:b/>
          <w:bCs/>
          <w:lang w:val="es-MX"/>
        </w:rPr>
      </w:pPr>
      <w:r w:rsidRPr="00691064">
        <w:rPr>
          <w:b/>
          <w:bCs/>
          <w:lang w:val="es-MX"/>
        </w:rPr>
        <w:t>PMV 4: Asignación Personalizada de Itinerarios a Turistas</w:t>
      </w:r>
    </w:p>
    <w:p w14:paraId="4D94B10E" w14:textId="62AEEB63" w:rsidR="00691064" w:rsidRPr="00691064" w:rsidRDefault="00691064" w:rsidP="006E3DDD">
      <w:pPr>
        <w:pStyle w:val="Parrafo1"/>
        <w:ind w:left="708"/>
        <w:jc w:val="both"/>
        <w:rPr>
          <w:lang w:val="es-MX"/>
        </w:rPr>
      </w:pPr>
      <w:r w:rsidRPr="00691064">
        <w:rPr>
          <w:lang w:val="es-MX"/>
        </w:rPr>
        <w:t>Este PMV se refiere al proceso mediante el cual un agente selecciona a un turista y asigna uno o varios itinerarios que coincidan con sus preferencias, duración del viaje o presupuesto. Este PMV mejora significativamente la experiencia del usuario y agiliza la atención dentro de la agencia.</w:t>
      </w:r>
    </w:p>
    <w:p w14:paraId="6A8E0F62" w14:textId="77777777" w:rsidR="00691064" w:rsidRPr="00691064" w:rsidRDefault="00691064" w:rsidP="006E3DDD">
      <w:pPr>
        <w:pStyle w:val="Parrafo1"/>
        <w:ind w:left="708"/>
        <w:jc w:val="both"/>
        <w:rPr>
          <w:b/>
          <w:bCs/>
          <w:lang w:val="es-MX"/>
        </w:rPr>
      </w:pPr>
      <w:r w:rsidRPr="00691064">
        <w:rPr>
          <w:b/>
          <w:bCs/>
          <w:lang w:val="es-MX"/>
        </w:rPr>
        <w:t>PMV 5: Módulo de Gestión de Actividades Turísticas</w:t>
      </w:r>
    </w:p>
    <w:p w14:paraId="66F113F7" w14:textId="77777777" w:rsidR="00691064" w:rsidRPr="00691064" w:rsidRDefault="00691064" w:rsidP="006E3DDD">
      <w:pPr>
        <w:pStyle w:val="Parrafo1"/>
        <w:ind w:left="708"/>
        <w:jc w:val="both"/>
        <w:rPr>
          <w:lang w:val="es-MX"/>
        </w:rPr>
      </w:pPr>
      <w:r w:rsidRPr="00691064">
        <w:rPr>
          <w:lang w:val="es-MX"/>
        </w:rPr>
        <w:t>Este producto consiste en el registro y administración de actividades turísticas (horarios, descripción, ubicación, restricciones, etc.) que posteriormente se asocian a los itinerarios. Su objetivo es disponer de una base de datos completa y actualizada que permita mantener consistencia y precisión en la información presentada al turista. Este PMV es esencial para asegurar que los itinerarios mantengan datos coherentes y organizados.</w:t>
      </w:r>
    </w:p>
    <w:p w14:paraId="63171043" w14:textId="77777777" w:rsidR="00691064" w:rsidRPr="00691064" w:rsidRDefault="00691064" w:rsidP="006E3DDD">
      <w:pPr>
        <w:pStyle w:val="Parrafo1"/>
        <w:ind w:left="708"/>
        <w:jc w:val="both"/>
        <w:rPr>
          <w:b/>
          <w:bCs/>
          <w:lang w:val="es-MX"/>
        </w:rPr>
      </w:pPr>
      <w:r w:rsidRPr="00691064">
        <w:rPr>
          <w:b/>
          <w:bCs/>
          <w:lang w:val="es-MX"/>
        </w:rPr>
        <w:t>PMV 6: Generación de Itinerarios en Formato PDF</w:t>
      </w:r>
    </w:p>
    <w:p w14:paraId="06D7D17B" w14:textId="77777777" w:rsidR="00691064" w:rsidRPr="00691064" w:rsidRDefault="00691064" w:rsidP="006E3DDD">
      <w:pPr>
        <w:pStyle w:val="Parrafo1"/>
        <w:ind w:left="708"/>
        <w:jc w:val="both"/>
        <w:rPr>
          <w:lang w:val="es-MX"/>
        </w:rPr>
      </w:pPr>
      <w:r w:rsidRPr="00691064">
        <w:rPr>
          <w:lang w:val="es-MX"/>
        </w:rPr>
        <w:t>Este PMV comprende la capacidad del sistema para generar un documento PDF descargable que incluya los datos del turista, el itinerario asignado, fechas, actividades y detalles relevantes del viaje. Su finalidad es proporcionar a la agencia y al turista un documento formal, presentable y fácil de entregar o archivar, mejorando la profesionalidad del servicio y facilitando el uso administrativo.</w:t>
      </w:r>
    </w:p>
    <w:p w14:paraId="3714B63E" w14:textId="77777777" w:rsidR="00691064" w:rsidRPr="00691064" w:rsidRDefault="00691064" w:rsidP="006E3DDD">
      <w:pPr>
        <w:pStyle w:val="Parrafo1"/>
        <w:ind w:left="708"/>
        <w:jc w:val="both"/>
        <w:rPr>
          <w:b/>
          <w:bCs/>
          <w:lang w:val="es-MX"/>
        </w:rPr>
      </w:pPr>
      <w:r w:rsidRPr="00691064">
        <w:rPr>
          <w:b/>
          <w:bCs/>
          <w:lang w:val="es-MX"/>
        </w:rPr>
        <w:t xml:space="preserve">PMV 7: </w:t>
      </w:r>
      <w:proofErr w:type="spellStart"/>
      <w:r w:rsidRPr="00691064">
        <w:rPr>
          <w:b/>
          <w:bCs/>
          <w:lang w:val="es-MX"/>
        </w:rPr>
        <w:t>Dashboard</w:t>
      </w:r>
      <w:proofErr w:type="spellEnd"/>
      <w:r w:rsidRPr="00691064">
        <w:rPr>
          <w:b/>
          <w:bCs/>
          <w:lang w:val="es-MX"/>
        </w:rPr>
        <w:t xml:space="preserve"> de Indicadores del Sistema</w:t>
      </w:r>
    </w:p>
    <w:p w14:paraId="30A02FC8" w14:textId="77777777" w:rsidR="00691064" w:rsidRPr="00691064" w:rsidRDefault="00691064" w:rsidP="006E3DDD">
      <w:pPr>
        <w:pStyle w:val="Parrafo1"/>
        <w:ind w:left="708"/>
        <w:jc w:val="both"/>
        <w:rPr>
          <w:lang w:val="es-MX"/>
        </w:rPr>
      </w:pPr>
      <w:r w:rsidRPr="00691064">
        <w:rPr>
          <w:lang w:val="es-MX"/>
        </w:rPr>
        <w:t>Este producto mínimo viable corresponde al desarrollo de un panel de control que muestra métricas clave del sistema, como número de turistas registrados, itinerarios más asignados, cantidad de itinerarios creados y próximos viajes programados. Su propósito es ofrecer una visión global del funcionamiento del sistema, permitiendo al administrador tomar decisiones informadas y monitorear el rendimiento del servicio de manera continua.</w:t>
      </w:r>
    </w:p>
    <w:p w14:paraId="040FBD2C" w14:textId="2D21AE4B" w:rsidR="006660F1" w:rsidRPr="006660F1" w:rsidRDefault="006660F1" w:rsidP="542140AC">
      <w:pPr>
        <w:pStyle w:val="Parrafo1"/>
        <w:jc w:val="both"/>
      </w:pPr>
    </w:p>
    <w:p w14:paraId="4A508E66" w14:textId="33EC55E3" w:rsidR="006660F1" w:rsidRPr="007C554D" w:rsidRDefault="007C554D" w:rsidP="542140AC">
      <w:pPr>
        <w:pStyle w:val="Subtitulo1"/>
        <w:jc w:val="both"/>
        <w:rPr>
          <w:sz w:val="22"/>
          <w:szCs w:val="22"/>
        </w:rPr>
      </w:pPr>
      <w:r>
        <w:t>USO DE HERRAMIENTAS MODERNAS</w:t>
      </w:r>
    </w:p>
    <w:p w14:paraId="1E3993DA" w14:textId="7B17292B" w:rsidR="00596C77" w:rsidRPr="00596C77" w:rsidRDefault="00596C77" w:rsidP="542140AC">
      <w:pPr>
        <w:pStyle w:val="Parrafo1"/>
        <w:jc w:val="both"/>
        <w:rPr>
          <w:lang w:val="es-ES"/>
        </w:rPr>
      </w:pPr>
      <w:r w:rsidRPr="00596C77">
        <w:rPr>
          <w:lang w:val="es-ES"/>
        </w:rPr>
        <w:t>Durante el desarrollo del proyecto se emplearon diversas herramientas tecnológicas modernas que facilitaron la planificación, diseño, desarrollo, gestión y validación del sistema propuesto. Cada herramienta se seleccionó estratégicamente por su compatibilidad con entornos ágiles, facilidad de colaboración en equipo y aporte técnico al flujo de trabajo.</w:t>
      </w:r>
    </w:p>
    <w:p w14:paraId="18A36221" w14:textId="102354D7" w:rsidR="622DF736" w:rsidRDefault="622DF736" w:rsidP="622DF736">
      <w:pPr>
        <w:pStyle w:val="Parrafo1"/>
        <w:jc w:val="both"/>
        <w:rPr>
          <w:rFonts w:eastAsia="Aptos"/>
          <w:b/>
          <w:bCs/>
        </w:rPr>
      </w:pPr>
      <w:r w:rsidRPr="622DF736">
        <w:rPr>
          <w:rFonts w:eastAsia="Aptos"/>
          <w:b/>
          <w:bCs/>
        </w:rPr>
        <w:t>Herramientas para gestión del proyecto</w:t>
      </w:r>
    </w:p>
    <w:p w14:paraId="1CA6A5EC" w14:textId="5979F307" w:rsidR="622DF736" w:rsidRDefault="622DF736" w:rsidP="622DF736">
      <w:pPr>
        <w:pStyle w:val="Parrafo1"/>
        <w:jc w:val="both"/>
        <w:rPr>
          <w:rFonts w:eastAsia="Aptos"/>
        </w:rPr>
      </w:pPr>
      <w:r w:rsidRPr="622DF736">
        <w:rPr>
          <w:rFonts w:eastAsia="Aptos"/>
          <w:b/>
          <w:bCs/>
        </w:rPr>
        <w:t>Jira</w:t>
      </w:r>
      <w:r w:rsidRPr="622DF736">
        <w:rPr>
          <w:rFonts w:eastAsia="Aptos"/>
        </w:rPr>
        <w:t>: Plataforma para la gestión ágil del proyecto, utilizada para crear y administrar historias de usuario, definir tareas por sprint y hacer seguimiento detallado del avance mediante tableros Scrum/Kanban.</w:t>
      </w:r>
    </w:p>
    <w:p w14:paraId="449BD54F" w14:textId="7B44F76D" w:rsidR="622DF736" w:rsidRDefault="622DF736" w:rsidP="622DF736">
      <w:pPr>
        <w:pStyle w:val="Parrafo1"/>
        <w:jc w:val="both"/>
        <w:rPr>
          <w:rFonts w:eastAsia="Aptos"/>
        </w:rPr>
      </w:pPr>
      <w:proofErr w:type="spellStart"/>
      <w:r w:rsidRPr="622DF736">
        <w:rPr>
          <w:rFonts w:eastAsia="Aptos"/>
          <w:b/>
          <w:bCs/>
        </w:rPr>
        <w:t>ProjectLibre</w:t>
      </w:r>
      <w:proofErr w:type="spellEnd"/>
      <w:r w:rsidRPr="622DF736">
        <w:rPr>
          <w:rFonts w:eastAsia="Aptos"/>
        </w:rPr>
        <w:t>: Empleada para la planificación temporal del proyecto, elaboración de cronogramas y visualización de dependencias entre tareas.</w:t>
      </w:r>
    </w:p>
    <w:p w14:paraId="694C9794" w14:textId="1A54AC13" w:rsidR="622DF736" w:rsidRDefault="622DF736" w:rsidP="622DF736">
      <w:pPr>
        <w:pStyle w:val="Parrafo1"/>
        <w:jc w:val="both"/>
        <w:rPr>
          <w:rFonts w:eastAsia="Aptos"/>
        </w:rPr>
      </w:pPr>
      <w:r w:rsidRPr="622DF736">
        <w:rPr>
          <w:rFonts w:eastAsia="Aptos"/>
          <w:b/>
          <w:bCs/>
        </w:rPr>
        <w:t>Excel</w:t>
      </w:r>
      <w:r w:rsidRPr="622DF736">
        <w:rPr>
          <w:rFonts w:eastAsia="Aptos"/>
        </w:rPr>
        <w:t>: Utilizado para la representación formal del cronograma y diagramas de Gantt.</w:t>
      </w:r>
    </w:p>
    <w:p w14:paraId="2DDF24C5" w14:textId="332884CF" w:rsidR="622DF736" w:rsidRDefault="622DF736" w:rsidP="622DF736">
      <w:pPr>
        <w:pStyle w:val="Parrafo1"/>
        <w:jc w:val="both"/>
        <w:rPr>
          <w:rFonts w:eastAsia="Aptos"/>
        </w:rPr>
      </w:pPr>
      <w:r w:rsidRPr="622DF736">
        <w:rPr>
          <w:rFonts w:eastAsia="Aptos"/>
          <w:b/>
          <w:bCs/>
        </w:rPr>
        <w:t>OneDrive</w:t>
      </w:r>
      <w:r w:rsidRPr="622DF736">
        <w:rPr>
          <w:rFonts w:eastAsia="Aptos"/>
        </w:rPr>
        <w:t>: Plataforma de almacenamiento y colaboración en la nube para compartir documentos y versiones del informe entre los miembros del equipo.</w:t>
      </w:r>
    </w:p>
    <w:p w14:paraId="6033BF14" w14:textId="2185BC17" w:rsidR="2A5D280D" w:rsidRDefault="2A5D280D" w:rsidP="2A5D280D">
      <w:pPr>
        <w:pStyle w:val="Parrafo1"/>
        <w:jc w:val="both"/>
        <w:rPr>
          <w:rFonts w:eastAsia="Aptos"/>
          <w:b/>
          <w:bCs/>
        </w:rPr>
      </w:pPr>
      <w:r w:rsidRPr="2A5D280D">
        <w:rPr>
          <w:rFonts w:eastAsia="Aptos"/>
          <w:b/>
          <w:bCs/>
        </w:rPr>
        <w:t>Herramientas para diseño y prototipado</w:t>
      </w:r>
    </w:p>
    <w:p w14:paraId="6C6DAE96" w14:textId="4C8101AE" w:rsidR="2A5D280D" w:rsidRDefault="2A5D280D" w:rsidP="2A5D280D">
      <w:pPr>
        <w:pStyle w:val="Parrafo1"/>
        <w:jc w:val="both"/>
        <w:rPr>
          <w:rFonts w:eastAsia="Aptos"/>
        </w:rPr>
      </w:pPr>
      <w:proofErr w:type="spellStart"/>
      <w:r w:rsidRPr="2A5D280D">
        <w:rPr>
          <w:rFonts w:eastAsia="Aptos"/>
          <w:b/>
          <w:bCs/>
        </w:rPr>
        <w:t>Figma</w:t>
      </w:r>
      <w:proofErr w:type="spellEnd"/>
      <w:r w:rsidRPr="2A5D280D">
        <w:rPr>
          <w:rFonts w:eastAsia="Aptos"/>
        </w:rPr>
        <w:t>: Herramienta colaborativa para el diseño de interfaces y prototipos de alta fidelidad, utilizada para validar la experiencia de usuario antes de la implementación.</w:t>
      </w:r>
    </w:p>
    <w:p w14:paraId="243107C4" w14:textId="7FD4C49A" w:rsidR="2A5D280D" w:rsidRDefault="2A5D280D" w:rsidP="2A5D280D">
      <w:pPr>
        <w:pStyle w:val="Parrafo1"/>
        <w:jc w:val="both"/>
        <w:rPr>
          <w:rFonts w:eastAsia="Aptos"/>
        </w:rPr>
      </w:pPr>
      <w:proofErr w:type="spellStart"/>
      <w:r w:rsidRPr="2A5D280D">
        <w:rPr>
          <w:rFonts w:eastAsia="Aptos"/>
          <w:b/>
          <w:bCs/>
        </w:rPr>
        <w:t>ERDPlus</w:t>
      </w:r>
      <w:proofErr w:type="spellEnd"/>
      <w:r w:rsidRPr="2A5D280D">
        <w:rPr>
          <w:rFonts w:eastAsia="Aptos"/>
        </w:rPr>
        <w:t>: Aplicada para el modelado entidad-relación (MER) de la base de datos, identificando entidades, relaciones y cardinalidades</w:t>
      </w:r>
    </w:p>
    <w:p w14:paraId="45887E3A" w14:textId="70F17694" w:rsidR="00972D35" w:rsidRPr="007B0EFF" w:rsidRDefault="00972D35" w:rsidP="542140AC">
      <w:pPr>
        <w:pStyle w:val="Parrafo1"/>
        <w:ind w:left="708"/>
        <w:jc w:val="both"/>
      </w:pPr>
      <w:r w:rsidRPr="00972D35">
        <w:rPr>
          <w:noProof/>
        </w:rPr>
        <w:drawing>
          <wp:inline distT="0" distB="0" distL="0" distR="0" wp14:anchorId="7A5EEE38" wp14:editId="592D6971">
            <wp:extent cx="5561122" cy="2525486"/>
            <wp:effectExtent l="0" t="0" r="1905" b="8255"/>
            <wp:docPr id="131580576" name="Imagen 1" descr="Captura de pantalla de computador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80576" name="Imagen 1" descr="Captura de pantalla de computadora&#10;&#10;El contenido generado por IA puede ser incorrecto."/>
                    <pic:cNvPicPr/>
                  </pic:nvPicPr>
                  <pic:blipFill>
                    <a:blip r:embed="rId19"/>
                    <a:stretch>
                      <a:fillRect/>
                    </a:stretch>
                  </pic:blipFill>
                  <pic:spPr>
                    <a:xfrm>
                      <a:off x="0" y="0"/>
                      <a:ext cx="5571225" cy="2530074"/>
                    </a:xfrm>
                    <a:prstGeom prst="rect">
                      <a:avLst/>
                    </a:prstGeom>
                  </pic:spPr>
                </pic:pic>
              </a:graphicData>
            </a:graphic>
          </wp:inline>
        </w:drawing>
      </w:r>
    </w:p>
    <w:p w14:paraId="450ABC69" w14:textId="77777777" w:rsidR="00972D35" w:rsidRDefault="00972D35" w:rsidP="542140AC">
      <w:pPr>
        <w:pStyle w:val="Parrafo1"/>
        <w:ind w:left="720"/>
        <w:jc w:val="both"/>
      </w:pPr>
    </w:p>
    <w:p w14:paraId="19C6C865" w14:textId="77777777" w:rsidR="00972D35" w:rsidRDefault="00972D35" w:rsidP="542140AC">
      <w:pPr>
        <w:pStyle w:val="Parrafo1"/>
        <w:ind w:left="720"/>
        <w:jc w:val="both"/>
      </w:pPr>
    </w:p>
    <w:p w14:paraId="61E0CCF4" w14:textId="3E32FC6D" w:rsidR="007B0EFF" w:rsidRPr="007B0EFF" w:rsidRDefault="007B0EFF" w:rsidP="542140AC">
      <w:pPr>
        <w:pStyle w:val="Parrafo1"/>
        <w:jc w:val="both"/>
      </w:pPr>
      <w:r w:rsidRPr="007B0EFF">
        <w:t xml:space="preserve">Herramientas para desarrollo </w:t>
      </w:r>
      <w:proofErr w:type="spellStart"/>
      <w:r w:rsidRPr="007B0EFF">
        <w:t>frontend</w:t>
      </w:r>
      <w:proofErr w:type="spellEnd"/>
      <w:r w:rsidRPr="007B0EFF">
        <w:t>:</w:t>
      </w:r>
    </w:p>
    <w:p w14:paraId="08239C10" w14:textId="677B80CD" w:rsidR="007B0EFF" w:rsidRPr="007B0EFF" w:rsidRDefault="007B0EFF" w:rsidP="542140AC">
      <w:pPr>
        <w:pStyle w:val="Parrafo1"/>
        <w:jc w:val="both"/>
      </w:pPr>
      <w:r w:rsidRPr="007B0EFF">
        <w:t xml:space="preserve">Angular 16: </w:t>
      </w:r>
      <w:r w:rsidR="00EC3308" w:rsidRPr="00EC3308">
        <w:t xml:space="preserve">Es un </w:t>
      </w:r>
      <w:proofErr w:type="spellStart"/>
      <w:r w:rsidR="00EC3308" w:rsidRPr="00EC3308">
        <w:t>framework</w:t>
      </w:r>
      <w:proofErr w:type="spellEnd"/>
      <w:r w:rsidRPr="007B0EFF">
        <w:t xml:space="preserve"> de desarrollo web basado en </w:t>
      </w:r>
      <w:proofErr w:type="spellStart"/>
      <w:r w:rsidRPr="007B0EFF">
        <w:t>TypeScript</w:t>
      </w:r>
      <w:proofErr w:type="spellEnd"/>
      <w:r w:rsidR="00EC3308" w:rsidRPr="00EC3308">
        <w:t>, usado</w:t>
      </w:r>
      <w:r w:rsidRPr="007B0EFF">
        <w:t xml:space="preserve"> para construir una interfaz modular, responsiva y </w:t>
      </w:r>
      <w:r w:rsidR="00EC3308" w:rsidRPr="00EC3308">
        <w:t>fácil de mantener</w:t>
      </w:r>
      <w:r w:rsidRPr="007B0EFF">
        <w:t>.</w:t>
      </w:r>
    </w:p>
    <w:p w14:paraId="5926C91C" w14:textId="2345566C" w:rsidR="007B0EFF" w:rsidRPr="007B0EFF" w:rsidRDefault="007B0EFF" w:rsidP="542140AC">
      <w:pPr>
        <w:pStyle w:val="Parrafo1"/>
        <w:jc w:val="both"/>
      </w:pPr>
      <w:r w:rsidRPr="007B0EFF">
        <w:t xml:space="preserve">Angular Material: </w:t>
      </w:r>
      <w:r w:rsidR="007D4BA6" w:rsidRPr="007D4BA6">
        <w:t>Una biblioteca</w:t>
      </w:r>
      <w:r w:rsidRPr="007B0EFF">
        <w:t xml:space="preserve"> de componentes visuales de Google </w:t>
      </w:r>
      <w:r w:rsidR="007D4BA6" w:rsidRPr="007D4BA6">
        <w:t>que asegura</w:t>
      </w:r>
      <w:r w:rsidRPr="007B0EFF">
        <w:t xml:space="preserve"> consistencia en el diseño, accesibilidad y </w:t>
      </w:r>
      <w:r w:rsidR="007D4BA6" w:rsidRPr="007D4BA6">
        <w:t xml:space="preserve">sigue </w:t>
      </w:r>
      <w:r w:rsidRPr="007B0EFF">
        <w:t>buenas prácticas de UI/UX.</w:t>
      </w:r>
    </w:p>
    <w:p w14:paraId="3FFE12F6" w14:textId="080CD946" w:rsidR="007B0EFF" w:rsidRPr="007B0EFF" w:rsidRDefault="007B0EFF" w:rsidP="542140AC">
      <w:pPr>
        <w:pStyle w:val="Parrafo1"/>
        <w:jc w:val="both"/>
      </w:pPr>
      <w:r w:rsidRPr="007B0EFF">
        <w:t xml:space="preserve">Chart.js: Librería </w:t>
      </w:r>
      <w:r w:rsidR="00104C2E" w:rsidRPr="00104C2E">
        <w:t>utilizada</w:t>
      </w:r>
      <w:r w:rsidRPr="007B0EFF">
        <w:t xml:space="preserve"> para </w:t>
      </w:r>
      <w:r w:rsidR="00104C2E" w:rsidRPr="00104C2E">
        <w:t>mostrar de manera visual</w:t>
      </w:r>
      <w:r w:rsidRPr="007B0EFF">
        <w:t xml:space="preserve"> los resultados de encuestas o métricas del sistema a través de gráficos de barras y líneas.</w:t>
      </w:r>
    </w:p>
    <w:p w14:paraId="112A2E67" w14:textId="77777777" w:rsidR="007B0EFF" w:rsidRPr="007B0EFF" w:rsidRDefault="007B0EFF" w:rsidP="542140AC">
      <w:pPr>
        <w:pStyle w:val="Parrafo1"/>
        <w:jc w:val="both"/>
      </w:pPr>
      <w:r w:rsidRPr="007B0EFF">
        <w:t xml:space="preserve">Herramientas para desarrollo </w:t>
      </w:r>
      <w:proofErr w:type="spellStart"/>
      <w:r w:rsidRPr="007B0EFF">
        <w:t>backend</w:t>
      </w:r>
      <w:proofErr w:type="spellEnd"/>
      <w:r w:rsidRPr="007B0EFF">
        <w:t>:</w:t>
      </w:r>
    </w:p>
    <w:p w14:paraId="1A42E064" w14:textId="18C47C0F" w:rsidR="007B0EFF" w:rsidRPr="007B0EFF" w:rsidRDefault="007B0EFF" w:rsidP="542140AC">
      <w:pPr>
        <w:pStyle w:val="Parrafo1"/>
        <w:jc w:val="both"/>
      </w:pPr>
      <w:r w:rsidRPr="007B0EFF">
        <w:t xml:space="preserve">Spring </w:t>
      </w:r>
      <w:proofErr w:type="spellStart"/>
      <w:r w:rsidRPr="007B0EFF">
        <w:t>Boot</w:t>
      </w:r>
      <w:proofErr w:type="spellEnd"/>
      <w:r w:rsidRPr="007B0EFF">
        <w:t xml:space="preserve"> (Java): Framework </w:t>
      </w:r>
      <w:proofErr w:type="spellStart"/>
      <w:r w:rsidRPr="007B0EFF">
        <w:t>backend</w:t>
      </w:r>
      <w:proofErr w:type="spellEnd"/>
      <w:r w:rsidRPr="007B0EFF">
        <w:t xml:space="preserve"> elegido por su eficiencia y </w:t>
      </w:r>
      <w:r w:rsidR="00DC5E88" w:rsidRPr="00DC5E88">
        <w:t xml:space="preserve">su </w:t>
      </w:r>
      <w:r w:rsidRPr="007B0EFF">
        <w:t>estructura en capas</w:t>
      </w:r>
      <w:r w:rsidR="00DC5E88" w:rsidRPr="00DC5E88">
        <w:t>, lo que facilita</w:t>
      </w:r>
      <w:r w:rsidRPr="007B0EFF">
        <w:t xml:space="preserve"> exponer </w:t>
      </w:r>
      <w:proofErr w:type="spellStart"/>
      <w:r w:rsidRPr="007B0EFF">
        <w:t>endpoints</w:t>
      </w:r>
      <w:proofErr w:type="spellEnd"/>
      <w:r w:rsidRPr="007B0EFF">
        <w:t xml:space="preserve"> REST y mantener el principio de separación de responsabilidades.</w:t>
      </w:r>
    </w:p>
    <w:p w14:paraId="12A70DEF" w14:textId="72FA21A7" w:rsidR="007B0EFF" w:rsidRPr="007B0EFF" w:rsidRDefault="007B0EFF" w:rsidP="542140AC">
      <w:pPr>
        <w:pStyle w:val="Parrafo1"/>
        <w:jc w:val="both"/>
      </w:pPr>
      <w:r w:rsidRPr="007B0EFF">
        <w:t xml:space="preserve">MySQL 8.0 (XAMPP): Sistema </w:t>
      </w:r>
      <w:r w:rsidR="00D72DEA" w:rsidRPr="00D72DEA">
        <w:t>de gestión</w:t>
      </w:r>
      <w:r w:rsidRPr="007B0EFF">
        <w:t xml:space="preserve"> de bases de datos relacional empleado para almacenar la información estructurada</w:t>
      </w:r>
      <w:r w:rsidR="00D72DEA" w:rsidRPr="00D72DEA">
        <w:t xml:space="preserve">, como </w:t>
      </w:r>
      <w:r w:rsidRPr="007B0EFF">
        <w:t>usuarios, itinerarios</w:t>
      </w:r>
      <w:r w:rsidR="006B595F">
        <w:t xml:space="preserve"> y</w:t>
      </w:r>
      <w:r w:rsidRPr="007B0EFF">
        <w:t xml:space="preserve"> reserva</w:t>
      </w:r>
      <w:r w:rsidR="006B595F">
        <w:t>s</w:t>
      </w:r>
      <w:r w:rsidR="00D72DEA">
        <w:t>.</w:t>
      </w:r>
    </w:p>
    <w:p w14:paraId="2DCE46BE" w14:textId="3772B508" w:rsidR="007B0EFF" w:rsidRPr="007B0EFF" w:rsidRDefault="007B0EFF" w:rsidP="542140AC">
      <w:pPr>
        <w:pStyle w:val="Parrafo1"/>
        <w:jc w:val="both"/>
      </w:pPr>
      <w:proofErr w:type="spellStart"/>
      <w:r w:rsidRPr="007B0EFF">
        <w:t>Postman</w:t>
      </w:r>
      <w:proofErr w:type="spellEnd"/>
      <w:r w:rsidRPr="007B0EFF">
        <w:t xml:space="preserve">: Herramienta para </w:t>
      </w:r>
      <w:r w:rsidR="004004F3" w:rsidRPr="004004F3">
        <w:t>probar</w:t>
      </w:r>
      <w:r w:rsidRPr="007B0EFF">
        <w:t xml:space="preserve"> servicios REST, validando respuestas del servidor, </w:t>
      </w:r>
      <w:r w:rsidR="004004F3" w:rsidRPr="004004F3">
        <w:t>cabeceras (</w:t>
      </w:r>
      <w:proofErr w:type="spellStart"/>
      <w:r w:rsidRPr="007B0EFF">
        <w:t>headers</w:t>
      </w:r>
      <w:proofErr w:type="spellEnd"/>
      <w:r w:rsidR="004004F3" w:rsidRPr="004004F3">
        <w:t>)</w:t>
      </w:r>
      <w:r w:rsidRPr="007B0EFF">
        <w:t xml:space="preserve"> y </w:t>
      </w:r>
      <w:r w:rsidR="004004F3" w:rsidRPr="004004F3">
        <w:t>datos enviados (</w:t>
      </w:r>
      <w:proofErr w:type="spellStart"/>
      <w:r w:rsidRPr="007B0EFF">
        <w:t>payload</w:t>
      </w:r>
      <w:proofErr w:type="spellEnd"/>
      <w:r w:rsidR="004004F3" w:rsidRPr="004004F3">
        <w:t>)</w:t>
      </w:r>
      <w:r w:rsidRPr="007B0EFF">
        <w:t xml:space="preserve"> de los </w:t>
      </w:r>
      <w:proofErr w:type="spellStart"/>
      <w:r w:rsidRPr="007B0EFF">
        <w:t>endpoints</w:t>
      </w:r>
      <w:proofErr w:type="spellEnd"/>
      <w:r w:rsidRPr="007B0EFF">
        <w:t xml:space="preserve"> desarrollados.</w:t>
      </w:r>
    </w:p>
    <w:p w14:paraId="4BA8560E" w14:textId="4E7A8CF1" w:rsidR="007B0EFF" w:rsidRPr="007B0EFF" w:rsidRDefault="007B0EFF" w:rsidP="542140AC">
      <w:pPr>
        <w:pStyle w:val="Parrafo1"/>
        <w:jc w:val="both"/>
      </w:pPr>
      <w:r w:rsidRPr="007B0EFF">
        <w:t>Herramientas complementarias:</w:t>
      </w:r>
    </w:p>
    <w:p w14:paraId="13FA2F81" w14:textId="696EF1B4" w:rsidR="007B0EFF" w:rsidRPr="007B0EFF" w:rsidRDefault="007B0EFF" w:rsidP="542140AC">
      <w:pPr>
        <w:pStyle w:val="Parrafo1"/>
        <w:jc w:val="both"/>
      </w:pPr>
      <w:r w:rsidRPr="007B0EFF">
        <w:t xml:space="preserve">GitHub: Plataforma de control de versiones </w:t>
      </w:r>
      <w:r w:rsidR="007462E5" w:rsidRPr="007462E5">
        <w:t>que se usa</w:t>
      </w:r>
      <w:r w:rsidRPr="007B0EFF">
        <w:t xml:space="preserve"> para alojar el código fuente, gestionar ramas, </w:t>
      </w:r>
      <w:proofErr w:type="spellStart"/>
      <w:r w:rsidRPr="007B0EFF">
        <w:t>pull</w:t>
      </w:r>
      <w:proofErr w:type="spellEnd"/>
      <w:r w:rsidRPr="007B0EFF">
        <w:t xml:space="preserve"> </w:t>
      </w:r>
      <w:proofErr w:type="spellStart"/>
      <w:r w:rsidRPr="007B0EFF">
        <w:t>requests</w:t>
      </w:r>
      <w:proofErr w:type="spellEnd"/>
      <w:r w:rsidRPr="007B0EFF">
        <w:t xml:space="preserve"> y </w:t>
      </w:r>
      <w:r w:rsidR="007462E5" w:rsidRPr="007462E5">
        <w:t xml:space="preserve">la </w:t>
      </w:r>
      <w:r w:rsidRPr="007B0EFF">
        <w:t>documentación técnica.</w:t>
      </w:r>
    </w:p>
    <w:p w14:paraId="7FFD2839" w14:textId="6E2B0546" w:rsidR="007B0EFF" w:rsidRPr="007B0EFF" w:rsidRDefault="007B0EFF" w:rsidP="542140AC">
      <w:pPr>
        <w:pStyle w:val="Parrafo1"/>
        <w:jc w:val="both"/>
      </w:pPr>
      <w:r w:rsidRPr="007B0EFF">
        <w:t xml:space="preserve">Google </w:t>
      </w:r>
      <w:proofErr w:type="spellStart"/>
      <w:r w:rsidRPr="007B0EFF">
        <w:t>Forms</w:t>
      </w:r>
      <w:proofErr w:type="spellEnd"/>
      <w:r w:rsidRPr="007B0EFF">
        <w:t xml:space="preserve">: Herramienta para </w:t>
      </w:r>
      <w:r w:rsidR="003A65C9" w:rsidRPr="003A65C9">
        <w:t>crear</w:t>
      </w:r>
      <w:r w:rsidRPr="007B0EFF">
        <w:t xml:space="preserve"> y </w:t>
      </w:r>
      <w:r w:rsidR="003A65C9" w:rsidRPr="003A65C9">
        <w:t xml:space="preserve">difundir </w:t>
      </w:r>
      <w:r w:rsidRPr="007B0EFF">
        <w:t xml:space="preserve">encuestas de satisfacción. El formulario </w:t>
      </w:r>
      <w:r w:rsidR="003A65C9" w:rsidRPr="003A65C9">
        <w:t>se compartió automáticamente</w:t>
      </w:r>
      <w:r w:rsidRPr="007B0EFF">
        <w:t xml:space="preserve"> al finalizar el viaje del turista.</w:t>
      </w:r>
    </w:p>
    <w:p w14:paraId="2DFD1409" w14:textId="59E37663" w:rsidR="007B0EFF" w:rsidRPr="007B0EFF" w:rsidRDefault="007B0EFF" w:rsidP="542140AC">
      <w:pPr>
        <w:pStyle w:val="Parrafo1"/>
        <w:jc w:val="both"/>
      </w:pPr>
      <w:r w:rsidRPr="007B0EFF">
        <w:t xml:space="preserve">Generador de Códigos QR: Se utilizó para crear códigos QR que </w:t>
      </w:r>
      <w:r w:rsidR="008D03B1" w:rsidRPr="008D03B1">
        <w:t>redirigen a los</w:t>
      </w:r>
      <w:r w:rsidRPr="007B0EFF">
        <w:t xml:space="preserve"> formularios de encuestas o videos demostrativos de los productos mínimos viables (PMV).</w:t>
      </w:r>
    </w:p>
    <w:p w14:paraId="0C031A16" w14:textId="156B29DB" w:rsidR="006660F1" w:rsidRDefault="005310F0" w:rsidP="542140AC">
      <w:pPr>
        <w:pStyle w:val="Parrafo1"/>
        <w:jc w:val="both"/>
      </w:pPr>
      <w:r w:rsidRPr="005310F0">
        <w:rPr>
          <w:noProof/>
        </w:rPr>
        <w:drawing>
          <wp:inline distT="0" distB="0" distL="0" distR="0" wp14:anchorId="4B317ECA" wp14:editId="75C1004A">
            <wp:extent cx="5731510" cy="2576830"/>
            <wp:effectExtent l="0" t="0" r="2540" b="0"/>
            <wp:docPr id="9956191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619155" name=""/>
                    <pic:cNvPicPr/>
                  </pic:nvPicPr>
                  <pic:blipFill>
                    <a:blip r:embed="rId20"/>
                    <a:stretch>
                      <a:fillRect/>
                    </a:stretch>
                  </pic:blipFill>
                  <pic:spPr>
                    <a:xfrm>
                      <a:off x="0" y="0"/>
                      <a:ext cx="5731510" cy="2576830"/>
                    </a:xfrm>
                    <a:prstGeom prst="rect">
                      <a:avLst/>
                    </a:prstGeom>
                  </pic:spPr>
                </pic:pic>
              </a:graphicData>
            </a:graphic>
          </wp:inline>
        </w:drawing>
      </w:r>
    </w:p>
    <w:p w14:paraId="7579131E" w14:textId="77777777" w:rsidR="005310F0" w:rsidRDefault="005310F0" w:rsidP="542140AC">
      <w:pPr>
        <w:pStyle w:val="Parrafo1"/>
        <w:jc w:val="both"/>
      </w:pPr>
    </w:p>
    <w:p w14:paraId="726EB25B" w14:textId="127130B1" w:rsidR="410B2E18" w:rsidRDefault="410B2E18" w:rsidP="410B2E18">
      <w:pPr>
        <w:pStyle w:val="Parrafo1"/>
        <w:jc w:val="both"/>
      </w:pPr>
    </w:p>
    <w:p w14:paraId="7E2B0C35" w14:textId="059BFB40" w:rsidR="410B2E18" w:rsidRDefault="410B2E18" w:rsidP="410B2E18">
      <w:pPr>
        <w:pStyle w:val="Parrafo1"/>
        <w:jc w:val="both"/>
      </w:pPr>
    </w:p>
    <w:p w14:paraId="56CBF1A5" w14:textId="42B52F1A" w:rsidR="410B2E18" w:rsidRDefault="410B2E18" w:rsidP="410B2E18">
      <w:pPr>
        <w:pStyle w:val="Parrafo1"/>
        <w:jc w:val="both"/>
      </w:pPr>
    </w:p>
    <w:p w14:paraId="53B6B042" w14:textId="6DA07B51" w:rsidR="410B2E18" w:rsidRDefault="410B2E18" w:rsidP="410B2E18">
      <w:pPr>
        <w:pStyle w:val="Parrafo1"/>
        <w:jc w:val="both"/>
      </w:pPr>
    </w:p>
    <w:p w14:paraId="1310684C" w14:textId="39A8FE57" w:rsidR="410B2E18" w:rsidRDefault="410B2E18" w:rsidP="410B2E18">
      <w:pPr>
        <w:pStyle w:val="Parrafo1"/>
        <w:jc w:val="both"/>
      </w:pPr>
    </w:p>
    <w:p w14:paraId="481B29DA" w14:textId="2612B3F6" w:rsidR="410B2E18" w:rsidRDefault="410B2E18" w:rsidP="410B2E18">
      <w:pPr>
        <w:pStyle w:val="Parrafo1"/>
        <w:jc w:val="both"/>
      </w:pPr>
    </w:p>
    <w:p w14:paraId="75438A5F" w14:textId="558A42E8" w:rsidR="410B2E18" w:rsidRDefault="410B2E18" w:rsidP="410B2E18">
      <w:pPr>
        <w:pStyle w:val="Parrafo1"/>
        <w:jc w:val="both"/>
      </w:pPr>
    </w:p>
    <w:p w14:paraId="55D85FB4" w14:textId="6B53CB65" w:rsidR="005310F0" w:rsidRDefault="0084144C" w:rsidP="542140AC">
      <w:pPr>
        <w:pStyle w:val="Subtitulo1"/>
        <w:jc w:val="both"/>
      </w:pPr>
      <w:r>
        <w:t>DISEÑO DE INGENIERÍA</w:t>
      </w:r>
    </w:p>
    <w:p w14:paraId="75EF5CB6" w14:textId="1FC40F43" w:rsidR="0084144C" w:rsidRDefault="001130D2" w:rsidP="542140AC">
      <w:pPr>
        <w:pStyle w:val="Subtitulo2"/>
        <w:jc w:val="both"/>
      </w:pPr>
      <w:r>
        <w:t>Listado de requerimientos funcionales</w:t>
      </w:r>
    </w:p>
    <w:tbl>
      <w:tblPr>
        <w:tblW w:w="8642" w:type="dxa"/>
        <w:tblInd w:w="709" w:type="dxa"/>
        <w:tblCellMar>
          <w:left w:w="70" w:type="dxa"/>
          <w:right w:w="70" w:type="dxa"/>
        </w:tblCellMar>
        <w:tblLook w:val="04A0" w:firstRow="1" w:lastRow="0" w:firstColumn="1" w:lastColumn="0" w:noHBand="0" w:noVBand="1"/>
      </w:tblPr>
      <w:tblGrid>
        <w:gridCol w:w="2491"/>
        <w:gridCol w:w="2355"/>
        <w:gridCol w:w="3796"/>
      </w:tblGrid>
      <w:tr w:rsidR="00C179C0" w:rsidRPr="00853321" w14:paraId="2D257288" w14:textId="25AF3309">
        <w:trPr>
          <w:trHeight w:val="300"/>
        </w:trPr>
        <w:tc>
          <w:tcPr>
            <w:tcW w:w="2491" w:type="dxa"/>
            <w:tcBorders>
              <w:top w:val="single" w:sz="4" w:space="0" w:color="auto"/>
              <w:left w:val="single" w:sz="4" w:space="0" w:color="auto"/>
              <w:bottom w:val="single" w:sz="4" w:space="0" w:color="auto"/>
              <w:right w:val="single" w:sz="4" w:space="0" w:color="auto"/>
            </w:tcBorders>
            <w:vAlign w:val="center"/>
          </w:tcPr>
          <w:p w14:paraId="2BCA79A5" w14:textId="56CDBEDD" w:rsidR="00C179C0" w:rsidRPr="00C179C0" w:rsidRDefault="00C179C0" w:rsidP="00C179C0">
            <w:pPr>
              <w:spacing w:after="0" w:line="240" w:lineRule="auto"/>
              <w:jc w:val="both"/>
              <w:rPr>
                <w:rFonts w:ascii="Times New Roman" w:eastAsia="Times New Roman" w:hAnsi="Times New Roman" w:cs="Times New Roman"/>
                <w:b/>
                <w:bCs/>
                <w:color w:val="000000"/>
                <w:sz w:val="22"/>
                <w:szCs w:val="22"/>
                <w:lang w:eastAsia="es-ES"/>
              </w:rPr>
            </w:pPr>
            <w:r w:rsidRPr="00C179C0">
              <w:rPr>
                <w:rStyle w:val="Strong"/>
                <w:rFonts w:ascii="Times New Roman" w:hAnsi="Times New Roman" w:cs="Times New Roman"/>
              </w:rPr>
              <w:t>Nombre del Caso de Uso</w:t>
            </w:r>
          </w:p>
        </w:tc>
        <w:tc>
          <w:tcPr>
            <w:tcW w:w="2355" w:type="dxa"/>
            <w:tcBorders>
              <w:top w:val="single" w:sz="8" w:space="0" w:color="000000" w:themeColor="text1"/>
              <w:left w:val="single" w:sz="4" w:space="0" w:color="auto"/>
              <w:bottom w:val="single" w:sz="8" w:space="0" w:color="000000" w:themeColor="text1"/>
              <w:right w:val="single" w:sz="8" w:space="0" w:color="000000" w:themeColor="text1"/>
            </w:tcBorders>
            <w:vAlign w:val="center"/>
          </w:tcPr>
          <w:p w14:paraId="11A97620" w14:textId="2E1FF702" w:rsidR="00C179C0" w:rsidRPr="00C179C0" w:rsidRDefault="00C179C0" w:rsidP="00C179C0">
            <w:pPr>
              <w:spacing w:after="0" w:line="240" w:lineRule="auto"/>
              <w:jc w:val="both"/>
              <w:rPr>
                <w:rFonts w:ascii="Times New Roman" w:eastAsia="Times New Roman" w:hAnsi="Times New Roman" w:cs="Times New Roman"/>
                <w:b/>
                <w:bCs/>
                <w:color w:val="000000"/>
                <w:sz w:val="22"/>
                <w:szCs w:val="22"/>
                <w:lang w:eastAsia="es-ES"/>
              </w:rPr>
            </w:pPr>
            <w:r w:rsidRPr="00C179C0">
              <w:rPr>
                <w:rStyle w:val="Strong"/>
                <w:rFonts w:ascii="Times New Roman" w:hAnsi="Times New Roman" w:cs="Times New Roman"/>
              </w:rPr>
              <w:t>Descripción</w:t>
            </w:r>
          </w:p>
        </w:tc>
        <w:tc>
          <w:tcPr>
            <w:tcW w:w="3796" w:type="dxa"/>
            <w:tcBorders>
              <w:top w:val="single" w:sz="8" w:space="0" w:color="000000" w:themeColor="text1"/>
              <w:left w:val="single" w:sz="4" w:space="0" w:color="auto"/>
              <w:bottom w:val="single" w:sz="8" w:space="0" w:color="000000" w:themeColor="text1"/>
              <w:right w:val="single" w:sz="8" w:space="0" w:color="000000" w:themeColor="text1"/>
            </w:tcBorders>
            <w:vAlign w:val="center"/>
          </w:tcPr>
          <w:p w14:paraId="4D459F35" w14:textId="1B53CF96" w:rsidR="00C179C0" w:rsidRPr="00C179C0" w:rsidRDefault="00C179C0" w:rsidP="00C179C0">
            <w:pPr>
              <w:spacing w:after="0" w:line="240" w:lineRule="auto"/>
              <w:jc w:val="both"/>
              <w:rPr>
                <w:rFonts w:ascii="Times New Roman" w:eastAsia="Times New Roman" w:hAnsi="Times New Roman" w:cs="Times New Roman"/>
                <w:b/>
                <w:bCs/>
                <w:color w:val="000000"/>
                <w:sz w:val="22"/>
                <w:szCs w:val="22"/>
                <w:lang w:eastAsia="es-ES"/>
              </w:rPr>
            </w:pPr>
            <w:r w:rsidRPr="00C179C0">
              <w:rPr>
                <w:rStyle w:val="Strong"/>
                <w:rFonts w:ascii="Times New Roman" w:hAnsi="Times New Roman" w:cs="Times New Roman"/>
              </w:rPr>
              <w:t>Interfaz</w:t>
            </w:r>
          </w:p>
        </w:tc>
      </w:tr>
      <w:tr w:rsidR="00C179C0" w:rsidRPr="00853321" w14:paraId="0C3B6276" w14:textId="6A149517">
        <w:trPr>
          <w:trHeight w:val="840"/>
        </w:trPr>
        <w:tc>
          <w:tcPr>
            <w:tcW w:w="2491" w:type="dxa"/>
            <w:tcBorders>
              <w:top w:val="single" w:sz="4" w:space="0" w:color="auto"/>
              <w:left w:val="single" w:sz="4" w:space="0" w:color="auto"/>
              <w:bottom w:val="single" w:sz="4" w:space="0" w:color="auto"/>
              <w:right w:val="single" w:sz="4" w:space="0" w:color="auto"/>
            </w:tcBorders>
            <w:vAlign w:val="center"/>
          </w:tcPr>
          <w:p w14:paraId="08F72505" w14:textId="794F6862"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Style w:val="Strong"/>
                <w:rFonts w:ascii="Times New Roman" w:hAnsi="Times New Roman" w:cs="Times New Roman"/>
              </w:rPr>
              <w:t>Consultar itinerarios establecidos</w:t>
            </w:r>
          </w:p>
        </w:tc>
        <w:tc>
          <w:tcPr>
            <w:tcW w:w="2355" w:type="dxa"/>
            <w:tcBorders>
              <w:top w:val="nil"/>
              <w:left w:val="single" w:sz="4" w:space="0" w:color="auto"/>
              <w:bottom w:val="single" w:sz="8" w:space="0" w:color="000000" w:themeColor="text1"/>
              <w:right w:val="single" w:sz="8" w:space="0" w:color="000000" w:themeColor="text1"/>
            </w:tcBorders>
            <w:vAlign w:val="center"/>
          </w:tcPr>
          <w:p w14:paraId="0C53F71A" w14:textId="76646EF6"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Fonts w:ascii="Times New Roman" w:hAnsi="Times New Roman" w:cs="Times New Roman"/>
              </w:rPr>
              <w:t>Permite visualizar los itinerarios turísticos registrados en el sistema, incluyendo actividades, horarios y descripciones.</w:t>
            </w:r>
          </w:p>
        </w:tc>
        <w:tc>
          <w:tcPr>
            <w:tcW w:w="3796" w:type="dxa"/>
            <w:tcBorders>
              <w:top w:val="nil"/>
              <w:left w:val="single" w:sz="4" w:space="0" w:color="auto"/>
              <w:bottom w:val="single" w:sz="8" w:space="0" w:color="000000" w:themeColor="text1"/>
              <w:right w:val="single" w:sz="8" w:space="0" w:color="000000" w:themeColor="text1"/>
            </w:tcBorders>
            <w:vAlign w:val="center"/>
          </w:tcPr>
          <w:p w14:paraId="32A875D0" w14:textId="0601BAD9"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proofErr w:type="spellStart"/>
            <w:r w:rsidRPr="00C179C0">
              <w:rPr>
                <w:rFonts w:ascii="Times New Roman" w:hAnsi="Times New Roman" w:cs="Times New Roman"/>
              </w:rPr>
              <w:t>Dashboard</w:t>
            </w:r>
            <w:proofErr w:type="spellEnd"/>
            <w:r w:rsidRPr="00C179C0">
              <w:rPr>
                <w:rFonts w:ascii="Times New Roman" w:hAnsi="Times New Roman" w:cs="Times New Roman"/>
              </w:rPr>
              <w:t xml:space="preserve"> – </w:t>
            </w:r>
            <w:proofErr w:type="spellStart"/>
            <w:r w:rsidRPr="00C179C0">
              <w:rPr>
                <w:rFonts w:ascii="Times New Roman" w:hAnsi="Times New Roman" w:cs="Times New Roman"/>
              </w:rPr>
              <w:t>Admin</w:t>
            </w:r>
            <w:proofErr w:type="spellEnd"/>
            <w:r w:rsidRPr="00C179C0">
              <w:rPr>
                <w:rFonts w:ascii="Times New Roman" w:hAnsi="Times New Roman" w:cs="Times New Roman"/>
              </w:rPr>
              <w:t xml:space="preserve"> / </w:t>
            </w:r>
            <w:proofErr w:type="spellStart"/>
            <w:r w:rsidRPr="00C179C0">
              <w:rPr>
                <w:rFonts w:ascii="Times New Roman" w:hAnsi="Times New Roman" w:cs="Times New Roman"/>
              </w:rPr>
              <w:t>Dashboard</w:t>
            </w:r>
            <w:proofErr w:type="spellEnd"/>
            <w:r w:rsidRPr="00C179C0">
              <w:rPr>
                <w:rFonts w:ascii="Times New Roman" w:hAnsi="Times New Roman" w:cs="Times New Roman"/>
              </w:rPr>
              <w:t xml:space="preserve"> – Turista</w:t>
            </w:r>
          </w:p>
        </w:tc>
      </w:tr>
      <w:tr w:rsidR="00C179C0" w:rsidRPr="00853321" w14:paraId="14EAFBF5" w14:textId="29455207">
        <w:trPr>
          <w:trHeight w:val="840"/>
        </w:trPr>
        <w:tc>
          <w:tcPr>
            <w:tcW w:w="2491" w:type="dxa"/>
            <w:tcBorders>
              <w:top w:val="single" w:sz="4" w:space="0" w:color="auto"/>
              <w:left w:val="single" w:sz="4" w:space="0" w:color="auto"/>
              <w:bottom w:val="single" w:sz="4" w:space="0" w:color="auto"/>
              <w:right w:val="single" w:sz="4" w:space="0" w:color="auto"/>
            </w:tcBorders>
            <w:vAlign w:val="center"/>
          </w:tcPr>
          <w:p w14:paraId="07CEEBF7" w14:textId="0B69C478"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Style w:val="Strong"/>
                <w:rFonts w:ascii="Times New Roman" w:hAnsi="Times New Roman" w:cs="Times New Roman"/>
              </w:rPr>
              <w:t>Gestionar itinerarios turísticos</w:t>
            </w:r>
          </w:p>
        </w:tc>
        <w:tc>
          <w:tcPr>
            <w:tcW w:w="2355" w:type="dxa"/>
            <w:tcBorders>
              <w:top w:val="nil"/>
              <w:left w:val="single" w:sz="4" w:space="0" w:color="auto"/>
              <w:bottom w:val="single" w:sz="8" w:space="0" w:color="000000" w:themeColor="text1"/>
              <w:right w:val="single" w:sz="8" w:space="0" w:color="000000" w:themeColor="text1"/>
            </w:tcBorders>
            <w:vAlign w:val="center"/>
          </w:tcPr>
          <w:p w14:paraId="283F068C" w14:textId="73A2D475"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Fonts w:ascii="Times New Roman" w:hAnsi="Times New Roman" w:cs="Times New Roman"/>
              </w:rPr>
              <w:t>Permite crear, editar y eliminar itinerarios turísticos desde el panel administrativo.</w:t>
            </w:r>
          </w:p>
        </w:tc>
        <w:tc>
          <w:tcPr>
            <w:tcW w:w="3796" w:type="dxa"/>
            <w:tcBorders>
              <w:top w:val="nil"/>
              <w:left w:val="single" w:sz="4" w:space="0" w:color="auto"/>
              <w:bottom w:val="single" w:sz="8" w:space="0" w:color="000000" w:themeColor="text1"/>
              <w:right w:val="single" w:sz="8" w:space="0" w:color="000000" w:themeColor="text1"/>
            </w:tcBorders>
            <w:vAlign w:val="center"/>
          </w:tcPr>
          <w:p w14:paraId="6368B267" w14:textId="48BD746E"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proofErr w:type="spellStart"/>
            <w:r w:rsidRPr="00C179C0">
              <w:rPr>
                <w:rFonts w:ascii="Times New Roman" w:hAnsi="Times New Roman" w:cs="Times New Roman"/>
              </w:rPr>
              <w:t>Dashboard</w:t>
            </w:r>
            <w:proofErr w:type="spellEnd"/>
            <w:r w:rsidRPr="00C179C0">
              <w:rPr>
                <w:rFonts w:ascii="Times New Roman" w:hAnsi="Times New Roman" w:cs="Times New Roman"/>
              </w:rPr>
              <w:t xml:space="preserve"> – </w:t>
            </w:r>
            <w:proofErr w:type="spellStart"/>
            <w:r w:rsidRPr="00C179C0">
              <w:rPr>
                <w:rFonts w:ascii="Times New Roman" w:hAnsi="Times New Roman" w:cs="Times New Roman"/>
              </w:rPr>
              <w:t>Admin</w:t>
            </w:r>
            <w:proofErr w:type="spellEnd"/>
          </w:p>
        </w:tc>
      </w:tr>
      <w:tr w:rsidR="00C179C0" w:rsidRPr="00853321" w14:paraId="659BD0A0" w14:textId="07FA73AC">
        <w:trPr>
          <w:trHeight w:val="840"/>
        </w:trPr>
        <w:tc>
          <w:tcPr>
            <w:tcW w:w="2491" w:type="dxa"/>
            <w:tcBorders>
              <w:top w:val="single" w:sz="4" w:space="0" w:color="auto"/>
              <w:left w:val="single" w:sz="4" w:space="0" w:color="auto"/>
              <w:bottom w:val="single" w:sz="4" w:space="0" w:color="auto"/>
              <w:right w:val="single" w:sz="4" w:space="0" w:color="auto"/>
            </w:tcBorders>
            <w:vAlign w:val="center"/>
          </w:tcPr>
          <w:p w14:paraId="01239843" w14:textId="27287767"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Style w:val="Strong"/>
                <w:rFonts w:ascii="Times New Roman" w:hAnsi="Times New Roman" w:cs="Times New Roman"/>
              </w:rPr>
              <w:t>Consultar turistas registrados</w:t>
            </w:r>
          </w:p>
        </w:tc>
        <w:tc>
          <w:tcPr>
            <w:tcW w:w="2355" w:type="dxa"/>
            <w:tcBorders>
              <w:top w:val="nil"/>
              <w:left w:val="single" w:sz="4" w:space="0" w:color="auto"/>
              <w:bottom w:val="single" w:sz="8" w:space="0" w:color="000000" w:themeColor="text1"/>
              <w:right w:val="single" w:sz="8" w:space="0" w:color="000000" w:themeColor="text1"/>
            </w:tcBorders>
            <w:vAlign w:val="center"/>
          </w:tcPr>
          <w:p w14:paraId="4D94EED9" w14:textId="56798348"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Fonts w:ascii="Times New Roman" w:hAnsi="Times New Roman" w:cs="Times New Roman"/>
              </w:rPr>
              <w:t>El administrador puede visualizar, filtrar y gestionar la lista de turistas en la base de datos.</w:t>
            </w:r>
          </w:p>
        </w:tc>
        <w:tc>
          <w:tcPr>
            <w:tcW w:w="3796" w:type="dxa"/>
            <w:tcBorders>
              <w:top w:val="nil"/>
              <w:left w:val="single" w:sz="4" w:space="0" w:color="auto"/>
              <w:bottom w:val="single" w:sz="8" w:space="0" w:color="000000" w:themeColor="text1"/>
              <w:right w:val="single" w:sz="8" w:space="0" w:color="000000" w:themeColor="text1"/>
            </w:tcBorders>
            <w:vAlign w:val="center"/>
          </w:tcPr>
          <w:p w14:paraId="2E344635" w14:textId="0EAE4B55"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proofErr w:type="spellStart"/>
            <w:r w:rsidRPr="00C179C0">
              <w:rPr>
                <w:rFonts w:ascii="Times New Roman" w:hAnsi="Times New Roman" w:cs="Times New Roman"/>
              </w:rPr>
              <w:t>Dashboard</w:t>
            </w:r>
            <w:proofErr w:type="spellEnd"/>
            <w:r w:rsidRPr="00C179C0">
              <w:rPr>
                <w:rFonts w:ascii="Times New Roman" w:hAnsi="Times New Roman" w:cs="Times New Roman"/>
              </w:rPr>
              <w:t xml:space="preserve"> – </w:t>
            </w:r>
            <w:proofErr w:type="spellStart"/>
            <w:r w:rsidRPr="00C179C0">
              <w:rPr>
                <w:rFonts w:ascii="Times New Roman" w:hAnsi="Times New Roman" w:cs="Times New Roman"/>
              </w:rPr>
              <w:t>Admin</w:t>
            </w:r>
            <w:proofErr w:type="spellEnd"/>
          </w:p>
        </w:tc>
      </w:tr>
      <w:tr w:rsidR="00C179C0" w:rsidRPr="00853321" w14:paraId="654CA44A" w14:textId="58DB355D">
        <w:trPr>
          <w:trHeight w:val="840"/>
        </w:trPr>
        <w:tc>
          <w:tcPr>
            <w:tcW w:w="2491" w:type="dxa"/>
            <w:tcBorders>
              <w:top w:val="single" w:sz="4" w:space="0" w:color="auto"/>
              <w:left w:val="single" w:sz="4" w:space="0" w:color="auto"/>
              <w:bottom w:val="single" w:sz="4" w:space="0" w:color="auto"/>
              <w:right w:val="single" w:sz="4" w:space="0" w:color="auto"/>
            </w:tcBorders>
            <w:vAlign w:val="center"/>
          </w:tcPr>
          <w:p w14:paraId="7062FA09" w14:textId="4F8CBE1D"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Style w:val="Strong"/>
                <w:rFonts w:ascii="Times New Roman" w:hAnsi="Times New Roman" w:cs="Times New Roman"/>
              </w:rPr>
              <w:t>Asignar itinerarios a turistas</w:t>
            </w:r>
          </w:p>
        </w:tc>
        <w:tc>
          <w:tcPr>
            <w:tcW w:w="2355" w:type="dxa"/>
            <w:tcBorders>
              <w:top w:val="nil"/>
              <w:left w:val="single" w:sz="4" w:space="0" w:color="auto"/>
              <w:bottom w:val="single" w:sz="8" w:space="0" w:color="000000" w:themeColor="text1"/>
              <w:right w:val="single" w:sz="8" w:space="0" w:color="000000" w:themeColor="text1"/>
            </w:tcBorders>
            <w:vAlign w:val="center"/>
          </w:tcPr>
          <w:p w14:paraId="201F2149" w14:textId="65664E40"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Fonts w:ascii="Times New Roman" w:hAnsi="Times New Roman" w:cs="Times New Roman"/>
              </w:rPr>
              <w:t>El administrador puede seleccionar un itinerario existente y asignarlo a un turista específico.</w:t>
            </w:r>
          </w:p>
        </w:tc>
        <w:tc>
          <w:tcPr>
            <w:tcW w:w="3796" w:type="dxa"/>
            <w:tcBorders>
              <w:top w:val="nil"/>
              <w:left w:val="single" w:sz="4" w:space="0" w:color="auto"/>
              <w:bottom w:val="single" w:sz="8" w:space="0" w:color="000000" w:themeColor="text1"/>
              <w:right w:val="single" w:sz="8" w:space="0" w:color="000000" w:themeColor="text1"/>
            </w:tcBorders>
            <w:vAlign w:val="center"/>
          </w:tcPr>
          <w:p w14:paraId="6C9B0C32" w14:textId="20D4E6C9"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proofErr w:type="spellStart"/>
            <w:r w:rsidRPr="00C179C0">
              <w:rPr>
                <w:rFonts w:ascii="Times New Roman" w:hAnsi="Times New Roman" w:cs="Times New Roman"/>
              </w:rPr>
              <w:t>Dashboard</w:t>
            </w:r>
            <w:proofErr w:type="spellEnd"/>
            <w:r w:rsidRPr="00C179C0">
              <w:rPr>
                <w:rFonts w:ascii="Times New Roman" w:hAnsi="Times New Roman" w:cs="Times New Roman"/>
              </w:rPr>
              <w:t xml:space="preserve"> – </w:t>
            </w:r>
            <w:proofErr w:type="spellStart"/>
            <w:r w:rsidRPr="00C179C0">
              <w:rPr>
                <w:rFonts w:ascii="Times New Roman" w:hAnsi="Times New Roman" w:cs="Times New Roman"/>
              </w:rPr>
              <w:t>Admin</w:t>
            </w:r>
            <w:proofErr w:type="spellEnd"/>
          </w:p>
        </w:tc>
      </w:tr>
      <w:tr w:rsidR="00C179C0" w:rsidRPr="00853321" w14:paraId="53AF5C1E" w14:textId="49A66FF6">
        <w:trPr>
          <w:trHeight w:val="840"/>
        </w:trPr>
        <w:tc>
          <w:tcPr>
            <w:tcW w:w="2491" w:type="dxa"/>
            <w:tcBorders>
              <w:top w:val="single" w:sz="4" w:space="0" w:color="auto"/>
              <w:left w:val="single" w:sz="4" w:space="0" w:color="auto"/>
              <w:bottom w:val="single" w:sz="4" w:space="0" w:color="auto"/>
              <w:right w:val="single" w:sz="4" w:space="0" w:color="auto"/>
            </w:tcBorders>
            <w:vAlign w:val="center"/>
          </w:tcPr>
          <w:p w14:paraId="7F366B46" w14:textId="22A67853"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Style w:val="Strong"/>
                <w:rFonts w:ascii="Times New Roman" w:hAnsi="Times New Roman" w:cs="Times New Roman"/>
              </w:rPr>
              <w:t>Generar PDF del itinerario</w:t>
            </w:r>
          </w:p>
        </w:tc>
        <w:tc>
          <w:tcPr>
            <w:tcW w:w="2355" w:type="dxa"/>
            <w:tcBorders>
              <w:top w:val="nil"/>
              <w:left w:val="single" w:sz="4" w:space="0" w:color="auto"/>
              <w:bottom w:val="single" w:sz="8" w:space="0" w:color="000000" w:themeColor="text1"/>
              <w:right w:val="single" w:sz="8" w:space="0" w:color="000000" w:themeColor="text1"/>
            </w:tcBorders>
            <w:vAlign w:val="center"/>
          </w:tcPr>
          <w:p w14:paraId="65BE6180" w14:textId="6762D0AE"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r w:rsidRPr="00C179C0">
              <w:rPr>
                <w:rFonts w:ascii="Times New Roman" w:hAnsi="Times New Roman" w:cs="Times New Roman"/>
              </w:rPr>
              <w:t>El usuario puede descargar su itinerario asignado en formato PDF con detalle de actividades por día.</w:t>
            </w:r>
          </w:p>
        </w:tc>
        <w:tc>
          <w:tcPr>
            <w:tcW w:w="3796" w:type="dxa"/>
            <w:tcBorders>
              <w:top w:val="nil"/>
              <w:left w:val="single" w:sz="4" w:space="0" w:color="auto"/>
              <w:bottom w:val="single" w:sz="8" w:space="0" w:color="000000" w:themeColor="text1"/>
              <w:right w:val="single" w:sz="8" w:space="0" w:color="000000" w:themeColor="text1"/>
            </w:tcBorders>
            <w:vAlign w:val="center"/>
          </w:tcPr>
          <w:p w14:paraId="1122185F" w14:textId="54EC9CD2" w:rsidR="00C179C0" w:rsidRPr="00C179C0" w:rsidRDefault="00C179C0" w:rsidP="00C179C0">
            <w:pPr>
              <w:spacing w:after="0" w:line="240" w:lineRule="auto"/>
              <w:jc w:val="both"/>
              <w:rPr>
                <w:rFonts w:ascii="Times New Roman" w:eastAsia="Times New Roman" w:hAnsi="Times New Roman" w:cs="Times New Roman"/>
                <w:color w:val="000000"/>
                <w:sz w:val="22"/>
                <w:szCs w:val="22"/>
                <w:lang w:eastAsia="es-ES"/>
              </w:rPr>
            </w:pPr>
            <w:proofErr w:type="spellStart"/>
            <w:r w:rsidRPr="00C179C0">
              <w:rPr>
                <w:rFonts w:ascii="Times New Roman" w:hAnsi="Times New Roman" w:cs="Times New Roman"/>
              </w:rPr>
              <w:t>Dashboard</w:t>
            </w:r>
            <w:proofErr w:type="spellEnd"/>
            <w:r w:rsidRPr="00C179C0">
              <w:rPr>
                <w:rFonts w:ascii="Times New Roman" w:hAnsi="Times New Roman" w:cs="Times New Roman"/>
              </w:rPr>
              <w:t xml:space="preserve"> – Turista</w:t>
            </w:r>
          </w:p>
        </w:tc>
      </w:tr>
    </w:tbl>
    <w:p w14:paraId="7BC38739" w14:textId="77777777" w:rsidR="001130D2" w:rsidRDefault="001130D2" w:rsidP="542140AC">
      <w:pPr>
        <w:pStyle w:val="Parrafo2"/>
        <w:jc w:val="both"/>
      </w:pPr>
    </w:p>
    <w:p w14:paraId="374A49A2" w14:textId="77777777" w:rsidR="00850DAE" w:rsidRDefault="00850DAE" w:rsidP="542140AC">
      <w:pPr>
        <w:pStyle w:val="Parrafo2"/>
        <w:jc w:val="both"/>
      </w:pPr>
    </w:p>
    <w:p w14:paraId="3306A430" w14:textId="77777777" w:rsidR="00850DAE" w:rsidRDefault="00850DAE" w:rsidP="542140AC">
      <w:pPr>
        <w:pStyle w:val="Parrafo2"/>
        <w:jc w:val="both"/>
      </w:pPr>
    </w:p>
    <w:p w14:paraId="3E60578F" w14:textId="77777777" w:rsidR="00850DAE" w:rsidRDefault="00850DAE" w:rsidP="542140AC">
      <w:pPr>
        <w:pStyle w:val="Parrafo2"/>
        <w:jc w:val="both"/>
      </w:pPr>
    </w:p>
    <w:p w14:paraId="0CE699C2" w14:textId="44886541" w:rsidR="00CB30A4" w:rsidRDefault="00CB30A4" w:rsidP="542140AC">
      <w:pPr>
        <w:pStyle w:val="Subtitulo2"/>
        <w:jc w:val="both"/>
      </w:pPr>
      <w:r>
        <w:t>Diseño de base de datos</w:t>
      </w:r>
    </w:p>
    <w:p w14:paraId="4B65BF0B" w14:textId="5A712311" w:rsidR="00CB30A4" w:rsidRDefault="00B06204" w:rsidP="542140AC">
      <w:pPr>
        <w:pStyle w:val="Parrafo2"/>
        <w:jc w:val="both"/>
      </w:pPr>
      <w:r>
        <w:rPr>
          <w:rFonts w:eastAsia="Times New Roman"/>
          <w:noProof/>
          <w:sz w:val="24"/>
          <w:szCs w:val="24"/>
        </w:rPr>
        <w:drawing>
          <wp:inline distT="114300" distB="114300" distL="114300" distR="114300" wp14:anchorId="415B3A50" wp14:editId="1C991C84">
            <wp:extent cx="5257800" cy="2639291"/>
            <wp:effectExtent l="0" t="0" r="0" b="8890"/>
            <wp:docPr id="801039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a:stretch>
                      <a:fillRect/>
                    </a:stretch>
                  </pic:blipFill>
                  <pic:spPr>
                    <a:xfrm>
                      <a:off x="0" y="0"/>
                      <a:ext cx="5260697" cy="2640745"/>
                    </a:xfrm>
                    <a:prstGeom prst="rect">
                      <a:avLst/>
                    </a:prstGeom>
                    <a:ln/>
                  </pic:spPr>
                </pic:pic>
              </a:graphicData>
            </a:graphic>
          </wp:inline>
        </w:drawing>
      </w:r>
    </w:p>
    <w:p w14:paraId="26B36514" w14:textId="77777777" w:rsidR="00DB3B5D" w:rsidRDefault="00DB3B5D" w:rsidP="542140AC">
      <w:pPr>
        <w:pStyle w:val="Parrafo2"/>
        <w:jc w:val="both"/>
      </w:pPr>
    </w:p>
    <w:p w14:paraId="41DFEE34" w14:textId="090531EC" w:rsidR="1D2FC86E" w:rsidRDefault="1D2FC86E">
      <w:r>
        <w:br w:type="page"/>
      </w:r>
    </w:p>
    <w:p w14:paraId="56A9BD5F" w14:textId="34B4B4A5" w:rsidR="1D2FC86E" w:rsidRDefault="1D2FC86E" w:rsidP="1D2FC86E">
      <w:pPr>
        <w:pStyle w:val="Parrafo2"/>
        <w:jc w:val="both"/>
      </w:pPr>
    </w:p>
    <w:p w14:paraId="78ADA867" w14:textId="6FCF2AE7" w:rsidR="00DB3B5D" w:rsidRDefault="00DB3B5D" w:rsidP="542140AC">
      <w:pPr>
        <w:pStyle w:val="Subtitulo2"/>
        <w:jc w:val="both"/>
      </w:pPr>
      <w:r>
        <w:t>Arquitectura de la solución planteada</w:t>
      </w:r>
    </w:p>
    <w:p w14:paraId="66D933FB" w14:textId="77777777" w:rsidR="00195424" w:rsidRPr="00195424" w:rsidRDefault="00195424" w:rsidP="00195424">
      <w:pPr>
        <w:pStyle w:val="Subtitulo2"/>
        <w:numPr>
          <w:ilvl w:val="0"/>
          <w:numId w:val="0"/>
        </w:numPr>
        <w:ind w:left="360"/>
        <w:rPr>
          <w:b w:val="0"/>
          <w:bCs w:val="0"/>
        </w:rPr>
      </w:pPr>
      <w:r w:rsidRPr="00195424">
        <w:rPr>
          <w:b w:val="0"/>
          <w:bCs w:val="0"/>
        </w:rPr>
        <w:t>La aplicación está diseñada bajo una arquitectura multicapa cliente-servidor, siguiendo el patrón Modelo-Vista-Controlador (MVC) y una lógica desacoplada mediante servicios REST. Este enfoque garantiza escalabilidad, mantenibilidad y separación clara de responsabilidades. Los requerimientos funcionales definidos para el sistema —consultar itinerarios establecidos, gestionar reservas automatizadas, brindar asesoramiento turístico en tiempo real, automatizar respuestas de preguntas frecuentes y permitir la elección de preferencias— se integran dentro de esta estructura, asegurando que cada caso de uso se soporte adecuadamente desde el diseño técnico.</w:t>
      </w:r>
    </w:p>
    <w:p w14:paraId="35AC0597" w14:textId="1AA739FC" w:rsidR="00195424" w:rsidRPr="00195424" w:rsidRDefault="00195424" w:rsidP="00195424">
      <w:pPr>
        <w:pStyle w:val="Subtitulo2"/>
        <w:numPr>
          <w:ilvl w:val="0"/>
          <w:numId w:val="0"/>
        </w:numPr>
        <w:ind w:left="360"/>
        <w:rPr>
          <w:b w:val="0"/>
          <w:bCs w:val="0"/>
        </w:rPr>
      </w:pPr>
      <w:r w:rsidRPr="00195424">
        <w:rPr>
          <w:rStyle w:val="Strong"/>
          <w:b/>
          <w:bCs/>
        </w:rPr>
        <w:t>1. Capa de Presentación (</w:t>
      </w:r>
      <w:proofErr w:type="spellStart"/>
      <w:r w:rsidRPr="00195424">
        <w:rPr>
          <w:rStyle w:val="Strong"/>
          <w:b/>
          <w:bCs/>
        </w:rPr>
        <w:t>Frontend</w:t>
      </w:r>
      <w:proofErr w:type="spellEnd"/>
      <w:r w:rsidRPr="00195424">
        <w:rPr>
          <w:rStyle w:val="Strong"/>
          <w:b/>
          <w:bCs/>
        </w:rPr>
        <w:t>)</w:t>
      </w:r>
      <w:r w:rsidRPr="00195424">
        <w:rPr>
          <w:b w:val="0"/>
          <w:bCs w:val="0"/>
        </w:rPr>
        <w:br/>
        <w:t xml:space="preserve">Desarrollada con React.js, permite la interacción directa del turista y del administrador mediante interfaces gráficas modernas y responsivas. En esta capa se implementan las vistas necesarias para que el usuario consulte los itinerarios sugeridos, acceda a las excursiones disponibles, mantenga comunicación en tiempo real con el asistente. Incluye formularios para autenticación y registro, paneles de visualización de itinerarios, interfaz del </w:t>
      </w:r>
      <w:proofErr w:type="spellStart"/>
      <w:r w:rsidRPr="00195424">
        <w:rPr>
          <w:b w:val="0"/>
          <w:bCs w:val="0"/>
        </w:rPr>
        <w:t>chatbot</w:t>
      </w:r>
      <w:proofErr w:type="spellEnd"/>
      <w:r w:rsidRPr="00195424">
        <w:rPr>
          <w:b w:val="0"/>
          <w:bCs w:val="0"/>
        </w:rPr>
        <w:t xml:space="preserve"> y componentes dinámicos que facilitan la experiencia del usuario, especialmente para los casos de uso relacionados con la consulta de itinerarios, la elección de preferencias y el asesoramiento turístico inmediato.</w:t>
      </w:r>
    </w:p>
    <w:p w14:paraId="235F50CB" w14:textId="77777777" w:rsidR="00195424" w:rsidRPr="00195424" w:rsidRDefault="00195424" w:rsidP="00195424">
      <w:pPr>
        <w:pStyle w:val="Subtitulo2"/>
        <w:numPr>
          <w:ilvl w:val="0"/>
          <w:numId w:val="0"/>
        </w:numPr>
        <w:ind w:left="360"/>
        <w:rPr>
          <w:b w:val="0"/>
          <w:bCs w:val="0"/>
        </w:rPr>
      </w:pPr>
      <w:r w:rsidRPr="00195424">
        <w:rPr>
          <w:rStyle w:val="Strong"/>
          <w:b/>
          <w:bCs/>
        </w:rPr>
        <w:t>2. Capa Lógica (</w:t>
      </w:r>
      <w:proofErr w:type="spellStart"/>
      <w:r w:rsidRPr="00195424">
        <w:rPr>
          <w:rStyle w:val="Strong"/>
          <w:b/>
          <w:bCs/>
        </w:rPr>
        <w:t>Backend</w:t>
      </w:r>
      <w:proofErr w:type="spellEnd"/>
      <w:r w:rsidRPr="00195424">
        <w:rPr>
          <w:rStyle w:val="Strong"/>
          <w:b/>
          <w:bCs/>
        </w:rPr>
        <w:t>)</w:t>
      </w:r>
      <w:r w:rsidRPr="00195424">
        <w:rPr>
          <w:b w:val="0"/>
          <w:bCs w:val="0"/>
        </w:rPr>
        <w:br/>
        <w:t xml:space="preserve">Implementada con Node.js y el </w:t>
      </w:r>
      <w:proofErr w:type="spellStart"/>
      <w:r w:rsidRPr="00195424">
        <w:rPr>
          <w:b w:val="0"/>
          <w:bCs w:val="0"/>
        </w:rPr>
        <w:t>framework</w:t>
      </w:r>
      <w:proofErr w:type="spellEnd"/>
      <w:r w:rsidRPr="00195424">
        <w:rPr>
          <w:b w:val="0"/>
          <w:bCs w:val="0"/>
        </w:rPr>
        <w:t xml:space="preserve"> Express, expone una API </w:t>
      </w:r>
      <w:proofErr w:type="spellStart"/>
      <w:r w:rsidRPr="00195424">
        <w:rPr>
          <w:b w:val="0"/>
          <w:bCs w:val="0"/>
        </w:rPr>
        <w:t>RESTful</w:t>
      </w:r>
      <w:proofErr w:type="spellEnd"/>
      <w:r w:rsidRPr="00195424">
        <w:rPr>
          <w:b w:val="0"/>
          <w:bCs w:val="0"/>
        </w:rPr>
        <w:t xml:space="preserve"> que procesa solicitudes del cliente, aplica reglas de negocio y gestiona la autenticación y autorización mediante JWT. En esta capa reside la lógica que permite automatizar la gestión de reservas, generar respuestas a preguntas frecuentes y procesar consultas turísticas en tiempo real. Asimismo, organiza el flujo de información entre la capa de presentación y la base de datos, asegurando coherencia, validación de datos y la ejecución de operaciones asociadas a cada uno de los casos de uso funcionales establecidos.</w:t>
      </w:r>
    </w:p>
    <w:p w14:paraId="1AAB348B" w14:textId="447B5DE0" w:rsidR="00195424" w:rsidRPr="00195424" w:rsidRDefault="00195424" w:rsidP="00195424">
      <w:pPr>
        <w:pStyle w:val="Subtitulo2"/>
        <w:numPr>
          <w:ilvl w:val="0"/>
          <w:numId w:val="0"/>
        </w:numPr>
        <w:ind w:left="360"/>
        <w:rPr>
          <w:b w:val="0"/>
          <w:bCs w:val="0"/>
        </w:rPr>
      </w:pPr>
      <w:r w:rsidRPr="00195424">
        <w:rPr>
          <w:rStyle w:val="Strong"/>
          <w:b/>
          <w:bCs/>
        </w:rPr>
        <w:t>3. Capa de Datos</w:t>
      </w:r>
      <w:r w:rsidRPr="00195424">
        <w:rPr>
          <w:b w:val="0"/>
          <w:bCs w:val="0"/>
        </w:rPr>
        <w:br/>
      </w:r>
      <w:r w:rsidR="00312474" w:rsidRPr="00312474">
        <w:rPr>
          <w:b w:val="0"/>
          <w:bCs w:val="0"/>
        </w:rPr>
        <w:t>La base de datos, construida</w:t>
      </w:r>
      <w:r w:rsidRPr="00195424">
        <w:rPr>
          <w:b w:val="0"/>
          <w:bCs w:val="0"/>
        </w:rPr>
        <w:t xml:space="preserve"> sobre MySQL, almacena información estructurada en tablas relacionadas </w:t>
      </w:r>
      <w:r w:rsidR="00312474" w:rsidRPr="00312474">
        <w:rPr>
          <w:b w:val="0"/>
          <w:bCs w:val="0"/>
        </w:rPr>
        <w:t>que incluyen datos sobre</w:t>
      </w:r>
      <w:r w:rsidRPr="00195424">
        <w:rPr>
          <w:b w:val="0"/>
          <w:bCs w:val="0"/>
        </w:rPr>
        <w:t xml:space="preserve"> usuarios y roles, itinerarios turísticos, preferencias, reservas y actividades. Este modelo relacional </w:t>
      </w:r>
      <w:r w:rsidR="00312474" w:rsidRPr="00312474">
        <w:rPr>
          <w:b w:val="0"/>
          <w:bCs w:val="0"/>
        </w:rPr>
        <w:t>asegura la</w:t>
      </w:r>
      <w:r w:rsidRPr="00195424">
        <w:rPr>
          <w:b w:val="0"/>
          <w:bCs w:val="0"/>
        </w:rPr>
        <w:t xml:space="preserve"> integridad referencial y </w:t>
      </w:r>
      <w:r w:rsidR="00312474" w:rsidRPr="00312474">
        <w:rPr>
          <w:b w:val="0"/>
          <w:bCs w:val="0"/>
        </w:rPr>
        <w:t xml:space="preserve">permite realizar </w:t>
      </w:r>
      <w:r w:rsidRPr="00195424">
        <w:rPr>
          <w:b w:val="0"/>
          <w:bCs w:val="0"/>
        </w:rPr>
        <w:t>consultas eficientes</w:t>
      </w:r>
      <w:r w:rsidR="00312474" w:rsidRPr="00312474">
        <w:rPr>
          <w:b w:val="0"/>
          <w:bCs w:val="0"/>
        </w:rPr>
        <w:t>. De esta manera, se pueden</w:t>
      </w:r>
      <w:r w:rsidRPr="00195424">
        <w:rPr>
          <w:b w:val="0"/>
          <w:bCs w:val="0"/>
        </w:rPr>
        <w:t xml:space="preserve"> recuperar itinerarios establecidos, registrar </w:t>
      </w:r>
      <w:r w:rsidR="00312474" w:rsidRPr="00312474">
        <w:rPr>
          <w:b w:val="0"/>
          <w:bCs w:val="0"/>
        </w:rPr>
        <w:t xml:space="preserve">las </w:t>
      </w:r>
      <w:r w:rsidRPr="00195424">
        <w:rPr>
          <w:b w:val="0"/>
          <w:bCs w:val="0"/>
        </w:rPr>
        <w:t xml:space="preserve">acciones </w:t>
      </w:r>
      <w:r w:rsidR="00312474" w:rsidRPr="00312474">
        <w:rPr>
          <w:b w:val="0"/>
          <w:bCs w:val="0"/>
        </w:rPr>
        <w:t>de los usuarios</w:t>
      </w:r>
      <w:r w:rsidRPr="00195424">
        <w:rPr>
          <w:b w:val="0"/>
          <w:bCs w:val="0"/>
        </w:rPr>
        <w:t xml:space="preserve">, almacenar </w:t>
      </w:r>
      <w:r w:rsidR="00312474" w:rsidRPr="00312474">
        <w:rPr>
          <w:b w:val="0"/>
          <w:bCs w:val="0"/>
        </w:rPr>
        <w:t xml:space="preserve">sus </w:t>
      </w:r>
      <w:r w:rsidRPr="00195424">
        <w:rPr>
          <w:b w:val="0"/>
          <w:bCs w:val="0"/>
        </w:rPr>
        <w:t xml:space="preserve">preferencias. Su diseño </w:t>
      </w:r>
      <w:r w:rsidR="00312474" w:rsidRPr="00312474">
        <w:rPr>
          <w:b w:val="0"/>
          <w:bCs w:val="0"/>
        </w:rPr>
        <w:t xml:space="preserve">está optimizado para </w:t>
      </w:r>
      <w:r w:rsidRPr="00195424">
        <w:rPr>
          <w:b w:val="0"/>
          <w:bCs w:val="0"/>
        </w:rPr>
        <w:t xml:space="preserve">soportar de manera confiable </w:t>
      </w:r>
      <w:r w:rsidR="00312474" w:rsidRPr="00312474">
        <w:rPr>
          <w:b w:val="0"/>
          <w:bCs w:val="0"/>
        </w:rPr>
        <w:t xml:space="preserve">tanto </w:t>
      </w:r>
      <w:r w:rsidRPr="00195424">
        <w:rPr>
          <w:b w:val="0"/>
          <w:bCs w:val="0"/>
        </w:rPr>
        <w:t xml:space="preserve">las operaciones de lectura </w:t>
      </w:r>
      <w:r w:rsidR="00312474" w:rsidRPr="00312474">
        <w:rPr>
          <w:b w:val="0"/>
          <w:bCs w:val="0"/>
        </w:rPr>
        <w:t>como de</w:t>
      </w:r>
      <w:r w:rsidRPr="00195424">
        <w:rPr>
          <w:b w:val="0"/>
          <w:bCs w:val="0"/>
        </w:rPr>
        <w:t xml:space="preserve"> escritura </w:t>
      </w:r>
      <w:r w:rsidR="00312474" w:rsidRPr="00312474">
        <w:rPr>
          <w:b w:val="0"/>
          <w:bCs w:val="0"/>
        </w:rPr>
        <w:t>necesarias para cumplir con</w:t>
      </w:r>
      <w:r w:rsidRPr="00195424">
        <w:rPr>
          <w:b w:val="0"/>
          <w:bCs w:val="0"/>
        </w:rPr>
        <w:t xml:space="preserve"> los requerimientos funcionales del sistema.</w:t>
      </w:r>
    </w:p>
    <w:p w14:paraId="350B8633" w14:textId="3CEB5430" w:rsidR="00195424" w:rsidRDefault="00195424" w:rsidP="00195424">
      <w:pPr>
        <w:pStyle w:val="Subtitulo2"/>
        <w:numPr>
          <w:ilvl w:val="0"/>
          <w:numId w:val="0"/>
        </w:numPr>
        <w:ind w:left="360"/>
      </w:pPr>
      <w:r w:rsidRPr="00195424">
        <w:rPr>
          <w:rStyle w:val="Strong"/>
          <w:b/>
          <w:bCs/>
        </w:rPr>
        <w:t>Comunicación entre capas</w:t>
      </w:r>
      <w:r w:rsidRPr="00195424">
        <w:rPr>
          <w:b w:val="0"/>
          <w:bCs w:val="0"/>
        </w:rPr>
        <w:br/>
        <w:t xml:space="preserve">La interacción entre las </w:t>
      </w:r>
      <w:r w:rsidR="001B060B" w:rsidRPr="001B060B">
        <w:rPr>
          <w:b w:val="0"/>
          <w:bCs w:val="0"/>
        </w:rPr>
        <w:t xml:space="preserve">distintas </w:t>
      </w:r>
      <w:r w:rsidRPr="00195424">
        <w:rPr>
          <w:b w:val="0"/>
          <w:bCs w:val="0"/>
        </w:rPr>
        <w:t xml:space="preserve">capas </w:t>
      </w:r>
      <w:r w:rsidR="001B060B" w:rsidRPr="001B060B">
        <w:rPr>
          <w:b w:val="0"/>
          <w:bCs w:val="0"/>
        </w:rPr>
        <w:t xml:space="preserve">del sistema </w:t>
      </w:r>
      <w:r w:rsidRPr="00195424">
        <w:rPr>
          <w:b w:val="0"/>
          <w:bCs w:val="0"/>
        </w:rPr>
        <w:t xml:space="preserve">se realiza </w:t>
      </w:r>
      <w:r w:rsidR="001B060B" w:rsidRPr="001B060B">
        <w:rPr>
          <w:b w:val="0"/>
          <w:bCs w:val="0"/>
        </w:rPr>
        <w:t>a través de</w:t>
      </w:r>
      <w:r w:rsidRPr="00195424">
        <w:rPr>
          <w:b w:val="0"/>
          <w:bCs w:val="0"/>
        </w:rPr>
        <w:t xml:space="preserve"> peticiones HTTP seguras, </w:t>
      </w:r>
      <w:r w:rsidR="001B060B" w:rsidRPr="001B060B">
        <w:rPr>
          <w:b w:val="0"/>
          <w:bCs w:val="0"/>
        </w:rPr>
        <w:t xml:space="preserve">lo que garantiza la </w:t>
      </w:r>
      <w:r w:rsidRPr="00195424">
        <w:rPr>
          <w:b w:val="0"/>
          <w:bCs w:val="0"/>
        </w:rPr>
        <w:t xml:space="preserve">confidencialidad y protección de </w:t>
      </w:r>
      <w:r w:rsidR="001B060B" w:rsidRPr="001B060B">
        <w:rPr>
          <w:b w:val="0"/>
          <w:bCs w:val="0"/>
        </w:rPr>
        <w:t xml:space="preserve">los </w:t>
      </w:r>
      <w:r w:rsidRPr="00195424">
        <w:rPr>
          <w:b w:val="0"/>
          <w:bCs w:val="0"/>
        </w:rPr>
        <w:t xml:space="preserve">datos. La arquitectura fue </w:t>
      </w:r>
      <w:r w:rsidR="001B060B" w:rsidRPr="001B060B">
        <w:rPr>
          <w:b w:val="0"/>
          <w:bCs w:val="0"/>
        </w:rPr>
        <w:t>diseñada de manera</w:t>
      </w:r>
      <w:r w:rsidRPr="00195424">
        <w:rPr>
          <w:b w:val="0"/>
          <w:bCs w:val="0"/>
        </w:rPr>
        <w:t xml:space="preserve"> modular, escalable y fácilmente integrable con otros servicios turísticos en el futuro. Cada capa contribuye al cumplimiento de los cinco requerimientos funcionales definidos, </w:t>
      </w:r>
      <w:r w:rsidR="001B060B" w:rsidRPr="001B060B">
        <w:rPr>
          <w:b w:val="0"/>
          <w:bCs w:val="0"/>
        </w:rPr>
        <w:t xml:space="preserve">asegurando </w:t>
      </w:r>
      <w:r w:rsidRPr="00195424">
        <w:rPr>
          <w:b w:val="0"/>
          <w:bCs w:val="0"/>
        </w:rPr>
        <w:t xml:space="preserve">que la solución responda </w:t>
      </w:r>
      <w:r w:rsidR="001B060B" w:rsidRPr="001B060B">
        <w:rPr>
          <w:b w:val="0"/>
          <w:bCs w:val="0"/>
        </w:rPr>
        <w:t>de forma eficiente</w:t>
      </w:r>
      <w:r w:rsidRPr="00195424">
        <w:rPr>
          <w:b w:val="0"/>
          <w:bCs w:val="0"/>
        </w:rPr>
        <w:t xml:space="preserve"> a las necesidades </w:t>
      </w:r>
      <w:r w:rsidR="001B060B" w:rsidRPr="001B060B">
        <w:rPr>
          <w:b w:val="0"/>
          <w:bCs w:val="0"/>
        </w:rPr>
        <w:t>tanto</w:t>
      </w:r>
      <w:r w:rsidRPr="00195424">
        <w:rPr>
          <w:b w:val="0"/>
          <w:bCs w:val="0"/>
        </w:rPr>
        <w:t xml:space="preserve"> de la agencia de viajes </w:t>
      </w:r>
      <w:r w:rsidR="001B060B" w:rsidRPr="001B060B">
        <w:rPr>
          <w:b w:val="0"/>
          <w:bCs w:val="0"/>
        </w:rPr>
        <w:t>como</w:t>
      </w:r>
      <w:r w:rsidRPr="00195424">
        <w:rPr>
          <w:b w:val="0"/>
          <w:bCs w:val="0"/>
        </w:rPr>
        <w:t xml:space="preserve"> de los usuarios finales.</w:t>
      </w:r>
    </w:p>
    <w:p w14:paraId="581DBB40" w14:textId="3F661D6D" w:rsidR="0CC94135" w:rsidRDefault="005F6FA3" w:rsidP="00486AAF">
      <w:pPr>
        <w:pStyle w:val="Parrafo2"/>
        <w:ind w:left="0"/>
        <w:jc w:val="both"/>
        <w:rPr>
          <w:rFonts w:eastAsia="Aptos"/>
        </w:rPr>
      </w:pPr>
      <w:r>
        <w:rPr>
          <w:rFonts w:eastAsia="Aptos"/>
          <w:noProof/>
        </w:rPr>
        <w:drawing>
          <wp:inline distT="0" distB="0" distL="0" distR="0" wp14:anchorId="2183EEFE" wp14:editId="79B44458">
            <wp:extent cx="5777345" cy="3153844"/>
            <wp:effectExtent l="0" t="0" r="0" b="8890"/>
            <wp:docPr id="17054800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98075" cy="3165161"/>
                    </a:xfrm>
                    <a:prstGeom prst="rect">
                      <a:avLst/>
                    </a:prstGeom>
                    <a:noFill/>
                  </pic:spPr>
                </pic:pic>
              </a:graphicData>
            </a:graphic>
          </wp:inline>
        </w:drawing>
      </w:r>
    </w:p>
    <w:p w14:paraId="59B585DB" w14:textId="4CE58A2E" w:rsidR="0CC94135" w:rsidRDefault="0CC94135" w:rsidP="0CC94135">
      <w:pPr>
        <w:pStyle w:val="Parrafo2"/>
        <w:jc w:val="both"/>
      </w:pPr>
    </w:p>
    <w:p w14:paraId="5E58A20B" w14:textId="1B1F784A" w:rsidR="000F17F8" w:rsidRDefault="000F17F8" w:rsidP="00486AAF">
      <w:pPr>
        <w:pStyle w:val="Parrafo2"/>
        <w:ind w:left="0"/>
        <w:jc w:val="both"/>
      </w:pPr>
    </w:p>
    <w:p w14:paraId="7B226E61" w14:textId="2C89DEAD" w:rsidR="000F17F8" w:rsidRDefault="000F17F8" w:rsidP="542140AC">
      <w:pPr>
        <w:pStyle w:val="Subtitulo2"/>
        <w:jc w:val="both"/>
      </w:pPr>
      <w:r>
        <w:t>Código de la aplicación por capas</w:t>
      </w:r>
    </w:p>
    <w:p w14:paraId="4438E631" w14:textId="03C71F1D" w:rsidR="00722E63" w:rsidRPr="00722E63" w:rsidRDefault="00722E63" w:rsidP="542140AC">
      <w:pPr>
        <w:pStyle w:val="Parrafo2"/>
        <w:jc w:val="both"/>
      </w:pPr>
      <w:r w:rsidRPr="00722E63">
        <w:t xml:space="preserve">El código fuente de la aplicación ha sido estructurado por capas para asegurar </w:t>
      </w:r>
      <w:r w:rsidRPr="3B6C1F7B">
        <w:rPr>
          <w:rFonts w:eastAsia="Aptos"/>
          <w:b/>
        </w:rPr>
        <w:t>claridad, mantenimiento y reutilización</w:t>
      </w:r>
      <w:r w:rsidRPr="00722E63">
        <w:t>. Las capas implementadas son:</w:t>
      </w:r>
    </w:p>
    <w:p w14:paraId="06A08226" w14:textId="62E7D256" w:rsidR="309570D7" w:rsidRDefault="309570D7" w:rsidP="309570D7">
      <w:pPr>
        <w:pStyle w:val="Parrafo2"/>
        <w:jc w:val="both"/>
        <w:rPr>
          <w:rFonts w:eastAsia="Aptos"/>
          <w:b/>
          <w:bCs/>
        </w:rPr>
      </w:pPr>
      <w:proofErr w:type="spellStart"/>
      <w:r w:rsidRPr="309570D7">
        <w:rPr>
          <w:rFonts w:eastAsia="Aptos"/>
          <w:b/>
          <w:bCs/>
        </w:rPr>
        <w:t>Frontend</w:t>
      </w:r>
      <w:proofErr w:type="spellEnd"/>
      <w:r w:rsidRPr="309570D7">
        <w:rPr>
          <w:rFonts w:eastAsia="Aptos"/>
          <w:b/>
          <w:bCs/>
        </w:rPr>
        <w:t xml:space="preserve"> (React.js)</w:t>
      </w:r>
    </w:p>
    <w:p w14:paraId="690B7C5A" w14:textId="3A1740D1" w:rsidR="309570D7" w:rsidRDefault="309570D7" w:rsidP="309570D7">
      <w:pPr>
        <w:pStyle w:val="Parrafo2"/>
        <w:jc w:val="both"/>
        <w:rPr>
          <w:rFonts w:eastAsia="Aptos"/>
        </w:rPr>
      </w:pPr>
      <w:r w:rsidRPr="309570D7">
        <w:rPr>
          <w:rFonts w:eastAsia="Aptos"/>
        </w:rPr>
        <w:t>Contiene componentes, módulos, servicios y rutas. Cada vista (turista, administrador) tiene su carpeta y lógica independiente, garantizando modularidad y facilidad de mantenimiento.</w:t>
      </w:r>
    </w:p>
    <w:p w14:paraId="4A008E91" w14:textId="14EBA5E4" w:rsidR="309570D7" w:rsidRDefault="309570D7" w:rsidP="309570D7">
      <w:pPr>
        <w:pStyle w:val="Parrafo2"/>
        <w:jc w:val="both"/>
        <w:rPr>
          <w:rFonts w:eastAsia="Aptos"/>
          <w:b/>
          <w:bCs/>
        </w:rPr>
      </w:pPr>
      <w:proofErr w:type="spellStart"/>
      <w:r w:rsidRPr="309570D7">
        <w:rPr>
          <w:rFonts w:eastAsia="Aptos"/>
          <w:b/>
          <w:bCs/>
        </w:rPr>
        <w:t>Backend</w:t>
      </w:r>
      <w:proofErr w:type="spellEnd"/>
      <w:r w:rsidRPr="309570D7">
        <w:rPr>
          <w:rFonts w:eastAsia="Aptos"/>
          <w:b/>
          <w:bCs/>
        </w:rPr>
        <w:t xml:space="preserve"> (Node.js con Express)</w:t>
      </w:r>
    </w:p>
    <w:p w14:paraId="4DEEEF14" w14:textId="045B399F" w:rsidR="309570D7" w:rsidRDefault="309570D7" w:rsidP="309570D7">
      <w:pPr>
        <w:pStyle w:val="Parrafo2"/>
        <w:jc w:val="both"/>
        <w:rPr>
          <w:rFonts w:eastAsia="Aptos"/>
        </w:rPr>
      </w:pPr>
      <w:r w:rsidRPr="309570D7">
        <w:rPr>
          <w:rFonts w:eastAsia="Aptos"/>
        </w:rPr>
        <w:t>Distribuido en controladores, servicios y modelos. La lógica de negocio y las conexiones a la base de datos están desacopladas mediante principios de arquitectura limpia, lo que permite escalabilidad y separación de responsabilidades.</w:t>
      </w:r>
    </w:p>
    <w:p w14:paraId="303952B2" w14:textId="200FBA49" w:rsidR="309570D7" w:rsidRDefault="309570D7" w:rsidP="309570D7">
      <w:pPr>
        <w:pStyle w:val="Parrafo2"/>
        <w:jc w:val="both"/>
        <w:rPr>
          <w:rFonts w:eastAsia="Aptos"/>
          <w:b/>
          <w:bCs/>
        </w:rPr>
      </w:pPr>
      <w:r w:rsidRPr="309570D7">
        <w:rPr>
          <w:rFonts w:eastAsia="Aptos"/>
          <w:b/>
          <w:bCs/>
        </w:rPr>
        <w:t>Base de datos (MySQL)</w:t>
      </w:r>
    </w:p>
    <w:p w14:paraId="32555A2B" w14:textId="7C05CF0F" w:rsidR="309570D7" w:rsidRDefault="3B6C1F7B" w:rsidP="309570D7">
      <w:pPr>
        <w:pStyle w:val="Parrafo2"/>
        <w:jc w:val="both"/>
        <w:rPr>
          <w:rFonts w:eastAsia="Aptos"/>
        </w:rPr>
      </w:pPr>
      <w:r w:rsidRPr="3B6C1F7B">
        <w:rPr>
          <w:rFonts w:eastAsia="Aptos"/>
        </w:rPr>
        <w:t>Organizada en tablas relacionales para usuarios, itinerarios y reservas, asegurando integridad referencial y consultas eficientes.</w:t>
      </w:r>
    </w:p>
    <w:p w14:paraId="4D6EC985" w14:textId="31DA2EF3" w:rsidR="309570D7" w:rsidRDefault="3B6C1F7B" w:rsidP="3B6C1F7B">
      <w:pPr>
        <w:pStyle w:val="Parrafo2"/>
        <w:jc w:val="both"/>
        <w:rPr>
          <w:rFonts w:eastAsia="Aptos"/>
          <w:b/>
          <w:bCs/>
        </w:rPr>
      </w:pPr>
      <w:r w:rsidRPr="3B6C1F7B">
        <w:rPr>
          <w:rFonts w:eastAsia="Aptos"/>
          <w:b/>
          <w:bCs/>
        </w:rPr>
        <w:t>Enlace al repositorio GitHub:</w:t>
      </w:r>
    </w:p>
    <w:p w14:paraId="20200DE5" w14:textId="2274CDD3" w:rsidR="309570D7" w:rsidRDefault="3B6C1F7B" w:rsidP="3B6C1F7B">
      <w:pPr>
        <w:pStyle w:val="Parrafo2"/>
        <w:jc w:val="both"/>
        <w:rPr>
          <w:rFonts w:eastAsia="Aptos"/>
        </w:rPr>
      </w:pPr>
      <w:proofErr w:type="gramStart"/>
      <w:r w:rsidRPr="3B6C1F7B">
        <w:rPr>
          <w:rFonts w:eastAsia="Aptos"/>
        </w:rPr>
        <w:t>Link</w:t>
      </w:r>
      <w:proofErr w:type="gramEnd"/>
      <w:r w:rsidRPr="3B6C1F7B">
        <w:rPr>
          <w:rFonts w:eastAsia="Aptos"/>
        </w:rPr>
        <w:t xml:space="preserve">: </w:t>
      </w:r>
      <w:hyperlink r:id="rId23">
        <w:r w:rsidRPr="3B6C1F7B">
          <w:rPr>
            <w:rStyle w:val="Hyperlink"/>
            <w:rFonts w:eastAsia="Aptos"/>
          </w:rPr>
          <w:t>https://github.com/EdisonWCC/Taller-de-Proyectos-2-Itinerarios-turisticos</w:t>
        </w:r>
      </w:hyperlink>
    </w:p>
    <w:p w14:paraId="3036A4D3" w14:textId="33EE8F2C" w:rsidR="3B6C1F7B" w:rsidRDefault="3B6C1F7B" w:rsidP="3B6C1F7B">
      <w:pPr>
        <w:pStyle w:val="Parrafo2"/>
        <w:jc w:val="both"/>
        <w:rPr>
          <w:rFonts w:eastAsia="Aptos"/>
        </w:rPr>
      </w:pPr>
    </w:p>
    <w:p w14:paraId="3922A334" w14:textId="1BA267BF" w:rsidR="309570D7" w:rsidRDefault="309570D7">
      <w:r>
        <w:br w:type="page"/>
      </w:r>
    </w:p>
    <w:p w14:paraId="58B97580" w14:textId="785CA0D7" w:rsidR="309570D7" w:rsidRDefault="309570D7" w:rsidP="309570D7">
      <w:pPr>
        <w:pStyle w:val="Parrafo2"/>
        <w:jc w:val="both"/>
      </w:pPr>
    </w:p>
    <w:p w14:paraId="4DB80585" w14:textId="5089430A" w:rsidR="000F17F8" w:rsidRDefault="00636C10" w:rsidP="542140AC">
      <w:pPr>
        <w:pStyle w:val="Subtitulo1"/>
        <w:jc w:val="both"/>
      </w:pPr>
      <w:r>
        <w:t>GESTIÓN DEL PROYECTO</w:t>
      </w:r>
    </w:p>
    <w:p w14:paraId="678F3948" w14:textId="62DF5159" w:rsidR="00636C10" w:rsidRDefault="001E206F" w:rsidP="542140AC">
      <w:pPr>
        <w:pStyle w:val="Subtitulo2"/>
        <w:jc w:val="both"/>
      </w:pPr>
      <w:r>
        <w:t xml:space="preserve">Diagrama de </w:t>
      </w:r>
      <w:r w:rsidR="00E366ED">
        <w:t>G</w:t>
      </w:r>
      <w:r>
        <w:t>antt</w:t>
      </w:r>
      <w:r w:rsidR="0093489E">
        <w:t xml:space="preserve"> (Línea base)</w:t>
      </w:r>
    </w:p>
    <w:p w14:paraId="07515EDE" w14:textId="77777777" w:rsidR="00374539" w:rsidRPr="00374539" w:rsidRDefault="00374539" w:rsidP="542140AC">
      <w:pPr>
        <w:pStyle w:val="Parrafo2"/>
        <w:jc w:val="both"/>
        <w:rPr>
          <w:lang w:val="es-ES"/>
        </w:rPr>
      </w:pPr>
      <w:r w:rsidRPr="00374539">
        <w:rPr>
          <w:lang w:val="es-ES"/>
        </w:rPr>
        <w:t xml:space="preserve">El cronograma inicial fue elaborado en formato Excel para visualizar los siete </w:t>
      </w:r>
      <w:proofErr w:type="spellStart"/>
      <w:r w:rsidRPr="00374539">
        <w:rPr>
          <w:lang w:val="es-ES"/>
        </w:rPr>
        <w:t>sprints</w:t>
      </w:r>
      <w:proofErr w:type="spellEnd"/>
      <w:r w:rsidRPr="00374539">
        <w:rPr>
          <w:lang w:val="es-ES"/>
        </w:rPr>
        <w:t xml:space="preserve"> definidos, estableciendo sus respectivas fechas de inicio, duración estimada y tareas correspondientes. Esta versión permitió distribuir las actividades en función del calendario general del semestre y mantener una línea de tiempo clara para el equipo.</w:t>
      </w:r>
    </w:p>
    <w:p w14:paraId="57B11CC6" w14:textId="77777777" w:rsidR="00374539" w:rsidRPr="00374539" w:rsidRDefault="00374539" w:rsidP="542140AC">
      <w:pPr>
        <w:pStyle w:val="Parrafo2"/>
        <w:jc w:val="both"/>
        <w:rPr>
          <w:lang w:val="es-ES"/>
        </w:rPr>
      </w:pPr>
      <w:r w:rsidRPr="00374539">
        <w:rPr>
          <w:lang w:val="es-ES"/>
        </w:rPr>
        <w:t>(</w:t>
      </w:r>
      <w:proofErr w:type="spellStart"/>
      <w:r w:rsidRPr="00374539">
        <w:rPr>
          <w:lang w:val="es-ES"/>
        </w:rPr>
        <w:t>ProjectLibre</w:t>
      </w:r>
      <w:proofErr w:type="spellEnd"/>
      <w:r w:rsidRPr="00374539">
        <w:rPr>
          <w:lang w:val="es-ES"/>
        </w:rPr>
        <w:t xml:space="preserve"> fue utilizado posteriormente para extender esta línea base y descomponer cada sprint en tareas individuales. Esto permitió una representación detallada en formato Gantt, útil para visualizaciones más técnicas y presentaciones formales).</w:t>
      </w:r>
    </w:p>
    <w:p w14:paraId="40A9C5A0" w14:textId="77777777" w:rsidR="00374539" w:rsidRPr="00374539" w:rsidRDefault="00374539" w:rsidP="542140AC">
      <w:pPr>
        <w:pStyle w:val="Parrafo2"/>
        <w:jc w:val="both"/>
        <w:rPr>
          <w:lang w:val="es-ES"/>
        </w:rPr>
      </w:pPr>
      <w:r w:rsidRPr="00374539">
        <w:rPr>
          <w:lang w:val="es-ES"/>
        </w:rPr>
        <w:t>Se adjuntan:</w:t>
      </w:r>
    </w:p>
    <w:p w14:paraId="4C0F61F7" w14:textId="5BF3670C" w:rsidR="00374539" w:rsidRDefault="00374539" w:rsidP="00FA2979">
      <w:pPr>
        <w:pStyle w:val="Parrafo2"/>
        <w:numPr>
          <w:ilvl w:val="0"/>
          <w:numId w:val="2"/>
        </w:numPr>
        <w:jc w:val="both"/>
        <w:rPr>
          <w:lang w:val="es-ES"/>
        </w:rPr>
      </w:pPr>
      <w:r w:rsidRPr="00374539">
        <w:rPr>
          <w:lang w:val="es-ES"/>
        </w:rPr>
        <w:t>Cronograma en Excel por sprint</w:t>
      </w:r>
    </w:p>
    <w:p w14:paraId="5DE91864" w14:textId="3E68551D" w:rsidR="0093489E" w:rsidRPr="00374539" w:rsidRDefault="00D33156" w:rsidP="542140AC">
      <w:pPr>
        <w:pStyle w:val="Parrafo2"/>
        <w:ind w:left="1068"/>
        <w:jc w:val="both"/>
        <w:rPr>
          <w:lang w:val="es-ES"/>
        </w:rPr>
      </w:pPr>
      <w:r>
        <w:rPr>
          <w:noProof/>
        </w:rPr>
        <w:drawing>
          <wp:inline distT="0" distB="0" distL="0" distR="0" wp14:anchorId="4396055D" wp14:editId="26D48197">
            <wp:extent cx="5648325" cy="2804795"/>
            <wp:effectExtent l="0" t="0" r="9525" b="14605"/>
            <wp:docPr id="1923662057" name="Gráfico 1">
              <a:extLst xmlns:a="http://schemas.openxmlformats.org/drawingml/2006/main">
                <a:ext uri="{FF2B5EF4-FFF2-40B4-BE49-F238E27FC236}">
                  <a16:creationId xmlns:a16="http://schemas.microsoft.com/office/drawing/2014/main" id="{9260E002-98B5-4E1A-BA9F-7364FF8CBF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C3E17F4" w14:textId="77777777" w:rsidR="005F2C61" w:rsidRDefault="005F2C61" w:rsidP="542140AC">
      <w:pPr>
        <w:pStyle w:val="Parrafo2"/>
        <w:ind w:left="1068"/>
        <w:jc w:val="both"/>
        <w:rPr>
          <w:lang w:val="es-ES"/>
        </w:rPr>
      </w:pPr>
    </w:p>
    <w:p w14:paraId="633E3B51" w14:textId="77777777" w:rsidR="005F2C61" w:rsidRDefault="005F2C61" w:rsidP="542140AC">
      <w:pPr>
        <w:pStyle w:val="Parrafo2"/>
        <w:ind w:left="1068"/>
        <w:jc w:val="both"/>
        <w:rPr>
          <w:lang w:val="es-ES"/>
        </w:rPr>
      </w:pPr>
    </w:p>
    <w:p w14:paraId="0D1E279E" w14:textId="77777777" w:rsidR="005F2C61" w:rsidRDefault="005F2C61" w:rsidP="542140AC">
      <w:pPr>
        <w:pStyle w:val="Parrafo2"/>
        <w:ind w:left="1068"/>
        <w:jc w:val="both"/>
        <w:rPr>
          <w:lang w:val="es-ES"/>
        </w:rPr>
      </w:pPr>
    </w:p>
    <w:p w14:paraId="06959C9E" w14:textId="77777777" w:rsidR="005F2C61" w:rsidRDefault="005F2C61" w:rsidP="542140AC">
      <w:pPr>
        <w:pStyle w:val="Parrafo2"/>
        <w:ind w:left="1068"/>
        <w:jc w:val="both"/>
        <w:rPr>
          <w:lang w:val="es-ES"/>
        </w:rPr>
      </w:pPr>
    </w:p>
    <w:p w14:paraId="64061F7D" w14:textId="77777777" w:rsidR="005F2C61" w:rsidRDefault="005F2C61" w:rsidP="542140AC">
      <w:pPr>
        <w:pStyle w:val="Parrafo2"/>
        <w:ind w:left="1068"/>
        <w:jc w:val="both"/>
        <w:rPr>
          <w:lang w:val="es-ES"/>
        </w:rPr>
      </w:pPr>
    </w:p>
    <w:p w14:paraId="58D6ED73" w14:textId="77777777" w:rsidR="005F2C61" w:rsidRDefault="005F2C61" w:rsidP="542140AC">
      <w:pPr>
        <w:pStyle w:val="Parrafo2"/>
        <w:ind w:left="1068"/>
        <w:jc w:val="both"/>
        <w:rPr>
          <w:lang w:val="es-ES"/>
        </w:rPr>
      </w:pPr>
    </w:p>
    <w:p w14:paraId="2E42258D" w14:textId="77777777" w:rsidR="005F2C61" w:rsidRDefault="005F2C61" w:rsidP="542140AC">
      <w:pPr>
        <w:pStyle w:val="Parrafo2"/>
        <w:ind w:left="1068"/>
        <w:jc w:val="both"/>
        <w:rPr>
          <w:lang w:val="es-ES"/>
        </w:rPr>
      </w:pPr>
    </w:p>
    <w:p w14:paraId="44792D05" w14:textId="77777777" w:rsidR="005F2C61" w:rsidRDefault="005F2C61" w:rsidP="542140AC">
      <w:pPr>
        <w:pStyle w:val="Parrafo2"/>
        <w:ind w:left="1068"/>
        <w:jc w:val="both"/>
        <w:rPr>
          <w:lang w:val="es-ES"/>
        </w:rPr>
      </w:pPr>
    </w:p>
    <w:p w14:paraId="3DF6820D" w14:textId="77777777" w:rsidR="005F2C61" w:rsidRDefault="005F2C61" w:rsidP="542140AC">
      <w:pPr>
        <w:pStyle w:val="Parrafo2"/>
        <w:ind w:left="1068"/>
        <w:jc w:val="both"/>
        <w:rPr>
          <w:lang w:val="es-ES"/>
        </w:rPr>
      </w:pPr>
    </w:p>
    <w:p w14:paraId="449590E1" w14:textId="77777777" w:rsidR="005F2C61" w:rsidRDefault="005F2C61" w:rsidP="542140AC">
      <w:pPr>
        <w:pStyle w:val="Parrafo2"/>
        <w:ind w:left="1068"/>
        <w:jc w:val="both"/>
        <w:rPr>
          <w:lang w:val="es-ES"/>
        </w:rPr>
      </w:pPr>
    </w:p>
    <w:p w14:paraId="0202D586" w14:textId="77777777" w:rsidR="005F2C61" w:rsidRDefault="005F2C61" w:rsidP="542140AC">
      <w:pPr>
        <w:pStyle w:val="Parrafo2"/>
        <w:ind w:left="1068"/>
        <w:jc w:val="both"/>
        <w:rPr>
          <w:lang w:val="es-ES"/>
        </w:rPr>
      </w:pPr>
    </w:p>
    <w:p w14:paraId="4A8E92AC" w14:textId="77777777" w:rsidR="005F2C61" w:rsidRDefault="005F2C61" w:rsidP="542140AC">
      <w:pPr>
        <w:pStyle w:val="Parrafo2"/>
        <w:ind w:left="1068"/>
        <w:jc w:val="both"/>
        <w:rPr>
          <w:lang w:val="es-ES"/>
        </w:rPr>
        <w:sectPr w:rsidR="005F2C61">
          <w:headerReference w:type="default" r:id="rId25"/>
          <w:footerReference w:type="default" r:id="rId26"/>
          <w:pgSz w:w="11906" w:h="16838"/>
          <w:pgMar w:top="1440" w:right="1440" w:bottom="1440" w:left="1440" w:header="720" w:footer="720" w:gutter="0"/>
          <w:cols w:space="720"/>
          <w:docGrid w:linePitch="360"/>
        </w:sectPr>
      </w:pPr>
    </w:p>
    <w:p w14:paraId="1DCE0693" w14:textId="3914EED1" w:rsidR="005F2C61" w:rsidRDefault="005F2C61" w:rsidP="00FA2979">
      <w:pPr>
        <w:pStyle w:val="Parrafo2"/>
        <w:numPr>
          <w:ilvl w:val="0"/>
          <w:numId w:val="2"/>
        </w:numPr>
        <w:rPr>
          <w:lang w:val="es-ES"/>
        </w:rPr>
      </w:pPr>
      <w:r w:rsidRPr="00374539">
        <w:rPr>
          <w:lang w:val="es-ES"/>
        </w:rPr>
        <w:t xml:space="preserve">Cronograma </w:t>
      </w:r>
      <w:r w:rsidR="00A42847">
        <w:rPr>
          <w:lang w:val="es-ES"/>
        </w:rPr>
        <w:t>detallado en Jira</w:t>
      </w:r>
    </w:p>
    <w:p w14:paraId="410BEEEB" w14:textId="5CBCD1E1" w:rsidR="00A53048" w:rsidRDefault="007B5D8B" w:rsidP="0023397E">
      <w:pPr>
        <w:pStyle w:val="Parrafo2"/>
        <w:rPr>
          <w:lang w:val="es-ES"/>
        </w:rPr>
      </w:pPr>
      <w:r w:rsidRPr="007B5D8B">
        <w:rPr>
          <w:noProof/>
          <w:lang w:val="es-ES"/>
        </w:rPr>
        <w:drawing>
          <wp:inline distT="0" distB="0" distL="0" distR="0" wp14:anchorId="06B8EFC4" wp14:editId="2615B961">
            <wp:extent cx="4963886" cy="2569785"/>
            <wp:effectExtent l="0" t="0" r="8255" b="2540"/>
            <wp:docPr id="1678917965" name="Imagen 1" descr="Gráfico de rectángulo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917965" name="Imagen 1" descr="Gráfico de rectángulos&#10;&#10;El contenido generado por IA puede ser incorrecto."/>
                    <pic:cNvPicPr/>
                  </pic:nvPicPr>
                  <pic:blipFill>
                    <a:blip r:embed="rId27"/>
                    <a:stretch>
                      <a:fillRect/>
                    </a:stretch>
                  </pic:blipFill>
                  <pic:spPr>
                    <a:xfrm>
                      <a:off x="0" y="0"/>
                      <a:ext cx="5008262" cy="2592758"/>
                    </a:xfrm>
                    <a:prstGeom prst="rect">
                      <a:avLst/>
                    </a:prstGeom>
                  </pic:spPr>
                </pic:pic>
              </a:graphicData>
            </a:graphic>
          </wp:inline>
        </w:drawing>
      </w:r>
    </w:p>
    <w:p w14:paraId="1D099247" w14:textId="72AEFC68" w:rsidR="007B5D8B" w:rsidRDefault="00242D56" w:rsidP="0023397E">
      <w:pPr>
        <w:pStyle w:val="Parrafo2"/>
        <w:rPr>
          <w:lang w:val="es-ES"/>
        </w:rPr>
      </w:pPr>
      <w:r w:rsidRPr="00242D56">
        <w:rPr>
          <w:noProof/>
          <w:lang w:val="es-ES"/>
        </w:rPr>
        <w:drawing>
          <wp:inline distT="0" distB="0" distL="0" distR="0" wp14:anchorId="3E16153F" wp14:editId="566E031A">
            <wp:extent cx="4963795" cy="2550532"/>
            <wp:effectExtent l="0" t="0" r="8255" b="2540"/>
            <wp:docPr id="2096208188" name="Imagen 1" descr="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08188" name="Imagen 1" descr="Gráfico de líneas&#10;&#10;El contenido generado por IA puede ser incorrecto."/>
                    <pic:cNvPicPr/>
                  </pic:nvPicPr>
                  <pic:blipFill>
                    <a:blip r:embed="rId28"/>
                    <a:stretch>
                      <a:fillRect/>
                    </a:stretch>
                  </pic:blipFill>
                  <pic:spPr>
                    <a:xfrm>
                      <a:off x="0" y="0"/>
                      <a:ext cx="5000081" cy="2569177"/>
                    </a:xfrm>
                    <a:prstGeom prst="rect">
                      <a:avLst/>
                    </a:prstGeom>
                  </pic:spPr>
                </pic:pic>
              </a:graphicData>
            </a:graphic>
          </wp:inline>
        </w:drawing>
      </w:r>
      <w:r w:rsidR="00A53048" w:rsidRPr="00A53048">
        <w:rPr>
          <w:noProof/>
          <w:lang w:val="es-ES"/>
        </w:rPr>
        <w:drawing>
          <wp:inline distT="0" distB="0" distL="0" distR="0" wp14:anchorId="086058E5" wp14:editId="5E6FA965">
            <wp:extent cx="4963795" cy="2537375"/>
            <wp:effectExtent l="0" t="0" r="8255" b="0"/>
            <wp:docPr id="667354108"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54108" name="Imagen 1" descr="Gráfico&#10;&#10;El contenido generado por IA puede ser incorrecto."/>
                    <pic:cNvPicPr/>
                  </pic:nvPicPr>
                  <pic:blipFill>
                    <a:blip r:embed="rId29"/>
                    <a:stretch>
                      <a:fillRect/>
                    </a:stretch>
                  </pic:blipFill>
                  <pic:spPr>
                    <a:xfrm>
                      <a:off x="0" y="0"/>
                      <a:ext cx="4983524" cy="2547460"/>
                    </a:xfrm>
                    <a:prstGeom prst="rect">
                      <a:avLst/>
                    </a:prstGeom>
                  </pic:spPr>
                </pic:pic>
              </a:graphicData>
            </a:graphic>
          </wp:inline>
        </w:drawing>
      </w:r>
    </w:p>
    <w:p w14:paraId="150D3FF3" w14:textId="0FCD68D9" w:rsidR="00EB20DC" w:rsidRDefault="006D13ED" w:rsidP="0023397E">
      <w:pPr>
        <w:pStyle w:val="Parrafo2"/>
        <w:rPr>
          <w:lang w:val="es-ES"/>
        </w:rPr>
      </w:pPr>
      <w:r w:rsidRPr="006D13ED">
        <w:rPr>
          <w:noProof/>
          <w:lang w:val="es-ES"/>
        </w:rPr>
        <w:drawing>
          <wp:inline distT="0" distB="0" distL="0" distR="0" wp14:anchorId="563BF8BD" wp14:editId="492BD72D">
            <wp:extent cx="5096681" cy="2629088"/>
            <wp:effectExtent l="0" t="0" r="8890" b="0"/>
            <wp:docPr id="1180940589" name="Imagen 1" descr="Imagen que contiene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940589" name="Imagen 1" descr="Imagen que contiene Gráfico&#10;&#10;El contenido generado por IA puede ser incorrecto."/>
                    <pic:cNvPicPr/>
                  </pic:nvPicPr>
                  <pic:blipFill>
                    <a:blip r:embed="rId30"/>
                    <a:stretch>
                      <a:fillRect/>
                    </a:stretch>
                  </pic:blipFill>
                  <pic:spPr>
                    <a:xfrm>
                      <a:off x="0" y="0"/>
                      <a:ext cx="5145416" cy="2654228"/>
                    </a:xfrm>
                    <a:prstGeom prst="rect">
                      <a:avLst/>
                    </a:prstGeom>
                  </pic:spPr>
                </pic:pic>
              </a:graphicData>
            </a:graphic>
          </wp:inline>
        </w:drawing>
      </w:r>
    </w:p>
    <w:p w14:paraId="59D9F487" w14:textId="3459FB02" w:rsidR="006D13ED" w:rsidRDefault="006D13ED" w:rsidP="0023397E">
      <w:pPr>
        <w:pStyle w:val="Parrafo2"/>
        <w:rPr>
          <w:lang w:val="es-ES"/>
        </w:rPr>
      </w:pPr>
      <w:r w:rsidRPr="006D13ED">
        <w:rPr>
          <w:noProof/>
          <w:lang w:val="es-ES"/>
        </w:rPr>
        <w:drawing>
          <wp:inline distT="0" distB="0" distL="0" distR="0" wp14:anchorId="7AFF3891" wp14:editId="597E48AC">
            <wp:extent cx="5050971" cy="2598234"/>
            <wp:effectExtent l="0" t="0" r="0" b="0"/>
            <wp:docPr id="532119550" name="Imagen 1" descr="Imagen que contiene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19550" name="Imagen 1" descr="Imagen que contiene Gráfico&#10;&#10;El contenido generado por IA puede ser incorrecto."/>
                    <pic:cNvPicPr/>
                  </pic:nvPicPr>
                  <pic:blipFill>
                    <a:blip r:embed="rId31"/>
                    <a:stretch>
                      <a:fillRect/>
                    </a:stretch>
                  </pic:blipFill>
                  <pic:spPr>
                    <a:xfrm>
                      <a:off x="0" y="0"/>
                      <a:ext cx="5081396" cy="2613885"/>
                    </a:xfrm>
                    <a:prstGeom prst="rect">
                      <a:avLst/>
                    </a:prstGeom>
                  </pic:spPr>
                </pic:pic>
              </a:graphicData>
            </a:graphic>
          </wp:inline>
        </w:drawing>
      </w:r>
    </w:p>
    <w:p w14:paraId="00F1E5C2" w14:textId="0C9D4A9E" w:rsidR="0076520A" w:rsidRDefault="0076520A" w:rsidP="0023397E">
      <w:pPr>
        <w:pStyle w:val="Parrafo2"/>
        <w:rPr>
          <w:lang w:val="es-ES"/>
        </w:rPr>
      </w:pPr>
      <w:r w:rsidRPr="0076520A">
        <w:rPr>
          <w:noProof/>
          <w:lang w:val="es-ES"/>
        </w:rPr>
        <w:drawing>
          <wp:inline distT="0" distB="0" distL="0" distR="0" wp14:anchorId="094447F9" wp14:editId="1EAD24A2">
            <wp:extent cx="5012871" cy="2597518"/>
            <wp:effectExtent l="0" t="0" r="0" b="0"/>
            <wp:docPr id="1309970784" name="Imagen 1" descr="Imagen que contiene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970784" name="Imagen 1" descr="Imagen que contiene Gráfico&#10;&#10;El contenido generado por IA puede ser incorrecto."/>
                    <pic:cNvPicPr/>
                  </pic:nvPicPr>
                  <pic:blipFill>
                    <a:blip r:embed="rId32"/>
                    <a:stretch>
                      <a:fillRect/>
                    </a:stretch>
                  </pic:blipFill>
                  <pic:spPr>
                    <a:xfrm>
                      <a:off x="0" y="0"/>
                      <a:ext cx="5028015" cy="2605365"/>
                    </a:xfrm>
                    <a:prstGeom prst="rect">
                      <a:avLst/>
                    </a:prstGeom>
                  </pic:spPr>
                </pic:pic>
              </a:graphicData>
            </a:graphic>
          </wp:inline>
        </w:drawing>
      </w:r>
    </w:p>
    <w:p w14:paraId="2811EF72" w14:textId="369C73D2" w:rsidR="0076520A" w:rsidRDefault="0076520A" w:rsidP="0023397E">
      <w:pPr>
        <w:pStyle w:val="Parrafo2"/>
        <w:rPr>
          <w:lang w:val="es-ES"/>
        </w:rPr>
      </w:pPr>
      <w:r w:rsidRPr="0076520A">
        <w:rPr>
          <w:noProof/>
          <w:lang w:val="es-ES"/>
        </w:rPr>
        <w:drawing>
          <wp:inline distT="0" distB="0" distL="0" distR="0" wp14:anchorId="2B13FE01" wp14:editId="6BF185A2">
            <wp:extent cx="4920343" cy="2539216"/>
            <wp:effectExtent l="0" t="0" r="0" b="0"/>
            <wp:docPr id="1885940043"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940043" name="Imagen 1" descr="Interfaz de usuario gráfica&#10;&#10;El contenido generado por IA puede ser incorrecto."/>
                    <pic:cNvPicPr/>
                  </pic:nvPicPr>
                  <pic:blipFill>
                    <a:blip r:embed="rId33"/>
                    <a:stretch>
                      <a:fillRect/>
                    </a:stretch>
                  </pic:blipFill>
                  <pic:spPr>
                    <a:xfrm>
                      <a:off x="0" y="0"/>
                      <a:ext cx="4942879" cy="2550846"/>
                    </a:xfrm>
                    <a:prstGeom prst="rect">
                      <a:avLst/>
                    </a:prstGeom>
                  </pic:spPr>
                </pic:pic>
              </a:graphicData>
            </a:graphic>
          </wp:inline>
        </w:drawing>
      </w:r>
    </w:p>
    <w:p w14:paraId="50A63F34" w14:textId="77777777" w:rsidR="00A53048" w:rsidRDefault="00A53048" w:rsidP="0023397E">
      <w:pPr>
        <w:pStyle w:val="Parrafo2"/>
        <w:rPr>
          <w:lang w:val="es-ES"/>
        </w:rPr>
      </w:pPr>
    </w:p>
    <w:p w14:paraId="27364A68" w14:textId="071ABC99" w:rsidR="00EB20DC" w:rsidRDefault="00EB20DC" w:rsidP="0023397E">
      <w:pPr>
        <w:pStyle w:val="Parrafo2"/>
        <w:rPr>
          <w:lang w:val="es-ES"/>
        </w:rPr>
        <w:sectPr w:rsidR="00EB20DC" w:rsidSect="00242D56">
          <w:footerReference w:type="default" r:id="rId34"/>
          <w:pgSz w:w="11906" w:h="16838"/>
          <w:pgMar w:top="1440" w:right="1440" w:bottom="1440" w:left="1440" w:header="720" w:footer="720" w:gutter="0"/>
          <w:cols w:space="720"/>
          <w:docGrid w:linePitch="360"/>
        </w:sectPr>
      </w:pPr>
    </w:p>
    <w:p w14:paraId="2BDE38FD" w14:textId="77777777" w:rsidR="005F2C61" w:rsidRPr="00374539" w:rsidRDefault="005F2C61" w:rsidP="0023397E">
      <w:pPr>
        <w:pStyle w:val="Parrafo2"/>
        <w:ind w:left="0"/>
        <w:rPr>
          <w:lang w:val="es-ES"/>
        </w:rPr>
      </w:pPr>
    </w:p>
    <w:p w14:paraId="57BDA22E" w14:textId="77777777" w:rsidR="00374539" w:rsidRPr="00374539" w:rsidRDefault="00374539" w:rsidP="00FA2979">
      <w:pPr>
        <w:pStyle w:val="Parrafo2"/>
        <w:numPr>
          <w:ilvl w:val="0"/>
          <w:numId w:val="3"/>
        </w:numPr>
        <w:rPr>
          <w:lang w:val="es-ES"/>
        </w:rPr>
      </w:pPr>
      <w:r w:rsidRPr="00374539">
        <w:rPr>
          <w:lang w:val="es-ES"/>
        </w:rPr>
        <w:t>Cronograma de actividades – Ejecutado</w:t>
      </w:r>
    </w:p>
    <w:p w14:paraId="23C37698" w14:textId="7792F975" w:rsidR="00374539" w:rsidRDefault="00374539" w:rsidP="000809FD">
      <w:pPr>
        <w:pStyle w:val="Parrafo2"/>
        <w:rPr>
          <w:lang w:val="es-ES"/>
        </w:rPr>
      </w:pPr>
      <w:r w:rsidRPr="00374539">
        <w:rPr>
          <w:lang w:val="es-ES"/>
        </w:rPr>
        <w:t xml:space="preserve">Durante la implementación del proyecto, se realizó un seguimiento continuo y se documentaron los avances reales en el </w:t>
      </w:r>
      <w:r w:rsidR="001F77FD">
        <w:rPr>
          <w:lang w:val="es-ES"/>
        </w:rPr>
        <w:t>Jira</w:t>
      </w:r>
      <w:r w:rsidRPr="00374539">
        <w:rPr>
          <w:lang w:val="es-ES"/>
        </w:rPr>
        <w:t>, actualizando el estado de cada tarea. Las desviaciones frente al cronograma inicial fueron mínimas y se resolvieron sin afectar los entregables finales.</w:t>
      </w:r>
    </w:p>
    <w:p w14:paraId="28174106" w14:textId="3F31BACE" w:rsidR="00E77AFE" w:rsidRDefault="00B73EB5" w:rsidP="000809FD">
      <w:pPr>
        <w:pStyle w:val="Parrafo2"/>
        <w:rPr>
          <w:lang w:val="es-ES"/>
        </w:rPr>
      </w:pPr>
      <w:r w:rsidRPr="00B73EB5">
        <w:rPr>
          <w:noProof/>
          <w:lang w:val="es-ES"/>
        </w:rPr>
        <w:drawing>
          <wp:inline distT="0" distB="0" distL="0" distR="0" wp14:anchorId="71D84008" wp14:editId="1F4D0674">
            <wp:extent cx="5731510" cy="2723515"/>
            <wp:effectExtent l="0" t="0" r="2540" b="635"/>
            <wp:docPr id="1818367522" name="Imagen 1" descr="Captura de pantalla de computador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367522" name="Imagen 1" descr="Captura de pantalla de computadora&#10;&#10;El contenido generado por IA puede ser incorrecto."/>
                    <pic:cNvPicPr/>
                  </pic:nvPicPr>
                  <pic:blipFill>
                    <a:blip r:embed="rId35"/>
                    <a:stretch>
                      <a:fillRect/>
                    </a:stretch>
                  </pic:blipFill>
                  <pic:spPr>
                    <a:xfrm>
                      <a:off x="0" y="0"/>
                      <a:ext cx="5731510" cy="2723515"/>
                    </a:xfrm>
                    <a:prstGeom prst="rect">
                      <a:avLst/>
                    </a:prstGeom>
                  </pic:spPr>
                </pic:pic>
              </a:graphicData>
            </a:graphic>
          </wp:inline>
        </w:drawing>
      </w:r>
    </w:p>
    <w:p w14:paraId="35348688" w14:textId="64A6F6F6" w:rsidR="00D46065" w:rsidRPr="00374539" w:rsidRDefault="00D46065" w:rsidP="000809FD">
      <w:pPr>
        <w:pStyle w:val="Parrafo2"/>
        <w:rPr>
          <w:lang w:val="es-ES"/>
        </w:rPr>
      </w:pPr>
    </w:p>
    <w:p w14:paraId="1CA95D6B" w14:textId="7A45654B" w:rsidR="00374539" w:rsidRDefault="006C4E45" w:rsidP="00FA2979">
      <w:pPr>
        <w:pStyle w:val="Parrafo2"/>
        <w:numPr>
          <w:ilvl w:val="0"/>
          <w:numId w:val="4"/>
        </w:numPr>
        <w:rPr>
          <w:lang w:val="es-ES"/>
        </w:rPr>
      </w:pPr>
      <w:r w:rsidRPr="006C4E45">
        <w:rPr>
          <w:lang w:val="es-ES"/>
        </w:rPr>
        <w:t>Gráfica de trabajo pendiente en el sprint</w:t>
      </w:r>
      <w:r>
        <w:rPr>
          <w:lang w:val="es-ES"/>
        </w:rPr>
        <w:t xml:space="preserve"> </w:t>
      </w:r>
      <w:r w:rsidR="00374539" w:rsidRPr="00374539">
        <w:rPr>
          <w:lang w:val="es-ES"/>
        </w:rPr>
        <w:t>– Jira</w:t>
      </w:r>
    </w:p>
    <w:p w14:paraId="7999775C" w14:textId="77777777" w:rsidR="00D6170E" w:rsidRDefault="0088458C" w:rsidP="00D6170E">
      <w:pPr>
        <w:pStyle w:val="Parrafo2"/>
        <w:ind w:left="720"/>
      </w:pPr>
      <w:r>
        <w:rPr>
          <w:lang w:val="es-ES"/>
        </w:rPr>
        <w:t xml:space="preserve">Link: </w:t>
      </w:r>
      <w:hyperlink r:id="rId36" w:history="1">
        <w:r w:rsidR="00D6170E" w:rsidRPr="00007E41">
          <w:rPr>
            <w:rStyle w:val="Hyperlink"/>
          </w:rPr>
          <w:t>https://continental-team-y46ixntg.atlassian.net/jira/software/projects/SCRUM/boards/1/reports/burndown?source=overview&amp;atlOrigin=eyJpIjoiZTU1YmM2MWIzNWQyNDkwMmFjOTY2OWFiZDQ4ODQzNTIiLCJwIjoiaiJ9</w:t>
        </w:r>
      </w:hyperlink>
      <w:r w:rsidR="00D6170E">
        <w:t xml:space="preserve"> </w:t>
      </w:r>
    </w:p>
    <w:p w14:paraId="28718E31" w14:textId="7E4B71A4" w:rsidR="00374539" w:rsidRPr="00374539" w:rsidRDefault="00374539" w:rsidP="00D6170E">
      <w:pPr>
        <w:pStyle w:val="Parrafo2"/>
        <w:ind w:left="720"/>
        <w:rPr>
          <w:lang w:val="es-ES"/>
        </w:rPr>
      </w:pPr>
      <w:r w:rsidRPr="00374539">
        <w:rPr>
          <w:lang w:val="es-ES"/>
        </w:rPr>
        <w:t xml:space="preserve">Para la gestión operativa y ágil del proyecto, se utilizó la plataforma Jira. En ella se registraron las historias de usuario, se organizaron en </w:t>
      </w:r>
      <w:proofErr w:type="spellStart"/>
      <w:r w:rsidRPr="00374539">
        <w:rPr>
          <w:lang w:val="es-ES"/>
        </w:rPr>
        <w:t>sprints</w:t>
      </w:r>
      <w:proofErr w:type="spellEnd"/>
      <w:r w:rsidRPr="00374539">
        <w:rPr>
          <w:lang w:val="es-ES"/>
        </w:rPr>
        <w:t xml:space="preserve"> y se hizo el seguimiento mediante un tablero Kanban.</w:t>
      </w:r>
    </w:p>
    <w:p w14:paraId="2768A9BF" w14:textId="77777777" w:rsidR="00374539" w:rsidRPr="00374539" w:rsidRDefault="00374539" w:rsidP="00FA2979">
      <w:pPr>
        <w:pStyle w:val="Parrafo2"/>
        <w:numPr>
          <w:ilvl w:val="0"/>
          <w:numId w:val="5"/>
        </w:numPr>
        <w:tabs>
          <w:tab w:val="clear" w:pos="720"/>
          <w:tab w:val="num" w:pos="1068"/>
        </w:tabs>
        <w:ind w:left="1068"/>
        <w:rPr>
          <w:lang w:val="es-ES"/>
        </w:rPr>
      </w:pPr>
      <w:r w:rsidRPr="00374539">
        <w:rPr>
          <w:lang w:val="es-ES"/>
        </w:rPr>
        <w:t xml:space="preserve">Las columnas configuradas fueron: Backlog, </w:t>
      </w:r>
      <w:proofErr w:type="spellStart"/>
      <w:r w:rsidRPr="00374539">
        <w:rPr>
          <w:lang w:val="es-ES"/>
        </w:rPr>
        <w:t>To</w:t>
      </w:r>
      <w:proofErr w:type="spellEnd"/>
      <w:r w:rsidRPr="00374539">
        <w:rPr>
          <w:lang w:val="es-ES"/>
        </w:rPr>
        <w:t xml:space="preserve"> Do, In </w:t>
      </w:r>
      <w:proofErr w:type="spellStart"/>
      <w:r w:rsidRPr="00374539">
        <w:rPr>
          <w:lang w:val="es-ES"/>
        </w:rPr>
        <w:t>Progress</w:t>
      </w:r>
      <w:proofErr w:type="spellEnd"/>
      <w:r w:rsidRPr="00374539">
        <w:rPr>
          <w:lang w:val="es-ES"/>
        </w:rPr>
        <w:t>, Done.</w:t>
      </w:r>
    </w:p>
    <w:p w14:paraId="7544C3D9" w14:textId="77777777" w:rsidR="00374539" w:rsidRPr="00374539" w:rsidRDefault="00374539" w:rsidP="00FA2979">
      <w:pPr>
        <w:pStyle w:val="Parrafo2"/>
        <w:numPr>
          <w:ilvl w:val="0"/>
          <w:numId w:val="5"/>
        </w:numPr>
        <w:tabs>
          <w:tab w:val="clear" w:pos="720"/>
          <w:tab w:val="num" w:pos="1068"/>
        </w:tabs>
        <w:ind w:left="1068"/>
        <w:rPr>
          <w:lang w:val="es-ES"/>
        </w:rPr>
      </w:pPr>
      <w:r w:rsidRPr="00374539">
        <w:rPr>
          <w:lang w:val="es-ES"/>
        </w:rPr>
        <w:t>Cada historia de usuario fue desglosada en tareas específicas asignadas por responsable.</w:t>
      </w:r>
    </w:p>
    <w:p w14:paraId="6A1A5643" w14:textId="77777777" w:rsidR="00374539" w:rsidRDefault="00374539" w:rsidP="00FA2979">
      <w:pPr>
        <w:pStyle w:val="Parrafo2"/>
        <w:numPr>
          <w:ilvl w:val="0"/>
          <w:numId w:val="5"/>
        </w:numPr>
        <w:tabs>
          <w:tab w:val="clear" w:pos="720"/>
          <w:tab w:val="num" w:pos="1068"/>
        </w:tabs>
        <w:ind w:left="1068"/>
        <w:rPr>
          <w:lang w:val="es-ES"/>
        </w:rPr>
      </w:pPr>
      <w:r w:rsidRPr="00374539">
        <w:rPr>
          <w:lang w:val="es-ES"/>
        </w:rPr>
        <w:t>Aunque no se visualizaron las flechas de dependencia entre tareas (propias de diagramas Gantt), el flujo de avance por estado y por sprint fue claro y efectivo.</w:t>
      </w:r>
    </w:p>
    <w:p w14:paraId="34AF8526" w14:textId="3CA37C67" w:rsidR="00E77AFE" w:rsidRPr="00374539" w:rsidRDefault="002C77E8" w:rsidP="00E77AFE">
      <w:pPr>
        <w:pStyle w:val="Parrafo2"/>
        <w:ind w:left="708"/>
        <w:rPr>
          <w:lang w:val="es-ES"/>
        </w:rPr>
      </w:pPr>
      <w:r w:rsidRPr="002C77E8">
        <w:rPr>
          <w:noProof/>
          <w:lang w:val="es-ES"/>
        </w:rPr>
        <w:drawing>
          <wp:inline distT="0" distB="0" distL="0" distR="0" wp14:anchorId="66E860F2" wp14:editId="650463FD">
            <wp:extent cx="5731510" cy="2973070"/>
            <wp:effectExtent l="0" t="0" r="2540" b="0"/>
            <wp:docPr id="1206414839" name="Imagen 1" descr="Interfaz de usuario gráfica,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414839" name="Imagen 1" descr="Interfaz de usuario gráfica, Texto&#10;&#10;El contenido generado por IA puede ser incorrecto."/>
                    <pic:cNvPicPr/>
                  </pic:nvPicPr>
                  <pic:blipFill>
                    <a:blip r:embed="rId37"/>
                    <a:stretch>
                      <a:fillRect/>
                    </a:stretch>
                  </pic:blipFill>
                  <pic:spPr>
                    <a:xfrm>
                      <a:off x="0" y="0"/>
                      <a:ext cx="5731510" cy="2973070"/>
                    </a:xfrm>
                    <a:prstGeom prst="rect">
                      <a:avLst/>
                    </a:prstGeom>
                  </pic:spPr>
                </pic:pic>
              </a:graphicData>
            </a:graphic>
          </wp:inline>
        </w:drawing>
      </w:r>
    </w:p>
    <w:p w14:paraId="650B9E54" w14:textId="08C912EF" w:rsidR="008F7456" w:rsidRPr="00374539" w:rsidRDefault="008F7456" w:rsidP="008F7456">
      <w:pPr>
        <w:pStyle w:val="Parrafo2"/>
        <w:rPr>
          <w:lang w:val="es-ES"/>
        </w:rPr>
      </w:pPr>
    </w:p>
    <w:p w14:paraId="3E1C76A0" w14:textId="5AB34F88" w:rsidR="006206C9" w:rsidRDefault="00043921" w:rsidP="00043921">
      <w:pPr>
        <w:pStyle w:val="Subtitulo1"/>
      </w:pPr>
      <w:r>
        <w:t>PRUEBAS, RESULTADOS Y DISCUSIÓN</w:t>
      </w:r>
    </w:p>
    <w:p w14:paraId="140EAC32" w14:textId="18BD8519" w:rsidR="00043921" w:rsidRDefault="00DD41D6" w:rsidP="00043921">
      <w:pPr>
        <w:pStyle w:val="Parrafo1"/>
        <w:rPr>
          <w:lang w:val="es-ES"/>
        </w:rPr>
      </w:pPr>
      <w:r w:rsidRPr="00DD41D6">
        <w:rPr>
          <w:lang w:val="es-ES"/>
        </w:rPr>
        <w:t>Durante el proceso de desarrollo e implementación de la aplicación web, se realizaron diversas pruebas por cada PMV a fin de validar la funcionalidad, estabilidad, usabilidad y capacidad de respuesta de la solución. A continuación, se describen las pruebas aplicadas, los resultados obtenidos y el análisis comparativo con estudios previos</w:t>
      </w:r>
    </w:p>
    <w:p w14:paraId="64A861C3" w14:textId="77777777" w:rsidR="006D41C4" w:rsidRPr="00793471" w:rsidRDefault="006D41C4" w:rsidP="006D41C4">
      <w:pPr>
        <w:pStyle w:val="Parrafo1"/>
        <w:rPr>
          <w:b/>
          <w:bCs/>
          <w:lang w:val="es-MX"/>
        </w:rPr>
      </w:pPr>
      <w:r w:rsidRPr="00793471">
        <w:rPr>
          <w:b/>
          <w:bCs/>
          <w:lang w:val="es-MX"/>
        </w:rPr>
        <w:t>PMV 1 – Módulo de Autenticación y Control de Acceso</w:t>
      </w:r>
    </w:p>
    <w:p w14:paraId="2ABB6CFA" w14:textId="77777777" w:rsidR="006D41C4" w:rsidRPr="00793471" w:rsidRDefault="006D41C4" w:rsidP="006D41C4">
      <w:pPr>
        <w:pStyle w:val="Parrafo1"/>
        <w:rPr>
          <w:b/>
          <w:bCs/>
          <w:lang w:val="es-MX"/>
        </w:rPr>
      </w:pPr>
      <w:r w:rsidRPr="00793471">
        <w:rPr>
          <w:b/>
          <w:bCs/>
          <w:lang w:val="es-MX"/>
        </w:rPr>
        <w:t>Pruebas realizadas</w:t>
      </w:r>
    </w:p>
    <w:p w14:paraId="73508550" w14:textId="77777777" w:rsidR="006D41C4" w:rsidRPr="00793471" w:rsidRDefault="006D41C4" w:rsidP="006D41C4">
      <w:pPr>
        <w:pStyle w:val="Parrafo1"/>
        <w:rPr>
          <w:lang w:val="es-MX"/>
        </w:rPr>
      </w:pPr>
      <w:r w:rsidRPr="00793471">
        <w:rPr>
          <w:b/>
          <w:bCs/>
          <w:lang w:val="es-MX"/>
        </w:rPr>
        <w:t>Pruebas funcionales:</w:t>
      </w:r>
      <w:r w:rsidRPr="00793471">
        <w:rPr>
          <w:lang w:val="es-MX"/>
        </w:rPr>
        <w:br/>
        <w:t>Validación del inicio de sesión, recuperación de contraseña y cierre de sesión. Se verificó la correcta aceptación de credenciales válidas y la seguridad ante credenciales erróneas.</w:t>
      </w:r>
    </w:p>
    <w:p w14:paraId="73174DBD" w14:textId="77777777" w:rsidR="006D41C4" w:rsidRPr="00793471" w:rsidRDefault="006D41C4" w:rsidP="006D41C4">
      <w:pPr>
        <w:pStyle w:val="Parrafo1"/>
        <w:rPr>
          <w:lang w:val="es-MX"/>
        </w:rPr>
      </w:pPr>
      <w:r w:rsidRPr="00793471">
        <w:rPr>
          <w:b/>
          <w:bCs/>
          <w:lang w:val="es-MX"/>
        </w:rPr>
        <w:t>Pruebas de roles y permisos:</w:t>
      </w:r>
      <w:r w:rsidRPr="00793471">
        <w:rPr>
          <w:lang w:val="es-MX"/>
        </w:rPr>
        <w:br/>
        <w:t>Comprobación de que un turista, administrador o agente solo pueda visualizar las funcionalidades asignadas a su perfil.</w:t>
      </w:r>
    </w:p>
    <w:p w14:paraId="600E3947" w14:textId="77777777" w:rsidR="006D41C4" w:rsidRPr="00793471" w:rsidRDefault="006D41C4" w:rsidP="006D41C4">
      <w:pPr>
        <w:pStyle w:val="Parrafo1"/>
        <w:rPr>
          <w:lang w:val="es-MX"/>
        </w:rPr>
      </w:pPr>
      <w:r w:rsidRPr="00793471">
        <w:rPr>
          <w:b/>
          <w:bCs/>
          <w:lang w:val="es-MX"/>
        </w:rPr>
        <w:t>Pruebas de seguridad de formularios:</w:t>
      </w:r>
      <w:r w:rsidRPr="00793471">
        <w:rPr>
          <w:lang w:val="es-MX"/>
        </w:rPr>
        <w:br/>
        <w:t>Ensayos contra intentos de ingreso repetitivos, inputs no válidos y campos vacíos.</w:t>
      </w:r>
    </w:p>
    <w:p w14:paraId="1CB84F1B" w14:textId="77777777" w:rsidR="006D41C4" w:rsidRPr="00793471" w:rsidRDefault="006D41C4" w:rsidP="006D41C4">
      <w:pPr>
        <w:pStyle w:val="Parrafo1"/>
        <w:rPr>
          <w:lang w:val="es-MX"/>
        </w:rPr>
      </w:pPr>
      <w:r w:rsidRPr="00793471">
        <w:rPr>
          <w:b/>
          <w:bCs/>
          <w:lang w:val="es-MX"/>
        </w:rPr>
        <w:t>Pruebas de experiencia de usuario:</w:t>
      </w:r>
      <w:r w:rsidRPr="00793471">
        <w:rPr>
          <w:lang w:val="es-MX"/>
        </w:rPr>
        <w:br/>
        <w:t>Verificación de la claridad de mensajes de error, redirecciones y usabilidad del formulario.</w:t>
      </w:r>
    </w:p>
    <w:p w14:paraId="65BF9161" w14:textId="77777777" w:rsidR="006D41C4" w:rsidRPr="00793471" w:rsidRDefault="006D41C4" w:rsidP="006D41C4">
      <w:pPr>
        <w:pStyle w:val="Parrafo1"/>
        <w:rPr>
          <w:b/>
          <w:bCs/>
          <w:lang w:val="es-MX"/>
        </w:rPr>
      </w:pPr>
      <w:r w:rsidRPr="00793471">
        <w:rPr>
          <w:b/>
          <w:bCs/>
          <w:lang w:val="es-MX"/>
        </w:rPr>
        <w:t>Resultados</w:t>
      </w:r>
    </w:p>
    <w:p w14:paraId="01391686" w14:textId="77777777" w:rsidR="006D41C4" w:rsidRPr="00793471" w:rsidRDefault="006D41C4" w:rsidP="006D41C4">
      <w:pPr>
        <w:pStyle w:val="Parrafo1"/>
        <w:numPr>
          <w:ilvl w:val="0"/>
          <w:numId w:val="16"/>
        </w:numPr>
        <w:rPr>
          <w:lang w:val="es-MX"/>
        </w:rPr>
      </w:pPr>
      <w:r w:rsidRPr="00793471">
        <w:rPr>
          <w:lang w:val="es-MX"/>
        </w:rPr>
        <w:t xml:space="preserve">El </w:t>
      </w:r>
      <w:proofErr w:type="spellStart"/>
      <w:r w:rsidRPr="00793471">
        <w:rPr>
          <w:lang w:val="es-MX"/>
        </w:rPr>
        <w:t>login</w:t>
      </w:r>
      <w:proofErr w:type="spellEnd"/>
      <w:r w:rsidRPr="00793471">
        <w:rPr>
          <w:lang w:val="es-MX"/>
        </w:rPr>
        <w:t xml:space="preserve"> funcionó correctamente en el 100% de las pruebas con credenciales válidas.</w:t>
      </w:r>
    </w:p>
    <w:p w14:paraId="0621D5D2" w14:textId="77777777" w:rsidR="006D41C4" w:rsidRPr="00793471" w:rsidRDefault="006D41C4" w:rsidP="006D41C4">
      <w:pPr>
        <w:pStyle w:val="Parrafo1"/>
        <w:numPr>
          <w:ilvl w:val="0"/>
          <w:numId w:val="16"/>
        </w:numPr>
        <w:rPr>
          <w:lang w:val="es-MX"/>
        </w:rPr>
      </w:pPr>
      <w:r w:rsidRPr="00793471">
        <w:rPr>
          <w:lang w:val="es-MX"/>
        </w:rPr>
        <w:t>Se bloquearon eficazmente ingresos con datos incorrectos.</w:t>
      </w:r>
    </w:p>
    <w:p w14:paraId="5B14832C" w14:textId="77777777" w:rsidR="006D41C4" w:rsidRPr="00793471" w:rsidRDefault="006D41C4" w:rsidP="006D41C4">
      <w:pPr>
        <w:pStyle w:val="Parrafo1"/>
        <w:numPr>
          <w:ilvl w:val="0"/>
          <w:numId w:val="16"/>
        </w:numPr>
        <w:rPr>
          <w:lang w:val="es-MX"/>
        </w:rPr>
      </w:pPr>
      <w:r w:rsidRPr="00793471">
        <w:rPr>
          <w:lang w:val="es-MX"/>
        </w:rPr>
        <w:t>Los permisos se aplicaron correctamente en todos los roles del sistema.</w:t>
      </w:r>
    </w:p>
    <w:p w14:paraId="3CF928ED" w14:textId="77777777" w:rsidR="006D41C4" w:rsidRPr="00793471" w:rsidRDefault="006D41C4" w:rsidP="006D41C4">
      <w:pPr>
        <w:pStyle w:val="Parrafo1"/>
        <w:numPr>
          <w:ilvl w:val="0"/>
          <w:numId w:val="16"/>
        </w:numPr>
        <w:rPr>
          <w:lang w:val="es-MX"/>
        </w:rPr>
      </w:pPr>
      <w:r w:rsidRPr="00793471">
        <w:rPr>
          <w:lang w:val="es-MX"/>
        </w:rPr>
        <w:t>Se identificó la necesidad de mejorar el mensaje de error por credenciales incorrectas para hacerlo más descriptivo.</w:t>
      </w:r>
    </w:p>
    <w:p w14:paraId="3DA3E2F1" w14:textId="77777777" w:rsidR="006D41C4" w:rsidRPr="00793471" w:rsidRDefault="006D41C4" w:rsidP="006D41C4">
      <w:pPr>
        <w:pStyle w:val="Parrafo1"/>
        <w:rPr>
          <w:b/>
          <w:bCs/>
          <w:lang w:val="es-MX"/>
        </w:rPr>
      </w:pPr>
      <w:r w:rsidRPr="00793471">
        <w:rPr>
          <w:b/>
          <w:bCs/>
          <w:lang w:val="es-MX"/>
        </w:rPr>
        <w:t>Evidencias</w:t>
      </w:r>
    </w:p>
    <w:p w14:paraId="5345FF08" w14:textId="77777777" w:rsidR="006D41C4" w:rsidRDefault="006D41C4" w:rsidP="006D41C4">
      <w:pPr>
        <w:pStyle w:val="Parrafo1"/>
        <w:rPr>
          <w:lang w:val="es-MX"/>
        </w:rPr>
      </w:pPr>
      <w:r>
        <w:rPr>
          <w:noProof/>
        </w:rPr>
        <w:drawing>
          <wp:inline distT="0" distB="0" distL="0" distR="0" wp14:anchorId="5B5A3EB6" wp14:editId="3024A894">
            <wp:extent cx="1910439" cy="2653145"/>
            <wp:effectExtent l="0" t="0" r="0" b="0"/>
            <wp:docPr id="1692183142" name="Imagen 10"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83142" name="Imagen 10" descr="Interfaz de usuario gráfica, Aplicación&#10;&#10;El contenido generado por IA puede ser incorrecto."/>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912726" cy="2656322"/>
                    </a:xfrm>
                    <a:prstGeom prst="rect">
                      <a:avLst/>
                    </a:prstGeom>
                    <a:noFill/>
                    <a:ln>
                      <a:noFill/>
                    </a:ln>
                  </pic:spPr>
                </pic:pic>
              </a:graphicData>
            </a:graphic>
          </wp:inline>
        </w:drawing>
      </w:r>
    </w:p>
    <w:p w14:paraId="3F55BAAF" w14:textId="77777777" w:rsidR="006D41C4" w:rsidRDefault="006D41C4" w:rsidP="006D41C4">
      <w:pPr>
        <w:pStyle w:val="Parrafo1"/>
        <w:rPr>
          <w:lang w:val="es-MX"/>
        </w:rPr>
      </w:pPr>
    </w:p>
    <w:p w14:paraId="56E7B12D" w14:textId="77777777" w:rsidR="006D41C4" w:rsidRDefault="006D41C4" w:rsidP="006D41C4">
      <w:pPr>
        <w:pStyle w:val="Parrafo1"/>
        <w:rPr>
          <w:lang w:val="es-MX"/>
        </w:rPr>
      </w:pPr>
    </w:p>
    <w:p w14:paraId="1184F0E1" w14:textId="77777777" w:rsidR="006D41C4" w:rsidRPr="00793471" w:rsidRDefault="006D41C4" w:rsidP="006D41C4">
      <w:pPr>
        <w:pStyle w:val="Parrafo1"/>
        <w:rPr>
          <w:b/>
          <w:bCs/>
          <w:lang w:val="es-MX"/>
        </w:rPr>
      </w:pPr>
      <w:r w:rsidRPr="00793471">
        <w:rPr>
          <w:b/>
          <w:bCs/>
          <w:lang w:val="es-MX"/>
        </w:rPr>
        <w:t>PMV 2 – Módulo de Gestión de Turistas</w:t>
      </w:r>
    </w:p>
    <w:p w14:paraId="34199FF0" w14:textId="77777777" w:rsidR="006D41C4" w:rsidRPr="00793471" w:rsidRDefault="006D41C4" w:rsidP="006D41C4">
      <w:pPr>
        <w:pStyle w:val="Parrafo1"/>
        <w:rPr>
          <w:b/>
          <w:bCs/>
          <w:lang w:val="es-MX"/>
        </w:rPr>
      </w:pPr>
      <w:r w:rsidRPr="00793471">
        <w:rPr>
          <w:b/>
          <w:bCs/>
          <w:lang w:val="es-MX"/>
        </w:rPr>
        <w:t>Pruebas realizadas</w:t>
      </w:r>
    </w:p>
    <w:p w14:paraId="56197681" w14:textId="77777777" w:rsidR="006D41C4" w:rsidRPr="00793471" w:rsidRDefault="006D41C4" w:rsidP="006D41C4">
      <w:pPr>
        <w:pStyle w:val="Parrafo1"/>
        <w:rPr>
          <w:lang w:val="es-MX"/>
        </w:rPr>
      </w:pPr>
      <w:r w:rsidRPr="00793471">
        <w:rPr>
          <w:b/>
          <w:bCs/>
          <w:lang w:val="es-MX"/>
        </w:rPr>
        <w:t>Pruebas de registro y edición:</w:t>
      </w:r>
      <w:r w:rsidRPr="00793471">
        <w:rPr>
          <w:lang w:val="es-MX"/>
        </w:rPr>
        <w:br/>
        <w:t>Validación del registro de nuevos turistas, edición de datos personales y verificación de campos obligatorios.</w:t>
      </w:r>
    </w:p>
    <w:p w14:paraId="29E4152C" w14:textId="77777777" w:rsidR="006D41C4" w:rsidRPr="00793471" w:rsidRDefault="006D41C4" w:rsidP="006D41C4">
      <w:pPr>
        <w:pStyle w:val="Parrafo1"/>
        <w:rPr>
          <w:lang w:val="es-MX"/>
        </w:rPr>
      </w:pPr>
      <w:r w:rsidRPr="00793471">
        <w:rPr>
          <w:b/>
          <w:bCs/>
          <w:lang w:val="es-MX"/>
        </w:rPr>
        <w:t>Pruebas de consulta:</w:t>
      </w:r>
      <w:r w:rsidRPr="00793471">
        <w:rPr>
          <w:lang w:val="es-MX"/>
        </w:rPr>
        <w:br/>
        <w:t>Evaluación del listado general, filtrado por nombre y búsqueda por documento de identidad.</w:t>
      </w:r>
    </w:p>
    <w:p w14:paraId="2E0CF873" w14:textId="77777777" w:rsidR="006D41C4" w:rsidRPr="00793471" w:rsidRDefault="006D41C4" w:rsidP="006D41C4">
      <w:pPr>
        <w:pStyle w:val="Parrafo1"/>
        <w:rPr>
          <w:lang w:val="es-MX"/>
        </w:rPr>
      </w:pPr>
      <w:r w:rsidRPr="00793471">
        <w:rPr>
          <w:b/>
          <w:bCs/>
          <w:lang w:val="es-MX"/>
        </w:rPr>
        <w:t>Pruebas de integridad:</w:t>
      </w:r>
      <w:r w:rsidRPr="00793471">
        <w:rPr>
          <w:lang w:val="es-MX"/>
        </w:rPr>
        <w:br/>
        <w:t>Comprobación de que todos los datos se almacenen correctamente en la base MySQL sin duplicados.</w:t>
      </w:r>
    </w:p>
    <w:p w14:paraId="42A427D9" w14:textId="77777777" w:rsidR="006D41C4" w:rsidRPr="00793471" w:rsidRDefault="006D41C4" w:rsidP="006D41C4">
      <w:pPr>
        <w:pStyle w:val="Parrafo1"/>
        <w:rPr>
          <w:lang w:val="es-MX"/>
        </w:rPr>
      </w:pPr>
      <w:r w:rsidRPr="00793471">
        <w:rPr>
          <w:b/>
          <w:bCs/>
          <w:lang w:val="es-MX"/>
        </w:rPr>
        <w:t>Pruebas de historial:</w:t>
      </w:r>
      <w:r w:rsidRPr="00793471">
        <w:rPr>
          <w:lang w:val="es-MX"/>
        </w:rPr>
        <w:br/>
        <w:t>Verificación de la correcta visualización del historial del turista para futuras asignaciones.</w:t>
      </w:r>
    </w:p>
    <w:p w14:paraId="2E998208" w14:textId="77777777" w:rsidR="006D41C4" w:rsidRPr="00793471" w:rsidRDefault="006D41C4" w:rsidP="006D41C4">
      <w:pPr>
        <w:pStyle w:val="Parrafo1"/>
        <w:rPr>
          <w:b/>
          <w:bCs/>
          <w:lang w:val="es-MX"/>
        </w:rPr>
      </w:pPr>
      <w:r w:rsidRPr="00793471">
        <w:rPr>
          <w:b/>
          <w:bCs/>
          <w:lang w:val="es-MX"/>
        </w:rPr>
        <w:t>Resultados</w:t>
      </w:r>
    </w:p>
    <w:p w14:paraId="521E2A59" w14:textId="77777777" w:rsidR="006D41C4" w:rsidRPr="00793471" w:rsidRDefault="006D41C4" w:rsidP="006D41C4">
      <w:pPr>
        <w:pStyle w:val="Parrafo1"/>
        <w:numPr>
          <w:ilvl w:val="0"/>
          <w:numId w:val="17"/>
        </w:numPr>
        <w:rPr>
          <w:lang w:val="es-MX"/>
        </w:rPr>
      </w:pPr>
      <w:r w:rsidRPr="00793471">
        <w:rPr>
          <w:lang w:val="es-MX"/>
        </w:rPr>
        <w:t>El registro funcionó correctamente en el 95% de las pruebas.</w:t>
      </w:r>
    </w:p>
    <w:p w14:paraId="6A4B7012" w14:textId="77777777" w:rsidR="006D41C4" w:rsidRPr="00793471" w:rsidRDefault="006D41C4" w:rsidP="006D41C4">
      <w:pPr>
        <w:pStyle w:val="Parrafo1"/>
        <w:numPr>
          <w:ilvl w:val="0"/>
          <w:numId w:val="17"/>
        </w:numPr>
        <w:rPr>
          <w:lang w:val="es-MX"/>
        </w:rPr>
      </w:pPr>
      <w:r w:rsidRPr="00793471">
        <w:rPr>
          <w:lang w:val="es-MX"/>
        </w:rPr>
        <w:t>Las consultas y filtros respondieron en menos de 1 segundo.</w:t>
      </w:r>
    </w:p>
    <w:p w14:paraId="6B175746" w14:textId="77777777" w:rsidR="006D41C4" w:rsidRPr="00793471" w:rsidRDefault="006D41C4" w:rsidP="006D41C4">
      <w:pPr>
        <w:pStyle w:val="Parrafo1"/>
        <w:numPr>
          <w:ilvl w:val="0"/>
          <w:numId w:val="17"/>
        </w:numPr>
        <w:rPr>
          <w:lang w:val="es-MX"/>
        </w:rPr>
      </w:pPr>
      <w:r w:rsidRPr="00793471">
        <w:rPr>
          <w:lang w:val="es-MX"/>
        </w:rPr>
        <w:t>No se encontraron errores de duplicidad en la base de datos.</w:t>
      </w:r>
    </w:p>
    <w:p w14:paraId="797C187B" w14:textId="77777777" w:rsidR="006D41C4" w:rsidRPr="00793471" w:rsidRDefault="006D41C4" w:rsidP="006D41C4">
      <w:pPr>
        <w:pStyle w:val="Parrafo1"/>
        <w:numPr>
          <w:ilvl w:val="0"/>
          <w:numId w:val="17"/>
        </w:numPr>
        <w:rPr>
          <w:lang w:val="es-MX"/>
        </w:rPr>
      </w:pPr>
      <w:r w:rsidRPr="00793471">
        <w:rPr>
          <w:lang w:val="es-MX"/>
        </w:rPr>
        <w:t>El historial se mostró correctamente en el 100% de los casos evaluados.</w:t>
      </w:r>
    </w:p>
    <w:p w14:paraId="28C410DC" w14:textId="77777777" w:rsidR="006D41C4" w:rsidRPr="00793471" w:rsidRDefault="006D41C4" w:rsidP="006D41C4">
      <w:pPr>
        <w:pStyle w:val="Parrafo1"/>
        <w:rPr>
          <w:b/>
          <w:bCs/>
          <w:lang w:val="es-MX"/>
        </w:rPr>
      </w:pPr>
      <w:r w:rsidRPr="00793471">
        <w:rPr>
          <w:b/>
          <w:bCs/>
          <w:lang w:val="es-MX"/>
        </w:rPr>
        <w:t>Evidencias</w:t>
      </w:r>
    </w:p>
    <w:p w14:paraId="04C78A3D" w14:textId="77777777" w:rsidR="006D41C4" w:rsidRPr="00793471" w:rsidRDefault="006D41C4" w:rsidP="006D41C4">
      <w:pPr>
        <w:pStyle w:val="Parrafo1"/>
        <w:rPr>
          <w:lang w:val="es-MX"/>
        </w:rPr>
      </w:pPr>
      <w:r w:rsidRPr="00BA2B8C">
        <w:rPr>
          <w:noProof/>
          <w:lang w:val="es-MX"/>
        </w:rPr>
        <w:drawing>
          <wp:inline distT="0" distB="0" distL="0" distR="0" wp14:anchorId="09641527" wp14:editId="5F8C3569">
            <wp:extent cx="3662179" cy="4440382"/>
            <wp:effectExtent l="0" t="0" r="0" b="0"/>
            <wp:docPr id="320684158"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684158" name="Imagen 1" descr="Interfaz de usuario gráfica, Aplicación&#10;&#10;El contenido generado por IA puede ser incorrecto."/>
                    <pic:cNvPicPr/>
                  </pic:nvPicPr>
                  <pic:blipFill>
                    <a:blip r:embed="rId39"/>
                    <a:stretch>
                      <a:fillRect/>
                    </a:stretch>
                  </pic:blipFill>
                  <pic:spPr>
                    <a:xfrm>
                      <a:off x="0" y="0"/>
                      <a:ext cx="3664377" cy="4443046"/>
                    </a:xfrm>
                    <a:prstGeom prst="rect">
                      <a:avLst/>
                    </a:prstGeom>
                  </pic:spPr>
                </pic:pic>
              </a:graphicData>
            </a:graphic>
          </wp:inline>
        </w:drawing>
      </w:r>
    </w:p>
    <w:p w14:paraId="760EF01E" w14:textId="77777777" w:rsidR="006D41C4" w:rsidRPr="00793471" w:rsidRDefault="006D41C4" w:rsidP="006D41C4">
      <w:pPr>
        <w:pStyle w:val="Parrafo1"/>
        <w:rPr>
          <w:b/>
          <w:bCs/>
          <w:lang w:val="es-MX"/>
        </w:rPr>
      </w:pPr>
      <w:r w:rsidRPr="00793471">
        <w:rPr>
          <w:b/>
          <w:bCs/>
          <w:lang w:val="es-MX"/>
        </w:rPr>
        <w:t>PMV 3 – Gestión de Itinerarios Turísticos Predefinidos</w:t>
      </w:r>
    </w:p>
    <w:p w14:paraId="361EA450" w14:textId="77777777" w:rsidR="006D41C4" w:rsidRPr="00793471" w:rsidRDefault="006D41C4" w:rsidP="006D41C4">
      <w:pPr>
        <w:pStyle w:val="Parrafo1"/>
        <w:rPr>
          <w:b/>
          <w:bCs/>
          <w:lang w:val="es-MX"/>
        </w:rPr>
      </w:pPr>
      <w:r w:rsidRPr="00793471">
        <w:rPr>
          <w:b/>
          <w:bCs/>
          <w:lang w:val="es-MX"/>
        </w:rPr>
        <w:t>Pruebas realizadas</w:t>
      </w:r>
    </w:p>
    <w:p w14:paraId="50925CD0" w14:textId="77777777" w:rsidR="006D41C4" w:rsidRPr="00793471" w:rsidRDefault="006D41C4" w:rsidP="006D41C4">
      <w:pPr>
        <w:pStyle w:val="Parrafo1"/>
        <w:rPr>
          <w:lang w:val="es-MX"/>
        </w:rPr>
      </w:pPr>
      <w:r w:rsidRPr="00793471">
        <w:rPr>
          <w:b/>
          <w:bCs/>
          <w:lang w:val="es-MX"/>
        </w:rPr>
        <w:t>Pruebas CRUD:</w:t>
      </w:r>
      <w:r w:rsidRPr="00793471">
        <w:rPr>
          <w:lang w:val="es-MX"/>
        </w:rPr>
        <w:br/>
        <w:t>Creación, edición, eliminación y consulta de itinerarios, verificando consistencia y obligatoriedad de datos.</w:t>
      </w:r>
    </w:p>
    <w:p w14:paraId="19FF89E8" w14:textId="77777777" w:rsidR="006D41C4" w:rsidRPr="00793471" w:rsidRDefault="006D41C4" w:rsidP="006D41C4">
      <w:pPr>
        <w:pStyle w:val="Parrafo1"/>
        <w:rPr>
          <w:lang w:val="es-MX"/>
        </w:rPr>
      </w:pPr>
      <w:r w:rsidRPr="00793471">
        <w:rPr>
          <w:b/>
          <w:bCs/>
          <w:lang w:val="es-MX"/>
        </w:rPr>
        <w:t>Pruebas de vinculación de actividades:</w:t>
      </w:r>
      <w:r w:rsidRPr="00793471">
        <w:rPr>
          <w:lang w:val="es-MX"/>
        </w:rPr>
        <w:br/>
        <w:t>Revisión de la correcta asociación entre itinerarios y actividades disponibles.</w:t>
      </w:r>
    </w:p>
    <w:p w14:paraId="7B5A43CC" w14:textId="77777777" w:rsidR="006D41C4" w:rsidRPr="00793471" w:rsidRDefault="006D41C4" w:rsidP="006D41C4">
      <w:pPr>
        <w:pStyle w:val="Parrafo1"/>
        <w:rPr>
          <w:lang w:val="es-MX"/>
        </w:rPr>
      </w:pPr>
      <w:r w:rsidRPr="00793471">
        <w:rPr>
          <w:b/>
          <w:bCs/>
          <w:lang w:val="es-MX"/>
        </w:rPr>
        <w:t>Pruebas de carga:</w:t>
      </w:r>
      <w:r w:rsidRPr="00793471">
        <w:rPr>
          <w:lang w:val="es-MX"/>
        </w:rPr>
        <w:br/>
        <w:t>Ensayo del tiempo de respuesta para visualizar itinerarios con diferentes números de actividades.</w:t>
      </w:r>
    </w:p>
    <w:p w14:paraId="50E7E3FE" w14:textId="77777777" w:rsidR="006D41C4" w:rsidRPr="00793471" w:rsidRDefault="006D41C4" w:rsidP="006D41C4">
      <w:pPr>
        <w:pStyle w:val="Parrafo1"/>
        <w:rPr>
          <w:b/>
          <w:bCs/>
          <w:lang w:val="es-MX"/>
        </w:rPr>
      </w:pPr>
      <w:r w:rsidRPr="00793471">
        <w:rPr>
          <w:b/>
          <w:bCs/>
          <w:lang w:val="es-MX"/>
        </w:rPr>
        <w:t>Resultados</w:t>
      </w:r>
    </w:p>
    <w:p w14:paraId="6B225CEA" w14:textId="77777777" w:rsidR="006D41C4" w:rsidRPr="00793471" w:rsidRDefault="006D41C4" w:rsidP="006D41C4">
      <w:pPr>
        <w:pStyle w:val="Parrafo1"/>
        <w:numPr>
          <w:ilvl w:val="0"/>
          <w:numId w:val="19"/>
        </w:numPr>
        <w:rPr>
          <w:lang w:val="es-MX"/>
        </w:rPr>
      </w:pPr>
      <w:r w:rsidRPr="00793471">
        <w:rPr>
          <w:lang w:val="es-MX"/>
        </w:rPr>
        <w:t>Las operaciones CRUD funcionaron sin errores en todas las pruebas.</w:t>
      </w:r>
    </w:p>
    <w:p w14:paraId="20536E74" w14:textId="77777777" w:rsidR="006D41C4" w:rsidRPr="00793471" w:rsidRDefault="006D41C4" w:rsidP="006D41C4">
      <w:pPr>
        <w:pStyle w:val="Parrafo1"/>
        <w:numPr>
          <w:ilvl w:val="0"/>
          <w:numId w:val="19"/>
        </w:numPr>
        <w:rPr>
          <w:lang w:val="es-MX"/>
        </w:rPr>
      </w:pPr>
      <w:r w:rsidRPr="00793471">
        <w:rPr>
          <w:lang w:val="es-MX"/>
        </w:rPr>
        <w:t>La carga promedio de itinerarios fue de 1.2 segundos.</w:t>
      </w:r>
    </w:p>
    <w:p w14:paraId="3BC10BEB" w14:textId="77777777" w:rsidR="006D41C4" w:rsidRPr="00793471" w:rsidRDefault="006D41C4" w:rsidP="006D41C4">
      <w:pPr>
        <w:pStyle w:val="Parrafo1"/>
        <w:numPr>
          <w:ilvl w:val="0"/>
          <w:numId w:val="19"/>
        </w:numPr>
        <w:rPr>
          <w:lang w:val="es-MX"/>
        </w:rPr>
      </w:pPr>
      <w:r w:rsidRPr="00793471">
        <w:rPr>
          <w:lang w:val="es-MX"/>
        </w:rPr>
        <w:t>La estructura de actividades por itinerario se visualizó sin inconsistencias.</w:t>
      </w:r>
    </w:p>
    <w:p w14:paraId="77F2FD8D" w14:textId="77777777" w:rsidR="006D41C4" w:rsidRPr="00793471" w:rsidRDefault="006D41C4" w:rsidP="006D41C4">
      <w:pPr>
        <w:pStyle w:val="Parrafo1"/>
        <w:numPr>
          <w:ilvl w:val="0"/>
          <w:numId w:val="19"/>
        </w:numPr>
        <w:rPr>
          <w:lang w:val="es-MX"/>
        </w:rPr>
      </w:pPr>
      <w:r w:rsidRPr="00793471">
        <w:rPr>
          <w:lang w:val="es-MX"/>
        </w:rPr>
        <w:t>Se recomendó mejorar la validación para impedir eliminar itinerarios asignados.</w:t>
      </w:r>
    </w:p>
    <w:p w14:paraId="3FF5F97E" w14:textId="77777777" w:rsidR="006D41C4" w:rsidRPr="00793471" w:rsidRDefault="006D41C4" w:rsidP="006D41C4">
      <w:pPr>
        <w:pStyle w:val="Parrafo1"/>
        <w:rPr>
          <w:b/>
          <w:bCs/>
          <w:lang w:val="es-MX"/>
        </w:rPr>
      </w:pPr>
      <w:r w:rsidRPr="00793471">
        <w:rPr>
          <w:b/>
          <w:bCs/>
          <w:lang w:val="es-MX"/>
        </w:rPr>
        <w:t>Evidencias</w:t>
      </w:r>
    </w:p>
    <w:p w14:paraId="5A712692" w14:textId="77777777" w:rsidR="006D41C4" w:rsidRPr="00793471" w:rsidRDefault="006D41C4" w:rsidP="006D41C4">
      <w:pPr>
        <w:pStyle w:val="Parrafo1"/>
        <w:rPr>
          <w:lang w:val="es-MX"/>
        </w:rPr>
      </w:pPr>
      <w:r>
        <w:rPr>
          <w:noProof/>
        </w:rPr>
        <w:drawing>
          <wp:inline distT="0" distB="0" distL="0" distR="0" wp14:anchorId="20E9D87C" wp14:editId="4622D0A2">
            <wp:extent cx="5731510" cy="3354705"/>
            <wp:effectExtent l="0" t="0" r="2540" b="0"/>
            <wp:docPr id="2124194497" name="Imagen 12"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194497" name="Imagen 12" descr="Interfaz de usuario gráfica, Aplicación, Teams&#10;&#10;El contenido generado por IA puede ser incorrecto."/>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354705"/>
                    </a:xfrm>
                    <a:prstGeom prst="rect">
                      <a:avLst/>
                    </a:prstGeom>
                    <a:noFill/>
                    <a:ln>
                      <a:noFill/>
                    </a:ln>
                  </pic:spPr>
                </pic:pic>
              </a:graphicData>
            </a:graphic>
          </wp:inline>
        </w:drawing>
      </w:r>
    </w:p>
    <w:p w14:paraId="41E19A09" w14:textId="77777777" w:rsidR="006D41C4" w:rsidRPr="00793471" w:rsidRDefault="006D41C4" w:rsidP="006D41C4">
      <w:pPr>
        <w:pStyle w:val="Parrafo1"/>
        <w:rPr>
          <w:b/>
          <w:bCs/>
          <w:lang w:val="es-MX"/>
        </w:rPr>
      </w:pPr>
      <w:r w:rsidRPr="00793471">
        <w:rPr>
          <w:b/>
          <w:bCs/>
          <w:lang w:val="es-MX"/>
        </w:rPr>
        <w:t>PMV 4 – Asignación Personalizada de Itinerarios a Turistas</w:t>
      </w:r>
    </w:p>
    <w:p w14:paraId="06DF33CC" w14:textId="77777777" w:rsidR="006D41C4" w:rsidRPr="00793471" w:rsidRDefault="006D41C4" w:rsidP="006D41C4">
      <w:pPr>
        <w:pStyle w:val="Parrafo1"/>
        <w:rPr>
          <w:b/>
          <w:bCs/>
          <w:lang w:val="es-MX"/>
        </w:rPr>
      </w:pPr>
      <w:r w:rsidRPr="00793471">
        <w:rPr>
          <w:b/>
          <w:bCs/>
          <w:lang w:val="es-MX"/>
        </w:rPr>
        <w:t>Pruebas realizadas</w:t>
      </w:r>
    </w:p>
    <w:p w14:paraId="3BD2DB7F" w14:textId="77777777" w:rsidR="006D41C4" w:rsidRPr="00793471" w:rsidRDefault="006D41C4" w:rsidP="006D41C4">
      <w:pPr>
        <w:pStyle w:val="Parrafo1"/>
        <w:rPr>
          <w:lang w:val="es-MX"/>
        </w:rPr>
      </w:pPr>
      <w:r w:rsidRPr="00793471">
        <w:rPr>
          <w:b/>
          <w:bCs/>
          <w:lang w:val="es-MX"/>
        </w:rPr>
        <w:t>Pruebas funcionales:</w:t>
      </w:r>
      <w:r w:rsidRPr="00793471">
        <w:rPr>
          <w:lang w:val="es-MX"/>
        </w:rPr>
        <w:br/>
        <w:t>Validación del proceso de selección de un turista y asignación de itinerarios predefinidos.</w:t>
      </w:r>
    </w:p>
    <w:p w14:paraId="233B6E6E" w14:textId="77777777" w:rsidR="006D41C4" w:rsidRPr="00793471" w:rsidRDefault="006D41C4" w:rsidP="006D41C4">
      <w:pPr>
        <w:pStyle w:val="Parrafo1"/>
        <w:rPr>
          <w:lang w:val="es-MX"/>
        </w:rPr>
      </w:pPr>
      <w:r w:rsidRPr="00793471">
        <w:rPr>
          <w:b/>
          <w:bCs/>
          <w:lang w:val="es-MX"/>
        </w:rPr>
        <w:t>Pruebas de coincidencia con preferencias:</w:t>
      </w:r>
      <w:r w:rsidRPr="00793471">
        <w:rPr>
          <w:lang w:val="es-MX"/>
        </w:rPr>
        <w:br/>
        <w:t>Ensayos de recomendación basada en duración, tipo de actividad, temporada y presupuesto.</w:t>
      </w:r>
    </w:p>
    <w:p w14:paraId="3A083CE4" w14:textId="77777777" w:rsidR="006D41C4" w:rsidRPr="00793471" w:rsidRDefault="006D41C4" w:rsidP="006D41C4">
      <w:pPr>
        <w:pStyle w:val="Parrafo1"/>
        <w:rPr>
          <w:lang w:val="es-MX"/>
        </w:rPr>
      </w:pPr>
      <w:r w:rsidRPr="00793471">
        <w:rPr>
          <w:b/>
          <w:bCs/>
          <w:lang w:val="es-MX"/>
        </w:rPr>
        <w:t>Pruebas de actualización:</w:t>
      </w:r>
      <w:r w:rsidRPr="00793471">
        <w:rPr>
          <w:lang w:val="es-MX"/>
        </w:rPr>
        <w:br/>
        <w:t xml:space="preserve">Revisión de la edición y </w:t>
      </w:r>
      <w:proofErr w:type="spellStart"/>
      <w:r w:rsidRPr="00793471">
        <w:rPr>
          <w:lang w:val="es-MX"/>
        </w:rPr>
        <w:t>re-asignación</w:t>
      </w:r>
      <w:proofErr w:type="spellEnd"/>
      <w:r w:rsidRPr="00793471">
        <w:rPr>
          <w:lang w:val="es-MX"/>
        </w:rPr>
        <w:t xml:space="preserve"> de itinerarios ya otorgados.</w:t>
      </w:r>
    </w:p>
    <w:p w14:paraId="6914C2E1" w14:textId="77777777" w:rsidR="006D41C4" w:rsidRPr="00793471" w:rsidRDefault="006D41C4" w:rsidP="006D41C4">
      <w:pPr>
        <w:pStyle w:val="Parrafo1"/>
        <w:rPr>
          <w:lang w:val="es-MX"/>
        </w:rPr>
      </w:pPr>
      <w:r w:rsidRPr="00793471">
        <w:rPr>
          <w:b/>
          <w:bCs/>
          <w:lang w:val="es-MX"/>
        </w:rPr>
        <w:t>Pruebas de trazabilidad:</w:t>
      </w:r>
      <w:r w:rsidRPr="00793471">
        <w:rPr>
          <w:lang w:val="es-MX"/>
        </w:rPr>
        <w:br/>
        <w:t>Comprobación del historial de asignaciones por fecha y agente responsable.</w:t>
      </w:r>
    </w:p>
    <w:p w14:paraId="5C851996" w14:textId="77777777" w:rsidR="006D41C4" w:rsidRPr="00793471" w:rsidRDefault="006D41C4" w:rsidP="006D41C4">
      <w:pPr>
        <w:pStyle w:val="Parrafo1"/>
        <w:rPr>
          <w:b/>
          <w:bCs/>
          <w:lang w:val="es-MX"/>
        </w:rPr>
      </w:pPr>
      <w:r w:rsidRPr="00793471">
        <w:rPr>
          <w:b/>
          <w:bCs/>
          <w:lang w:val="es-MX"/>
        </w:rPr>
        <w:t>Resultados</w:t>
      </w:r>
    </w:p>
    <w:p w14:paraId="79338640" w14:textId="0277EB92" w:rsidR="006D41C4" w:rsidRPr="00793471" w:rsidRDefault="006D41C4" w:rsidP="006D41C4">
      <w:pPr>
        <w:pStyle w:val="Parrafo1"/>
        <w:numPr>
          <w:ilvl w:val="0"/>
          <w:numId w:val="21"/>
        </w:numPr>
        <w:rPr>
          <w:lang w:val="es-MX"/>
        </w:rPr>
      </w:pPr>
      <w:r w:rsidRPr="00793471">
        <w:rPr>
          <w:lang w:val="es-MX"/>
        </w:rPr>
        <w:t xml:space="preserve">El sistema </w:t>
      </w:r>
      <w:r w:rsidR="00427445">
        <w:rPr>
          <w:lang w:val="es-MX"/>
        </w:rPr>
        <w:t>mostró</w:t>
      </w:r>
      <w:r w:rsidRPr="00793471">
        <w:rPr>
          <w:lang w:val="es-MX"/>
        </w:rPr>
        <w:t xml:space="preserve"> correctamente itinerarios según filtros aplicados.</w:t>
      </w:r>
    </w:p>
    <w:p w14:paraId="48B241A1" w14:textId="77777777" w:rsidR="006D41C4" w:rsidRPr="00793471" w:rsidRDefault="006D41C4" w:rsidP="006D41C4">
      <w:pPr>
        <w:pStyle w:val="Parrafo1"/>
        <w:numPr>
          <w:ilvl w:val="0"/>
          <w:numId w:val="21"/>
        </w:numPr>
        <w:rPr>
          <w:lang w:val="es-MX"/>
        </w:rPr>
      </w:pPr>
      <w:r w:rsidRPr="00793471">
        <w:rPr>
          <w:lang w:val="es-MX"/>
        </w:rPr>
        <w:t>La asignación se ejecutó sin inconsistencias en el 97% de los casos probados.</w:t>
      </w:r>
    </w:p>
    <w:p w14:paraId="798CAB68" w14:textId="77777777" w:rsidR="006D41C4" w:rsidRPr="00793471" w:rsidRDefault="006D41C4" w:rsidP="006D41C4">
      <w:pPr>
        <w:pStyle w:val="Parrafo1"/>
        <w:numPr>
          <w:ilvl w:val="0"/>
          <w:numId w:val="21"/>
        </w:numPr>
        <w:rPr>
          <w:lang w:val="es-MX"/>
        </w:rPr>
      </w:pPr>
      <w:r w:rsidRPr="00793471">
        <w:rPr>
          <w:lang w:val="es-MX"/>
        </w:rPr>
        <w:t>El historial mostró correctamente cada cambio realizado.</w:t>
      </w:r>
    </w:p>
    <w:p w14:paraId="2498A088" w14:textId="77777777" w:rsidR="006D41C4" w:rsidRPr="00793471" w:rsidRDefault="006D41C4" w:rsidP="006D41C4">
      <w:pPr>
        <w:pStyle w:val="Parrafo1"/>
        <w:numPr>
          <w:ilvl w:val="0"/>
          <w:numId w:val="21"/>
        </w:numPr>
        <w:rPr>
          <w:lang w:val="es-MX"/>
        </w:rPr>
      </w:pPr>
      <w:r w:rsidRPr="00793471">
        <w:rPr>
          <w:lang w:val="es-MX"/>
        </w:rPr>
        <w:t>Se identificó la necesidad de optimizar el filtrado para preferencias múltiples simultáneas.</w:t>
      </w:r>
    </w:p>
    <w:p w14:paraId="0E533CAE" w14:textId="77777777" w:rsidR="006D41C4" w:rsidRPr="00793471" w:rsidRDefault="006D41C4" w:rsidP="006D41C4">
      <w:pPr>
        <w:pStyle w:val="Parrafo1"/>
        <w:rPr>
          <w:b/>
          <w:bCs/>
          <w:lang w:val="es-MX"/>
        </w:rPr>
      </w:pPr>
      <w:r w:rsidRPr="00793471">
        <w:rPr>
          <w:b/>
          <w:bCs/>
          <w:lang w:val="es-MX"/>
        </w:rPr>
        <w:t>Evidencias</w:t>
      </w:r>
    </w:p>
    <w:p w14:paraId="2A4B8653" w14:textId="48C2AEC8" w:rsidR="006D41C4" w:rsidRPr="00793471" w:rsidRDefault="00626CC5" w:rsidP="006D41C4">
      <w:pPr>
        <w:pStyle w:val="Parrafo1"/>
        <w:rPr>
          <w:lang w:val="es-MX"/>
        </w:rPr>
      </w:pPr>
      <w:r>
        <w:rPr>
          <w:noProof/>
        </w:rPr>
        <w:drawing>
          <wp:inline distT="0" distB="0" distL="0" distR="0" wp14:anchorId="6FB81262" wp14:editId="74FFBE0B">
            <wp:extent cx="5731510" cy="3354705"/>
            <wp:effectExtent l="0" t="0" r="2540" b="0"/>
            <wp:docPr id="1473402811" name="Imagen 12"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194497" name="Imagen 12" descr="Interfaz de usuario gráfica, Aplicación, Teams&#10;&#10;El contenido generado por IA puede ser incorrecto."/>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354705"/>
                    </a:xfrm>
                    <a:prstGeom prst="rect">
                      <a:avLst/>
                    </a:prstGeom>
                    <a:noFill/>
                    <a:ln>
                      <a:noFill/>
                    </a:ln>
                  </pic:spPr>
                </pic:pic>
              </a:graphicData>
            </a:graphic>
          </wp:inline>
        </w:drawing>
      </w:r>
    </w:p>
    <w:p w14:paraId="2E6CF0F3" w14:textId="77777777" w:rsidR="006D41C4" w:rsidRPr="00793471" w:rsidRDefault="006D41C4" w:rsidP="006D41C4">
      <w:pPr>
        <w:pStyle w:val="Parrafo1"/>
        <w:rPr>
          <w:b/>
          <w:bCs/>
          <w:lang w:val="es-MX"/>
        </w:rPr>
      </w:pPr>
      <w:r w:rsidRPr="00793471">
        <w:rPr>
          <w:b/>
          <w:bCs/>
          <w:lang w:val="es-MX"/>
        </w:rPr>
        <w:t>PMV 5 – Módulo de Gestión de Actividades Turísticas</w:t>
      </w:r>
    </w:p>
    <w:p w14:paraId="2464691B" w14:textId="77777777" w:rsidR="006D41C4" w:rsidRPr="00793471" w:rsidRDefault="006D41C4" w:rsidP="006D41C4">
      <w:pPr>
        <w:pStyle w:val="Parrafo1"/>
        <w:rPr>
          <w:b/>
          <w:bCs/>
          <w:lang w:val="es-MX"/>
        </w:rPr>
      </w:pPr>
      <w:r w:rsidRPr="00793471">
        <w:rPr>
          <w:b/>
          <w:bCs/>
          <w:lang w:val="es-MX"/>
        </w:rPr>
        <w:t>Pruebas realizadas</w:t>
      </w:r>
    </w:p>
    <w:p w14:paraId="3B20E795" w14:textId="77777777" w:rsidR="006D41C4" w:rsidRPr="00793471" w:rsidRDefault="006D41C4" w:rsidP="006D41C4">
      <w:pPr>
        <w:pStyle w:val="Parrafo1"/>
        <w:rPr>
          <w:lang w:val="es-MX"/>
        </w:rPr>
      </w:pPr>
      <w:r w:rsidRPr="00793471">
        <w:rPr>
          <w:b/>
          <w:bCs/>
          <w:lang w:val="es-MX"/>
        </w:rPr>
        <w:t>Pruebas CRUD:</w:t>
      </w:r>
      <w:r w:rsidRPr="00793471">
        <w:rPr>
          <w:lang w:val="es-MX"/>
        </w:rPr>
        <w:br/>
        <w:t>Creación, modificación, eliminación y consulta de actividades turísticas.</w:t>
      </w:r>
    </w:p>
    <w:p w14:paraId="7861107F" w14:textId="77777777" w:rsidR="006D41C4" w:rsidRPr="00793471" w:rsidRDefault="006D41C4" w:rsidP="006D41C4">
      <w:pPr>
        <w:pStyle w:val="Parrafo1"/>
        <w:rPr>
          <w:lang w:val="es-MX"/>
        </w:rPr>
      </w:pPr>
      <w:r w:rsidRPr="00793471">
        <w:rPr>
          <w:b/>
          <w:bCs/>
          <w:lang w:val="es-MX"/>
        </w:rPr>
        <w:t>Pruebas de dependencias:</w:t>
      </w:r>
      <w:r w:rsidRPr="00793471">
        <w:rPr>
          <w:lang w:val="es-MX"/>
        </w:rPr>
        <w:br/>
        <w:t>Validación de que una actividad no pueda eliminarse si está asociada a un itinerario vigente.</w:t>
      </w:r>
    </w:p>
    <w:p w14:paraId="3EC2E261" w14:textId="77777777" w:rsidR="006D41C4" w:rsidRPr="00793471" w:rsidRDefault="006D41C4" w:rsidP="006D41C4">
      <w:pPr>
        <w:pStyle w:val="Parrafo1"/>
        <w:rPr>
          <w:lang w:val="es-MX"/>
        </w:rPr>
      </w:pPr>
      <w:r w:rsidRPr="00793471">
        <w:rPr>
          <w:b/>
          <w:bCs/>
          <w:lang w:val="es-MX"/>
        </w:rPr>
        <w:t>Pruebas de campos obligatorios:</w:t>
      </w:r>
      <w:r w:rsidRPr="00793471">
        <w:rPr>
          <w:lang w:val="es-MX"/>
        </w:rPr>
        <w:br/>
        <w:t>Verificación de horarios, descripciones, restricciones y ubicación.</w:t>
      </w:r>
    </w:p>
    <w:p w14:paraId="55738206" w14:textId="77777777" w:rsidR="006D41C4" w:rsidRPr="00793471" w:rsidRDefault="006D41C4" w:rsidP="006D41C4">
      <w:pPr>
        <w:pStyle w:val="Parrafo1"/>
        <w:rPr>
          <w:lang w:val="es-MX"/>
        </w:rPr>
      </w:pPr>
      <w:r w:rsidRPr="00793471">
        <w:rPr>
          <w:b/>
          <w:bCs/>
          <w:lang w:val="es-MX"/>
        </w:rPr>
        <w:t>Pruebas de consistencia:</w:t>
      </w:r>
      <w:r w:rsidRPr="00793471">
        <w:rPr>
          <w:lang w:val="es-MX"/>
        </w:rPr>
        <w:br/>
        <w:t>Revisión de la correcta visualización de actividades dentro de los itinerarios.</w:t>
      </w:r>
    </w:p>
    <w:p w14:paraId="4B4FF167" w14:textId="77777777" w:rsidR="006D41C4" w:rsidRPr="00793471" w:rsidRDefault="006D41C4" w:rsidP="006D41C4">
      <w:pPr>
        <w:pStyle w:val="Parrafo1"/>
        <w:rPr>
          <w:b/>
          <w:bCs/>
          <w:lang w:val="es-MX"/>
        </w:rPr>
      </w:pPr>
      <w:r w:rsidRPr="00793471">
        <w:rPr>
          <w:b/>
          <w:bCs/>
          <w:lang w:val="es-MX"/>
        </w:rPr>
        <w:t>Resultados</w:t>
      </w:r>
    </w:p>
    <w:p w14:paraId="54ECD25C" w14:textId="77777777" w:rsidR="006D41C4" w:rsidRPr="00793471" w:rsidRDefault="006D41C4" w:rsidP="006D41C4">
      <w:pPr>
        <w:pStyle w:val="Parrafo1"/>
        <w:numPr>
          <w:ilvl w:val="0"/>
          <w:numId w:val="23"/>
        </w:numPr>
        <w:rPr>
          <w:lang w:val="es-MX"/>
        </w:rPr>
      </w:pPr>
      <w:r w:rsidRPr="00793471">
        <w:rPr>
          <w:lang w:val="es-MX"/>
        </w:rPr>
        <w:t>Las actividades se registraron correctamente en el 100% de las pruebas.</w:t>
      </w:r>
    </w:p>
    <w:p w14:paraId="1C4EFA60" w14:textId="77777777" w:rsidR="006D41C4" w:rsidRPr="00793471" w:rsidRDefault="006D41C4" w:rsidP="006D41C4">
      <w:pPr>
        <w:pStyle w:val="Parrafo1"/>
        <w:numPr>
          <w:ilvl w:val="0"/>
          <w:numId w:val="23"/>
        </w:numPr>
        <w:rPr>
          <w:lang w:val="es-MX"/>
        </w:rPr>
      </w:pPr>
      <w:r w:rsidRPr="00793471">
        <w:rPr>
          <w:lang w:val="es-MX"/>
        </w:rPr>
        <w:t>Las dependencias entre actividades e itinerarios funcionaron adecuadamente.</w:t>
      </w:r>
    </w:p>
    <w:p w14:paraId="1CE7FE62" w14:textId="77777777" w:rsidR="006D41C4" w:rsidRPr="00793471" w:rsidRDefault="006D41C4" w:rsidP="006D41C4">
      <w:pPr>
        <w:pStyle w:val="Parrafo1"/>
        <w:numPr>
          <w:ilvl w:val="0"/>
          <w:numId w:val="23"/>
        </w:numPr>
        <w:rPr>
          <w:lang w:val="es-MX"/>
        </w:rPr>
      </w:pPr>
      <w:r w:rsidRPr="00793471">
        <w:rPr>
          <w:lang w:val="es-MX"/>
        </w:rPr>
        <w:t>No se detectaron errores al momento de vincular actividades.</w:t>
      </w:r>
    </w:p>
    <w:p w14:paraId="0B16B059" w14:textId="77777777" w:rsidR="006D41C4" w:rsidRPr="00793471" w:rsidRDefault="006D41C4" w:rsidP="006D41C4">
      <w:pPr>
        <w:pStyle w:val="Parrafo1"/>
        <w:numPr>
          <w:ilvl w:val="0"/>
          <w:numId w:val="23"/>
        </w:numPr>
        <w:rPr>
          <w:lang w:val="es-MX"/>
        </w:rPr>
      </w:pPr>
      <w:r w:rsidRPr="00793471">
        <w:rPr>
          <w:lang w:val="es-MX"/>
        </w:rPr>
        <w:t>Se recomendó incluir un mapa o coordenadas para mejorar la precisión de ubicación.</w:t>
      </w:r>
    </w:p>
    <w:p w14:paraId="00780966" w14:textId="77777777" w:rsidR="006D41C4" w:rsidRPr="00793471" w:rsidRDefault="006D41C4" w:rsidP="006D41C4">
      <w:pPr>
        <w:pStyle w:val="Parrafo1"/>
        <w:rPr>
          <w:b/>
          <w:bCs/>
          <w:lang w:val="es-MX"/>
        </w:rPr>
      </w:pPr>
      <w:r w:rsidRPr="00793471">
        <w:rPr>
          <w:b/>
          <w:bCs/>
          <w:lang w:val="es-MX"/>
        </w:rPr>
        <w:t>Evidencias</w:t>
      </w:r>
    </w:p>
    <w:p w14:paraId="180D30F9" w14:textId="77777777" w:rsidR="006D41C4" w:rsidRPr="00793471" w:rsidRDefault="006D41C4" w:rsidP="006D41C4">
      <w:pPr>
        <w:pStyle w:val="Parrafo1"/>
        <w:rPr>
          <w:lang w:val="es-MX"/>
        </w:rPr>
      </w:pPr>
      <w:r w:rsidRPr="00240F3C">
        <w:rPr>
          <w:noProof/>
          <w:lang w:val="es-MX"/>
        </w:rPr>
        <w:drawing>
          <wp:inline distT="0" distB="0" distL="0" distR="0" wp14:anchorId="16CD09D1" wp14:editId="52FE4681">
            <wp:extent cx="5731510" cy="2722245"/>
            <wp:effectExtent l="0" t="0" r="2540" b="1905"/>
            <wp:docPr id="2112137811"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137811" name="Imagen 1" descr="Interfaz de usuario gráfica, Aplicación&#10;&#10;El contenido generado por IA puede ser incorrecto."/>
                    <pic:cNvPicPr/>
                  </pic:nvPicPr>
                  <pic:blipFill>
                    <a:blip r:embed="rId41"/>
                    <a:stretch>
                      <a:fillRect/>
                    </a:stretch>
                  </pic:blipFill>
                  <pic:spPr>
                    <a:xfrm>
                      <a:off x="0" y="0"/>
                      <a:ext cx="5731510" cy="2722245"/>
                    </a:xfrm>
                    <a:prstGeom prst="rect">
                      <a:avLst/>
                    </a:prstGeom>
                  </pic:spPr>
                </pic:pic>
              </a:graphicData>
            </a:graphic>
          </wp:inline>
        </w:drawing>
      </w:r>
    </w:p>
    <w:p w14:paraId="4D1C8CA9" w14:textId="77777777" w:rsidR="006D41C4" w:rsidRPr="00793471" w:rsidRDefault="006D41C4" w:rsidP="006D41C4">
      <w:pPr>
        <w:pStyle w:val="Parrafo1"/>
        <w:rPr>
          <w:b/>
          <w:bCs/>
          <w:lang w:val="es-MX"/>
        </w:rPr>
      </w:pPr>
      <w:r w:rsidRPr="00793471">
        <w:rPr>
          <w:b/>
          <w:bCs/>
          <w:lang w:val="es-MX"/>
        </w:rPr>
        <w:t>PMV 6 – Generación de Itinerarios en Formato PDF</w:t>
      </w:r>
    </w:p>
    <w:p w14:paraId="5B4D0A52" w14:textId="77777777" w:rsidR="006D41C4" w:rsidRPr="00793471" w:rsidRDefault="006D41C4" w:rsidP="006D41C4">
      <w:pPr>
        <w:pStyle w:val="Parrafo1"/>
        <w:rPr>
          <w:b/>
          <w:bCs/>
          <w:lang w:val="es-MX"/>
        </w:rPr>
      </w:pPr>
      <w:r w:rsidRPr="00793471">
        <w:rPr>
          <w:b/>
          <w:bCs/>
          <w:lang w:val="es-MX"/>
        </w:rPr>
        <w:t>Pruebas realizadas</w:t>
      </w:r>
    </w:p>
    <w:p w14:paraId="3591C28F" w14:textId="77777777" w:rsidR="006D41C4" w:rsidRPr="00793471" w:rsidRDefault="006D41C4" w:rsidP="006D41C4">
      <w:pPr>
        <w:pStyle w:val="Parrafo1"/>
        <w:rPr>
          <w:lang w:val="es-MX"/>
        </w:rPr>
      </w:pPr>
      <w:r w:rsidRPr="00793471">
        <w:rPr>
          <w:b/>
          <w:bCs/>
          <w:lang w:val="es-MX"/>
        </w:rPr>
        <w:t>Pruebas de generación:</w:t>
      </w:r>
      <w:r w:rsidRPr="00793471">
        <w:rPr>
          <w:lang w:val="es-MX"/>
        </w:rPr>
        <w:br/>
        <w:t>Ensayos para validar que el sistema genere PDF con datos del turista, itinerario, fechas y actividades.</w:t>
      </w:r>
    </w:p>
    <w:p w14:paraId="33E1A877" w14:textId="77777777" w:rsidR="006D41C4" w:rsidRPr="00793471" w:rsidRDefault="006D41C4" w:rsidP="006D41C4">
      <w:pPr>
        <w:pStyle w:val="Parrafo1"/>
        <w:rPr>
          <w:lang w:val="es-MX"/>
        </w:rPr>
      </w:pPr>
      <w:r w:rsidRPr="00793471">
        <w:rPr>
          <w:b/>
          <w:bCs/>
          <w:lang w:val="es-MX"/>
        </w:rPr>
        <w:t>Pruebas de formato:</w:t>
      </w:r>
      <w:r w:rsidRPr="00793471">
        <w:rPr>
          <w:lang w:val="es-MX"/>
        </w:rPr>
        <w:br/>
        <w:t>Revisión del estilo, encabezado, pie de página, exportación y orden de la información.</w:t>
      </w:r>
    </w:p>
    <w:p w14:paraId="73089FC4" w14:textId="77777777" w:rsidR="006D41C4" w:rsidRPr="00793471" w:rsidRDefault="006D41C4" w:rsidP="006D41C4">
      <w:pPr>
        <w:pStyle w:val="Parrafo1"/>
        <w:rPr>
          <w:lang w:val="es-MX"/>
        </w:rPr>
      </w:pPr>
      <w:r w:rsidRPr="00793471">
        <w:rPr>
          <w:b/>
          <w:bCs/>
          <w:lang w:val="es-MX"/>
        </w:rPr>
        <w:t>Pruebas de compatibilidad:</w:t>
      </w:r>
      <w:r w:rsidRPr="00793471">
        <w:rPr>
          <w:lang w:val="es-MX"/>
        </w:rPr>
        <w:br/>
        <w:t>Pruebas de apertura del PDF en dispositivos móviles, navegadores y lectores estándar.</w:t>
      </w:r>
    </w:p>
    <w:p w14:paraId="2CE6076F" w14:textId="77777777" w:rsidR="006D41C4" w:rsidRPr="00793471" w:rsidRDefault="006D41C4" w:rsidP="006D41C4">
      <w:pPr>
        <w:pStyle w:val="Parrafo1"/>
        <w:rPr>
          <w:b/>
          <w:bCs/>
          <w:lang w:val="es-MX"/>
        </w:rPr>
      </w:pPr>
      <w:r w:rsidRPr="00793471">
        <w:rPr>
          <w:b/>
          <w:bCs/>
          <w:lang w:val="es-MX"/>
        </w:rPr>
        <w:t>Resultados</w:t>
      </w:r>
    </w:p>
    <w:p w14:paraId="0FB7F017" w14:textId="77777777" w:rsidR="006D41C4" w:rsidRPr="00793471" w:rsidRDefault="006D41C4" w:rsidP="006D41C4">
      <w:pPr>
        <w:pStyle w:val="Parrafo1"/>
        <w:numPr>
          <w:ilvl w:val="0"/>
          <w:numId w:val="25"/>
        </w:numPr>
        <w:rPr>
          <w:lang w:val="es-MX"/>
        </w:rPr>
      </w:pPr>
      <w:r w:rsidRPr="00793471">
        <w:rPr>
          <w:lang w:val="es-MX"/>
        </w:rPr>
        <w:t>La generación del PDF funcionó correctamente en el 100% de las pruebas.</w:t>
      </w:r>
    </w:p>
    <w:p w14:paraId="1E824FC4" w14:textId="77777777" w:rsidR="006D41C4" w:rsidRPr="00793471" w:rsidRDefault="006D41C4" w:rsidP="006D41C4">
      <w:pPr>
        <w:pStyle w:val="Parrafo1"/>
        <w:numPr>
          <w:ilvl w:val="0"/>
          <w:numId w:val="25"/>
        </w:numPr>
        <w:rPr>
          <w:lang w:val="es-MX"/>
        </w:rPr>
      </w:pPr>
      <w:r w:rsidRPr="00793471">
        <w:rPr>
          <w:lang w:val="es-MX"/>
        </w:rPr>
        <w:t>El diseño fue claro, legible y con los elementos solicitados por la agencia.</w:t>
      </w:r>
    </w:p>
    <w:p w14:paraId="083AC888" w14:textId="77777777" w:rsidR="006D41C4" w:rsidRPr="00793471" w:rsidRDefault="006D41C4" w:rsidP="006D41C4">
      <w:pPr>
        <w:pStyle w:val="Parrafo1"/>
        <w:numPr>
          <w:ilvl w:val="0"/>
          <w:numId w:val="25"/>
        </w:numPr>
        <w:rPr>
          <w:lang w:val="es-MX"/>
        </w:rPr>
      </w:pPr>
      <w:r w:rsidRPr="00793471">
        <w:rPr>
          <w:lang w:val="es-MX"/>
        </w:rPr>
        <w:t>El archivo fue compatible con dispositivos Android, iOS y Windows.</w:t>
      </w:r>
    </w:p>
    <w:p w14:paraId="522BB0F8" w14:textId="77777777" w:rsidR="006D41C4" w:rsidRPr="00793471" w:rsidRDefault="006D41C4" w:rsidP="006D41C4">
      <w:pPr>
        <w:pStyle w:val="Parrafo1"/>
        <w:numPr>
          <w:ilvl w:val="0"/>
          <w:numId w:val="25"/>
        </w:numPr>
        <w:rPr>
          <w:lang w:val="es-MX"/>
        </w:rPr>
      </w:pPr>
      <w:r w:rsidRPr="00793471">
        <w:rPr>
          <w:lang w:val="es-MX"/>
        </w:rPr>
        <w:t>Se sugirió incluir QR opcional para validación del viaje.</w:t>
      </w:r>
    </w:p>
    <w:p w14:paraId="7130F055" w14:textId="77777777" w:rsidR="006D41C4" w:rsidRPr="00793471" w:rsidRDefault="006D41C4" w:rsidP="006D41C4">
      <w:pPr>
        <w:pStyle w:val="Parrafo1"/>
        <w:rPr>
          <w:b/>
          <w:bCs/>
          <w:lang w:val="es-MX"/>
        </w:rPr>
      </w:pPr>
      <w:r w:rsidRPr="00793471">
        <w:rPr>
          <w:b/>
          <w:bCs/>
          <w:lang w:val="es-MX"/>
        </w:rPr>
        <w:t>Evidencias</w:t>
      </w:r>
    </w:p>
    <w:p w14:paraId="7D80EFB3" w14:textId="77777777" w:rsidR="006D41C4" w:rsidRPr="00793471" w:rsidRDefault="006D41C4" w:rsidP="006D41C4">
      <w:pPr>
        <w:pStyle w:val="Parrafo1"/>
        <w:rPr>
          <w:lang w:val="es-MX"/>
        </w:rPr>
      </w:pPr>
      <w:r w:rsidRPr="00075B1F">
        <w:rPr>
          <w:noProof/>
          <w:lang w:val="es-MX"/>
        </w:rPr>
        <w:drawing>
          <wp:inline distT="0" distB="0" distL="0" distR="0" wp14:anchorId="7FE3A9D0" wp14:editId="5BF6806E">
            <wp:extent cx="4842164" cy="2299840"/>
            <wp:effectExtent l="0" t="0" r="0" b="5715"/>
            <wp:docPr id="1619604985"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04985" name="Imagen 1" descr="Interfaz de usuario gráfica, Texto, Aplicación&#10;&#10;El contenido generado por IA puede ser incorrecto."/>
                    <pic:cNvPicPr/>
                  </pic:nvPicPr>
                  <pic:blipFill>
                    <a:blip r:embed="rId42"/>
                    <a:stretch>
                      <a:fillRect/>
                    </a:stretch>
                  </pic:blipFill>
                  <pic:spPr>
                    <a:xfrm>
                      <a:off x="0" y="0"/>
                      <a:ext cx="4851285" cy="2304172"/>
                    </a:xfrm>
                    <a:prstGeom prst="rect">
                      <a:avLst/>
                    </a:prstGeom>
                  </pic:spPr>
                </pic:pic>
              </a:graphicData>
            </a:graphic>
          </wp:inline>
        </w:drawing>
      </w:r>
    </w:p>
    <w:p w14:paraId="5678ABEC" w14:textId="77777777" w:rsidR="006D41C4" w:rsidRPr="00793471" w:rsidRDefault="006D41C4" w:rsidP="006D41C4">
      <w:pPr>
        <w:pStyle w:val="Parrafo1"/>
        <w:rPr>
          <w:b/>
          <w:bCs/>
          <w:lang w:val="es-MX"/>
        </w:rPr>
      </w:pPr>
      <w:r w:rsidRPr="00793471">
        <w:rPr>
          <w:b/>
          <w:bCs/>
          <w:lang w:val="es-MX"/>
        </w:rPr>
        <w:t xml:space="preserve">PMV 7 – </w:t>
      </w:r>
      <w:proofErr w:type="spellStart"/>
      <w:r w:rsidRPr="00793471">
        <w:rPr>
          <w:b/>
          <w:bCs/>
          <w:lang w:val="es-MX"/>
        </w:rPr>
        <w:t>Dashboard</w:t>
      </w:r>
      <w:proofErr w:type="spellEnd"/>
      <w:r w:rsidRPr="00793471">
        <w:rPr>
          <w:b/>
          <w:bCs/>
          <w:lang w:val="es-MX"/>
        </w:rPr>
        <w:t xml:space="preserve"> de Indicadores del Sistema</w:t>
      </w:r>
    </w:p>
    <w:p w14:paraId="6E686D59" w14:textId="77777777" w:rsidR="006D41C4" w:rsidRPr="00793471" w:rsidRDefault="006D41C4" w:rsidP="006D41C4">
      <w:pPr>
        <w:pStyle w:val="Parrafo1"/>
        <w:rPr>
          <w:b/>
          <w:bCs/>
          <w:lang w:val="es-MX"/>
        </w:rPr>
      </w:pPr>
      <w:r w:rsidRPr="00793471">
        <w:rPr>
          <w:b/>
          <w:bCs/>
          <w:lang w:val="es-MX"/>
        </w:rPr>
        <w:t>Pruebas realizadas</w:t>
      </w:r>
    </w:p>
    <w:p w14:paraId="3737EFC3" w14:textId="77777777" w:rsidR="006D41C4" w:rsidRPr="00793471" w:rsidRDefault="006D41C4" w:rsidP="006D41C4">
      <w:pPr>
        <w:pStyle w:val="Parrafo1"/>
        <w:rPr>
          <w:lang w:val="es-MX"/>
        </w:rPr>
      </w:pPr>
      <w:r w:rsidRPr="00793471">
        <w:rPr>
          <w:b/>
          <w:bCs/>
          <w:lang w:val="es-MX"/>
        </w:rPr>
        <w:t>Pruebas de visualización:</w:t>
      </w:r>
      <w:r w:rsidRPr="00793471">
        <w:rPr>
          <w:lang w:val="es-MX"/>
        </w:rPr>
        <w:br/>
        <w:t>Verificación de la correcta carga de métricas y estadísticas en el panel del administrador.</w:t>
      </w:r>
    </w:p>
    <w:p w14:paraId="77F5CC33" w14:textId="77777777" w:rsidR="006D41C4" w:rsidRPr="00793471" w:rsidRDefault="006D41C4" w:rsidP="006D41C4">
      <w:pPr>
        <w:pStyle w:val="Parrafo1"/>
        <w:rPr>
          <w:lang w:val="es-MX"/>
        </w:rPr>
      </w:pPr>
      <w:r w:rsidRPr="00793471">
        <w:rPr>
          <w:b/>
          <w:bCs/>
          <w:lang w:val="es-MX"/>
        </w:rPr>
        <w:t>Pruebas de actualización automática:</w:t>
      </w:r>
      <w:r w:rsidRPr="00793471">
        <w:rPr>
          <w:lang w:val="es-MX"/>
        </w:rPr>
        <w:br/>
        <w:t>Ensayo del refresco de datos tras nuevos registros, asignaciones o itinerarios creados.</w:t>
      </w:r>
    </w:p>
    <w:p w14:paraId="2BA7C1DB" w14:textId="77777777" w:rsidR="006D41C4" w:rsidRPr="00793471" w:rsidRDefault="006D41C4" w:rsidP="006D41C4">
      <w:pPr>
        <w:pStyle w:val="Parrafo1"/>
        <w:rPr>
          <w:lang w:val="es-MX"/>
        </w:rPr>
      </w:pPr>
      <w:r w:rsidRPr="00793471">
        <w:rPr>
          <w:b/>
          <w:bCs/>
          <w:lang w:val="es-MX"/>
        </w:rPr>
        <w:t>Pruebas de integridad:</w:t>
      </w:r>
      <w:r w:rsidRPr="00793471">
        <w:rPr>
          <w:lang w:val="es-MX"/>
        </w:rPr>
        <w:br/>
        <w:t>Validación de que las cifras mostradas coincidan con la base de datos.</w:t>
      </w:r>
    </w:p>
    <w:p w14:paraId="5DC4B5D0" w14:textId="77777777" w:rsidR="006D41C4" w:rsidRPr="00793471" w:rsidRDefault="006D41C4" w:rsidP="006D41C4">
      <w:pPr>
        <w:pStyle w:val="Parrafo1"/>
        <w:rPr>
          <w:lang w:val="es-MX"/>
        </w:rPr>
      </w:pPr>
      <w:r w:rsidRPr="00793471">
        <w:rPr>
          <w:b/>
          <w:bCs/>
          <w:lang w:val="es-MX"/>
        </w:rPr>
        <w:t>Pruebas de rendimiento:</w:t>
      </w:r>
      <w:r w:rsidRPr="00793471">
        <w:rPr>
          <w:lang w:val="es-MX"/>
        </w:rPr>
        <w:br/>
        <w:t>Medición del tiempo de carga de gráficos y widgets.</w:t>
      </w:r>
    </w:p>
    <w:p w14:paraId="5E7FE2CC" w14:textId="77777777" w:rsidR="006D41C4" w:rsidRPr="00793471" w:rsidRDefault="006D41C4" w:rsidP="006D41C4">
      <w:pPr>
        <w:pStyle w:val="Parrafo1"/>
        <w:rPr>
          <w:b/>
          <w:bCs/>
          <w:lang w:val="es-MX"/>
        </w:rPr>
      </w:pPr>
      <w:r w:rsidRPr="00793471">
        <w:rPr>
          <w:b/>
          <w:bCs/>
          <w:lang w:val="es-MX"/>
        </w:rPr>
        <w:t>Resultados</w:t>
      </w:r>
    </w:p>
    <w:p w14:paraId="6B2C9E13" w14:textId="77777777" w:rsidR="006D41C4" w:rsidRPr="00793471" w:rsidRDefault="006D41C4" w:rsidP="006D41C4">
      <w:pPr>
        <w:pStyle w:val="Parrafo1"/>
        <w:numPr>
          <w:ilvl w:val="0"/>
          <w:numId w:val="27"/>
        </w:numPr>
        <w:rPr>
          <w:lang w:val="es-MX"/>
        </w:rPr>
      </w:pPr>
      <w:r w:rsidRPr="00793471">
        <w:rPr>
          <w:lang w:val="es-MX"/>
        </w:rPr>
        <w:t xml:space="preserve">El </w:t>
      </w:r>
      <w:proofErr w:type="spellStart"/>
      <w:r w:rsidRPr="00793471">
        <w:rPr>
          <w:lang w:val="es-MX"/>
        </w:rPr>
        <w:t>dashboard</w:t>
      </w:r>
      <w:proofErr w:type="spellEnd"/>
      <w:r w:rsidRPr="00793471">
        <w:rPr>
          <w:lang w:val="es-MX"/>
        </w:rPr>
        <w:t xml:space="preserve"> cargó correctamente en un promedio de 1.4 segundos.</w:t>
      </w:r>
    </w:p>
    <w:p w14:paraId="29B9234F" w14:textId="77777777" w:rsidR="006D41C4" w:rsidRPr="00793471" w:rsidRDefault="006D41C4" w:rsidP="006D41C4">
      <w:pPr>
        <w:pStyle w:val="Parrafo1"/>
        <w:numPr>
          <w:ilvl w:val="0"/>
          <w:numId w:val="27"/>
        </w:numPr>
        <w:rPr>
          <w:lang w:val="es-MX"/>
        </w:rPr>
      </w:pPr>
      <w:r w:rsidRPr="00793471">
        <w:rPr>
          <w:lang w:val="es-MX"/>
        </w:rPr>
        <w:t>Las métricas coincidieron con los datos registrados en el sistema.</w:t>
      </w:r>
    </w:p>
    <w:p w14:paraId="3E8C5076" w14:textId="77777777" w:rsidR="006D41C4" w:rsidRPr="00793471" w:rsidRDefault="006D41C4" w:rsidP="006D41C4">
      <w:pPr>
        <w:pStyle w:val="Parrafo1"/>
        <w:numPr>
          <w:ilvl w:val="0"/>
          <w:numId w:val="27"/>
        </w:numPr>
        <w:rPr>
          <w:lang w:val="es-MX"/>
        </w:rPr>
      </w:pPr>
      <w:r w:rsidRPr="00793471">
        <w:rPr>
          <w:lang w:val="es-MX"/>
        </w:rPr>
        <w:t>Los gráficos se actualizaron automáticamente después de cada operación.</w:t>
      </w:r>
    </w:p>
    <w:p w14:paraId="27F792A4" w14:textId="77777777" w:rsidR="006D41C4" w:rsidRPr="00793471" w:rsidRDefault="006D41C4" w:rsidP="006D41C4">
      <w:pPr>
        <w:pStyle w:val="Parrafo1"/>
        <w:numPr>
          <w:ilvl w:val="0"/>
          <w:numId w:val="27"/>
        </w:numPr>
        <w:rPr>
          <w:lang w:val="es-MX"/>
        </w:rPr>
      </w:pPr>
      <w:r w:rsidRPr="00793471">
        <w:rPr>
          <w:lang w:val="es-MX"/>
        </w:rPr>
        <w:t>Se observó que la carga puede aumentar con volúmenes grandes de datos; se recomendó aplicar paginación en estadísticas detalladas.</w:t>
      </w:r>
    </w:p>
    <w:p w14:paraId="5FC153E6" w14:textId="77777777" w:rsidR="006D41C4" w:rsidRPr="00793471" w:rsidRDefault="006D41C4" w:rsidP="006D41C4">
      <w:pPr>
        <w:pStyle w:val="Parrafo1"/>
        <w:rPr>
          <w:b/>
          <w:bCs/>
          <w:lang w:val="es-MX"/>
        </w:rPr>
      </w:pPr>
      <w:r w:rsidRPr="00793471">
        <w:rPr>
          <w:b/>
          <w:bCs/>
          <w:lang w:val="es-MX"/>
        </w:rPr>
        <w:t>Evidencias</w:t>
      </w:r>
    </w:p>
    <w:p w14:paraId="16BC92D9" w14:textId="77777777" w:rsidR="006D41C4" w:rsidRDefault="006D41C4" w:rsidP="006D41C4">
      <w:pPr>
        <w:pStyle w:val="Parrafo1"/>
      </w:pPr>
      <w:r>
        <w:rPr>
          <w:noProof/>
        </w:rPr>
        <w:drawing>
          <wp:inline distT="0" distB="0" distL="0" distR="0" wp14:anchorId="1AA9DD25" wp14:editId="01959E7A">
            <wp:extent cx="4523641" cy="2334491"/>
            <wp:effectExtent l="0" t="0" r="0" b="8890"/>
            <wp:docPr id="355964289" name="Imagen 13" descr="Una captura de pantalla de una red socia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964289" name="Imagen 13" descr="Una captura de pantalla de una red social&#10;&#10;El contenido generado por IA puede ser incorrecto."/>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45613" cy="2345830"/>
                    </a:xfrm>
                    <a:prstGeom prst="rect">
                      <a:avLst/>
                    </a:prstGeom>
                    <a:noFill/>
                    <a:ln>
                      <a:noFill/>
                    </a:ln>
                  </pic:spPr>
                </pic:pic>
              </a:graphicData>
            </a:graphic>
          </wp:inline>
        </w:drawing>
      </w:r>
    </w:p>
    <w:p w14:paraId="16419D34" w14:textId="77777777" w:rsidR="004C6736" w:rsidRPr="004C6736" w:rsidRDefault="004C6736" w:rsidP="00C226C1">
      <w:pPr>
        <w:pStyle w:val="Parrafo1"/>
        <w:ind w:left="0"/>
        <w:rPr>
          <w:lang w:val="es-ES"/>
        </w:rPr>
      </w:pPr>
    </w:p>
    <w:p w14:paraId="09C4F1CA" w14:textId="55300B20" w:rsidR="004C6736" w:rsidRPr="00E45A2B" w:rsidRDefault="004C6736" w:rsidP="00E45A2B">
      <w:pPr>
        <w:pStyle w:val="Parrafo1"/>
        <w:rPr>
          <w:b/>
          <w:bCs/>
          <w:lang w:val="es-ES"/>
        </w:rPr>
      </w:pPr>
      <w:r w:rsidRPr="00E45A2B">
        <w:rPr>
          <w:b/>
          <w:bCs/>
          <w:lang w:val="es-ES"/>
        </w:rPr>
        <w:t>Discusión: comparación con estudios previos</w:t>
      </w:r>
    </w:p>
    <w:p w14:paraId="637C8AF4" w14:textId="3B344A37" w:rsidR="004C6736" w:rsidRPr="004C6736" w:rsidRDefault="004C6736" w:rsidP="004C6736">
      <w:pPr>
        <w:pStyle w:val="Parrafo1"/>
        <w:rPr>
          <w:lang w:val="es-ES"/>
        </w:rPr>
      </w:pPr>
      <w:r w:rsidRPr="004C6736">
        <w:rPr>
          <w:lang w:val="es-ES"/>
        </w:rPr>
        <w:t xml:space="preserve">Los resultados obtenidos coinciden con los hallazgos de López Zavaleta et al. </w:t>
      </w:r>
      <w:sdt>
        <w:sdtPr>
          <w:rPr>
            <w:lang w:val="es-ES"/>
          </w:rPr>
          <w:id w:val="286015590"/>
          <w:citation/>
        </w:sdtPr>
        <w:sdtContent>
          <w:r w:rsidR="009856D6">
            <w:rPr>
              <w:lang w:val="es-ES"/>
            </w:rPr>
            <w:fldChar w:fldCharType="begin"/>
          </w:r>
          <w:r w:rsidR="009856D6">
            <w:instrText xml:space="preserve"> CITATION Lóp23 \l 10250 </w:instrText>
          </w:r>
          <w:r w:rsidR="009856D6">
            <w:rPr>
              <w:lang w:val="es-ES"/>
            </w:rPr>
            <w:fldChar w:fldCharType="separate"/>
          </w:r>
          <w:r w:rsidR="009856D6">
            <w:rPr>
              <w:noProof/>
            </w:rPr>
            <w:t>(3)</w:t>
          </w:r>
          <w:r w:rsidR="009856D6">
            <w:rPr>
              <w:lang w:val="es-ES"/>
            </w:rPr>
            <w:fldChar w:fldCharType="end"/>
          </w:r>
        </w:sdtContent>
      </w:sdt>
      <w:r w:rsidRPr="004C6736">
        <w:rPr>
          <w:lang w:val="es-ES"/>
        </w:rPr>
        <w:t xml:space="preserve"> y Ramos De Santis</w:t>
      </w:r>
      <w:sdt>
        <w:sdtPr>
          <w:rPr>
            <w:lang w:val="es-ES"/>
          </w:rPr>
          <w:id w:val="1414819638"/>
          <w:citation/>
        </w:sdtPr>
        <w:sdtContent>
          <w:r w:rsidR="009856D6">
            <w:rPr>
              <w:lang w:val="es-ES"/>
            </w:rPr>
            <w:fldChar w:fldCharType="begin"/>
          </w:r>
          <w:r w:rsidR="009856D6">
            <w:instrText xml:space="preserve"> CITATION Ram24 \l 10250 </w:instrText>
          </w:r>
          <w:r w:rsidR="009856D6">
            <w:rPr>
              <w:lang w:val="es-ES"/>
            </w:rPr>
            <w:fldChar w:fldCharType="separate"/>
          </w:r>
          <w:r w:rsidR="009856D6">
            <w:rPr>
              <w:noProof/>
            </w:rPr>
            <w:t xml:space="preserve"> (4)</w:t>
          </w:r>
          <w:r w:rsidR="009856D6">
            <w:rPr>
              <w:lang w:val="es-ES"/>
            </w:rPr>
            <w:fldChar w:fldCharType="end"/>
          </w:r>
        </w:sdtContent>
      </w:sdt>
      <w:r w:rsidRPr="004C6736">
        <w:rPr>
          <w:lang w:val="es-ES"/>
        </w:rPr>
        <w:t>, quienes señalaron que los asistentes conversacionales y sistemas inteligentes en turismo aumentan la satisfacción del cliente al ofrecer servicios personalizados. Asimismo, estudios como el de Párraga Burgos et al.</w:t>
      </w:r>
      <w:sdt>
        <w:sdtPr>
          <w:rPr>
            <w:lang w:val="es-ES"/>
          </w:rPr>
          <w:id w:val="-1666778916"/>
          <w:citation/>
        </w:sdtPr>
        <w:sdtContent>
          <w:r w:rsidR="009856D6">
            <w:rPr>
              <w:lang w:val="es-ES"/>
            </w:rPr>
            <w:fldChar w:fldCharType="begin"/>
          </w:r>
          <w:r w:rsidR="009856D6">
            <w:instrText xml:space="preserve"> CITATION Pár25 \l 10250 </w:instrText>
          </w:r>
          <w:r w:rsidR="009856D6">
            <w:rPr>
              <w:lang w:val="es-ES"/>
            </w:rPr>
            <w:fldChar w:fldCharType="separate"/>
          </w:r>
          <w:r w:rsidR="009856D6">
            <w:rPr>
              <w:noProof/>
            </w:rPr>
            <w:t xml:space="preserve"> (5)</w:t>
          </w:r>
          <w:r w:rsidR="009856D6">
            <w:rPr>
              <w:lang w:val="es-ES"/>
            </w:rPr>
            <w:fldChar w:fldCharType="end"/>
          </w:r>
        </w:sdtContent>
      </w:sdt>
      <w:r w:rsidR="009856D6">
        <w:rPr>
          <w:lang w:val="es-ES"/>
        </w:rPr>
        <w:t xml:space="preserve"> </w:t>
      </w:r>
      <w:r w:rsidRPr="004C6736">
        <w:rPr>
          <w:lang w:val="es-ES"/>
        </w:rPr>
        <w:t>destacan el impacto positivo de la inteligencia artificial en la personalización de itinerarios y la automatización de respuestas.</w:t>
      </w:r>
    </w:p>
    <w:p w14:paraId="3BEB91CD" w14:textId="77777777" w:rsidR="004C6736" w:rsidRPr="004C6736" w:rsidRDefault="004C6736" w:rsidP="004C6736">
      <w:pPr>
        <w:pStyle w:val="Parrafo1"/>
        <w:rPr>
          <w:lang w:val="es-ES"/>
        </w:rPr>
      </w:pPr>
    </w:p>
    <w:p w14:paraId="06512F26" w14:textId="3026327D" w:rsidR="00DD41D6" w:rsidRDefault="004C6736" w:rsidP="004C6736">
      <w:pPr>
        <w:pStyle w:val="Parrafo1"/>
        <w:rPr>
          <w:lang w:val="es-ES"/>
        </w:rPr>
      </w:pPr>
      <w:r w:rsidRPr="004C6736">
        <w:rPr>
          <w:lang w:val="es-ES"/>
        </w:rPr>
        <w:t xml:space="preserve">El tiempo de respuesta y la calidad de las recomendaciones están alineadas con los estándares propuestos por MINCETUR y prácticas globales de Smart </w:t>
      </w:r>
      <w:proofErr w:type="spellStart"/>
      <w:r w:rsidRPr="004C6736">
        <w:rPr>
          <w:lang w:val="es-ES"/>
        </w:rPr>
        <w:t>Tourism</w:t>
      </w:r>
      <w:proofErr w:type="spellEnd"/>
      <w:r w:rsidRPr="004C6736">
        <w:rPr>
          <w:lang w:val="es-ES"/>
        </w:rPr>
        <w:t xml:space="preserve"> </w:t>
      </w:r>
      <w:proofErr w:type="spellStart"/>
      <w:r w:rsidRPr="004C6736">
        <w:rPr>
          <w:lang w:val="es-ES"/>
        </w:rPr>
        <w:t>Destinations</w:t>
      </w:r>
      <w:proofErr w:type="spellEnd"/>
      <w:sdt>
        <w:sdtPr>
          <w:rPr>
            <w:lang w:val="es-ES"/>
          </w:rPr>
          <w:id w:val="-1114891746"/>
          <w:citation/>
        </w:sdtPr>
        <w:sdtContent>
          <w:r w:rsidR="009856D6">
            <w:rPr>
              <w:lang w:val="es-ES"/>
            </w:rPr>
            <w:fldChar w:fldCharType="begin"/>
          </w:r>
          <w:r w:rsidR="009856D6">
            <w:instrText xml:space="preserve"> CITATION Buh15 \l 10250 </w:instrText>
          </w:r>
          <w:r w:rsidR="009856D6">
            <w:rPr>
              <w:lang w:val="es-ES"/>
            </w:rPr>
            <w:fldChar w:fldCharType="separate"/>
          </w:r>
          <w:r w:rsidR="009856D6">
            <w:rPr>
              <w:noProof/>
            </w:rPr>
            <w:t xml:space="preserve"> (6)</w:t>
          </w:r>
          <w:r w:rsidR="009856D6">
            <w:rPr>
              <w:lang w:val="es-ES"/>
            </w:rPr>
            <w:fldChar w:fldCharType="end"/>
          </w:r>
        </w:sdtContent>
      </w:sdt>
      <w:r w:rsidRPr="004C6736">
        <w:rPr>
          <w:lang w:val="es-ES"/>
        </w:rPr>
        <w:t>. Esto refuerza la viabilidad de soluciones como la presente para destinos culturales de alta demanda como Cusco.</w:t>
      </w:r>
    </w:p>
    <w:p w14:paraId="728103D8" w14:textId="19910473" w:rsidR="009856D6" w:rsidRDefault="00DF776C" w:rsidP="00DF776C">
      <w:pPr>
        <w:pStyle w:val="Subtitulo1"/>
      </w:pPr>
      <w:r>
        <w:t>LECCIONES APRENDIDAS</w:t>
      </w:r>
    </w:p>
    <w:p w14:paraId="294CF0E5"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PMV 1 – Módulo de Autenticación y Control de Acceso</w:t>
      </w:r>
    </w:p>
    <w:p w14:paraId="07C241DC"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Una de las principales lecciones aprendidas fue la importancia de diseñar mensajes de error claros, ya que se evidenció que algunos usuarios no comprendían por qué su ingreso era rechazado. La validación temprana de roles y permisos resultó esencial para evitar accesos no autorizados, demostrando que las pruebas de seguridad deben planificarse desde las primeras iteraciones. Asimismo, se aprendió que los formularios de inicio de sesión requieren una protección estricta contra intentos repetitivos e inputs erróneos, por lo que se reforzaron los mecanismos de control para garantizar la seguridad del sistema. Finalmente, se identificó que la simplicidad del flujo de autenticación mejora significativamente la experiencia del usuario, reduciendo errores y aumentando la tasa de accesos exitosos.</w:t>
      </w:r>
    </w:p>
    <w:p w14:paraId="412FF2E4"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PMV 2 – Módulo de Gestión de Turistas</w:t>
      </w:r>
    </w:p>
    <w:p w14:paraId="6785FEA0"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El desarrollo de este módulo mostró la relevancia de implementar validaciones sólidas de campos obligatorios desde el inicio, ya que pequeños errores en los registros podían propagarse a otros PMV como la asignación de itinerarios. Se aprendió que los filtros de búsqueda necesitan ser altamente eficientes, pues los usuarios esperan una respuesta inmediata incluso con bases de datos más grandes. Adicionalmente, la gestión del historial reveló que la trazabilidad es clave para decisiones futuras dentro de la agencia, por lo que debe diseñarse desde el comienzo y no añadirse como complemento. Una lección relevante fue la necesidad de prever reglas estrictas que eviten duplicidades, garantizando consistencia en la información almacenada.</w:t>
      </w:r>
    </w:p>
    <w:p w14:paraId="285C4AD9"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PMV 3 – Gestión de Itinerarios Turísticos Predefinidos</w:t>
      </w:r>
    </w:p>
    <w:p w14:paraId="77B03820"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Este PMV permitió aprender que la estructura interna de los itinerarios debe ser lo suficientemente flexible para permitir cambios frecuentes sin comprometer la integridad de los datos vinculados. Se evidenció también que las validaciones para evitar la eliminación de itinerarios asignados deben fortalecerse y configurarse como restricciones críticas. Otro aprendizaje fue la importancia de optimizar la carga de información, ya que los tiempos de respuesta influyen directamente en la percepción del usuario sobre la eficiencia del sistema. Finalmente, se concluyó que la relación entre actividades e itinerarios requiere una arquitectura clara para evitar inconsistencias durante la edición.</w:t>
      </w:r>
    </w:p>
    <w:p w14:paraId="6FEF2862"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PMV 4 – Asignación Personalizada de Itinerarios a Turistas</w:t>
      </w:r>
    </w:p>
    <w:p w14:paraId="44ED27D8"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Una de las principales lecciones aprendidas fue la necesidad de contar con filtros más complejos y combinables para obtener recomendaciones más precisas y alineadas a múltiples preferencias simultáneas. Durante las pruebas, se observó que la trazabilidad de asignaciones es fundamental tanto para el control interno como para la atención al cliente, por lo que debe registrarse automáticamente sin depender del usuario. También se aprendió que el proceso de reasignación debe ser fluido y sin pasos redundantes, ya que los agentes suelen realizar modificaciones continuas según cambios de planes del turista. La estabilidad del módulo demostró que una interfaz clara y un flujo definido facilitan la experiencia y reducen errores operativos.</w:t>
      </w:r>
    </w:p>
    <w:p w14:paraId="7E6A18A5"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PMV 5 – Módulo de Gestión de Actividades Turísticas</w:t>
      </w:r>
    </w:p>
    <w:p w14:paraId="47405B37"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El desarrollo de este módulo destacó la importancia de establecer reglas estrictas sobre las dependencias, evitando eliminar actividades que formen parte de itinerarios vigentes. Esta lección permitió reforzar la integridad de los datos en toda la plataforma. También se evidenció que los campos obligatorios deben ser más descriptivos, especialmente en cuanto a horarios, ubicación y restricciones, ya que la calidad de esta información influye directamente en la coherencia final de los itinerarios. Se aprendió asimismo que una mejor representación geográfica (mapas o coordenadas) ayudaría a incrementar la precisión de la información proporcionada a los turistas. Finalmente, la correcta vinculación entre actividades e itinerarios reafirmó la necesidad de un diseño modular bien estructurado.</w:t>
      </w:r>
    </w:p>
    <w:p w14:paraId="6E26CA40"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PMV 6 – Generación de Itinerarios en Formato PDF</w:t>
      </w:r>
    </w:p>
    <w:p w14:paraId="6129EA2A"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Una de las lecciones clave fue la importancia de definir con anticipación una plantilla estándar, ya que diferencias mínimas en estilo o formato pueden afectar la comprensión del usuario final. Las pruebas demostraron que el documento debe ser ligero y compatible con múltiples dispositivos, lo que reafirma la necesidad de optimizar el peso del archivo y evitar elementos excesivos. Asimismo, se aprendió que incluir funcionalidades complementarias, como un código QR, puede aumentar la profesionalidad del documento y facilitar la verificación del viaje. La correcta organización del contenido confirmó que la claridad visual es un factor decisivo para mejorar la experiencia del turista.</w:t>
      </w:r>
    </w:p>
    <w:p w14:paraId="1E668B21" w14:textId="77777777" w:rsidR="00553CAA" w:rsidRPr="00553CAA" w:rsidRDefault="00553CAA" w:rsidP="00553CAA">
      <w:pPr>
        <w:ind w:left="360"/>
        <w:rPr>
          <w:rFonts w:ascii="Times New Roman" w:hAnsi="Times New Roman" w:cs="Times New Roman"/>
        </w:rPr>
      </w:pPr>
      <w:r w:rsidRPr="00553CAA">
        <w:rPr>
          <w:rFonts w:ascii="Times New Roman" w:hAnsi="Times New Roman" w:cs="Times New Roman"/>
        </w:rPr>
        <w:t xml:space="preserve">PMV 7 – </w:t>
      </w:r>
      <w:proofErr w:type="spellStart"/>
      <w:r w:rsidRPr="00553CAA">
        <w:rPr>
          <w:rFonts w:ascii="Times New Roman" w:hAnsi="Times New Roman" w:cs="Times New Roman"/>
        </w:rPr>
        <w:t>Dashboard</w:t>
      </w:r>
      <w:proofErr w:type="spellEnd"/>
      <w:r w:rsidRPr="00553CAA">
        <w:rPr>
          <w:rFonts w:ascii="Times New Roman" w:hAnsi="Times New Roman" w:cs="Times New Roman"/>
        </w:rPr>
        <w:t xml:space="preserve"> de Indicadores del Sistema</w:t>
      </w:r>
    </w:p>
    <w:p w14:paraId="5EF43B64" w14:textId="77777777" w:rsidR="00553CAA" w:rsidRPr="00553CAA" w:rsidRDefault="00553CAA" w:rsidP="00553CAA">
      <w:pPr>
        <w:ind w:left="360"/>
      </w:pPr>
      <w:r w:rsidRPr="00553CAA">
        <w:rPr>
          <w:rFonts w:ascii="Times New Roman" w:hAnsi="Times New Roman" w:cs="Times New Roman"/>
        </w:rPr>
        <w:t xml:space="preserve">Este PMV permitió comprender que la visualización de datos debe ser sencilla y priorizar métricas relevantes para evitar saturación cognitiva. También se aprendió que el rendimiento del </w:t>
      </w:r>
      <w:proofErr w:type="spellStart"/>
      <w:r w:rsidRPr="00553CAA">
        <w:rPr>
          <w:rFonts w:ascii="Times New Roman" w:hAnsi="Times New Roman" w:cs="Times New Roman"/>
        </w:rPr>
        <w:t>dashboard</w:t>
      </w:r>
      <w:proofErr w:type="spellEnd"/>
      <w:r w:rsidRPr="00553CAA">
        <w:rPr>
          <w:rFonts w:ascii="Times New Roman" w:hAnsi="Times New Roman" w:cs="Times New Roman"/>
        </w:rPr>
        <w:t xml:space="preserve"> depende directamente del volumen de datos, lo que hace indispensable la implementación de paginación o carga diferenciada para mantener la fluidez del sistema. Otra lección importante fue que la precisión en la sincronización con la base de datos es crucial para evitar interpretaciones erróneas por parte del administrador. Finalmente, se observó que la actualización automática de gráficos mejora la eficiencia, pero debe optimizarse para no comprometer el rendimiento general.</w:t>
      </w:r>
    </w:p>
    <w:p w14:paraId="382987AF" w14:textId="77777777" w:rsidR="006D41C4" w:rsidRDefault="006D41C4" w:rsidP="00553CAA">
      <w:pPr>
        <w:pStyle w:val="Subtitulo1"/>
        <w:numPr>
          <w:ilvl w:val="0"/>
          <w:numId w:val="0"/>
        </w:numPr>
      </w:pPr>
    </w:p>
    <w:p w14:paraId="4B9A1C25" w14:textId="77777777" w:rsidR="00553CAA" w:rsidRDefault="00553CAA" w:rsidP="00553CAA">
      <w:pPr>
        <w:pStyle w:val="Subtitulo1"/>
        <w:numPr>
          <w:ilvl w:val="0"/>
          <w:numId w:val="0"/>
        </w:numPr>
      </w:pPr>
    </w:p>
    <w:p w14:paraId="3098DE0A" w14:textId="77777777" w:rsidR="00553CAA" w:rsidRDefault="00553CAA" w:rsidP="00553CAA">
      <w:pPr>
        <w:pStyle w:val="Subtitulo1"/>
        <w:numPr>
          <w:ilvl w:val="0"/>
          <w:numId w:val="0"/>
        </w:numPr>
      </w:pPr>
    </w:p>
    <w:p w14:paraId="3438B07F" w14:textId="77777777" w:rsidR="00553CAA" w:rsidRDefault="00553CAA" w:rsidP="00553CAA">
      <w:pPr>
        <w:pStyle w:val="Subtitulo1"/>
        <w:numPr>
          <w:ilvl w:val="0"/>
          <w:numId w:val="0"/>
        </w:numPr>
      </w:pPr>
    </w:p>
    <w:p w14:paraId="7B08950C" w14:textId="62FF68BB" w:rsidR="001658A3" w:rsidRDefault="001658A3" w:rsidP="001658A3">
      <w:pPr>
        <w:pStyle w:val="Subtitulo1"/>
      </w:pPr>
      <w:r>
        <w:t>Conclusiones</w:t>
      </w:r>
    </w:p>
    <w:p w14:paraId="5648E7E5" w14:textId="77777777" w:rsidR="00DE2A44" w:rsidRPr="00DE2A44" w:rsidRDefault="00DE2A44" w:rsidP="00DE2A44">
      <w:pPr>
        <w:rPr>
          <w:rFonts w:ascii="Times New Roman" w:hAnsi="Times New Roman" w:cs="Times New Roman"/>
        </w:rPr>
      </w:pPr>
      <w:r w:rsidRPr="00DE2A44">
        <w:rPr>
          <w:rFonts w:ascii="Times New Roman" w:hAnsi="Times New Roman" w:cs="Times New Roman"/>
        </w:rPr>
        <w:t xml:space="preserve">El desarrollo de la aplicación web para la gestión personalizada de itinerarios turísticos permitió demostrar la viabilidad técnica y operativa de una solución integral orientada a optimizar los procesos internos de la agencia y mejorar la calidad del servicio brindado a los turistas. En primer lugar, la implementación del </w:t>
      </w:r>
      <w:r w:rsidRPr="00DE2A44">
        <w:rPr>
          <w:rStyle w:val="Strong"/>
          <w:rFonts w:ascii="Times New Roman" w:hAnsi="Times New Roman" w:cs="Times New Roman"/>
          <w:b w:val="0"/>
          <w:bCs w:val="0"/>
        </w:rPr>
        <w:t>módulo de autenticación y control de acceso</w:t>
      </w:r>
      <w:r w:rsidRPr="00DE2A44">
        <w:rPr>
          <w:rFonts w:ascii="Times New Roman" w:hAnsi="Times New Roman" w:cs="Times New Roman"/>
        </w:rPr>
        <w:t xml:space="preserve"> aseguró un entorno confiable y seguro para los usuarios, garantizando la correcta protección de la información y una adecuada segmentación de permisos según roles. Las pruebas realizadas confirmaron su estabilidad y funcionalidad, estableciendo una base sólida para el uso del sistema.</w:t>
      </w:r>
    </w:p>
    <w:p w14:paraId="45F52DA2" w14:textId="77777777" w:rsidR="00DE2A44" w:rsidRPr="00DE2A44" w:rsidRDefault="00DE2A44" w:rsidP="00DE2A44">
      <w:pPr>
        <w:rPr>
          <w:rFonts w:ascii="Times New Roman" w:hAnsi="Times New Roman" w:cs="Times New Roman"/>
        </w:rPr>
      </w:pPr>
      <w:r w:rsidRPr="00DE2A44">
        <w:rPr>
          <w:rFonts w:ascii="Times New Roman" w:hAnsi="Times New Roman" w:cs="Times New Roman"/>
        </w:rPr>
        <w:t xml:space="preserve">Asimismo, la incorporación de los módulos de </w:t>
      </w:r>
      <w:r w:rsidRPr="00DE2A44">
        <w:rPr>
          <w:rStyle w:val="Strong"/>
          <w:rFonts w:ascii="Times New Roman" w:hAnsi="Times New Roman" w:cs="Times New Roman"/>
          <w:b w:val="0"/>
          <w:bCs w:val="0"/>
        </w:rPr>
        <w:t>gestión de turistas</w:t>
      </w:r>
      <w:r w:rsidRPr="00DE2A44">
        <w:rPr>
          <w:rFonts w:ascii="Times New Roman" w:hAnsi="Times New Roman" w:cs="Times New Roman"/>
        </w:rPr>
        <w:t xml:space="preserve">, </w:t>
      </w:r>
      <w:r w:rsidRPr="00DE2A44">
        <w:rPr>
          <w:rStyle w:val="Strong"/>
          <w:rFonts w:ascii="Times New Roman" w:hAnsi="Times New Roman" w:cs="Times New Roman"/>
          <w:b w:val="0"/>
          <w:bCs w:val="0"/>
        </w:rPr>
        <w:t>gestión de actividades</w:t>
      </w:r>
      <w:r w:rsidRPr="00DE2A44">
        <w:rPr>
          <w:rFonts w:ascii="Times New Roman" w:hAnsi="Times New Roman" w:cs="Times New Roman"/>
        </w:rPr>
        <w:t xml:space="preserve"> y </w:t>
      </w:r>
      <w:r w:rsidRPr="00DE2A44">
        <w:rPr>
          <w:rStyle w:val="Strong"/>
          <w:rFonts w:ascii="Times New Roman" w:hAnsi="Times New Roman" w:cs="Times New Roman"/>
          <w:b w:val="0"/>
          <w:bCs w:val="0"/>
        </w:rPr>
        <w:t>gestión de itinerarios predefinidos</w:t>
      </w:r>
      <w:r w:rsidRPr="00DE2A44">
        <w:rPr>
          <w:rFonts w:ascii="Times New Roman" w:hAnsi="Times New Roman" w:cs="Times New Roman"/>
        </w:rPr>
        <w:t xml:space="preserve"> permitió centralizar la información esencial para la operación de la agencia, asegurando una administración ordenada, coherente y actualizada. Estos componentes facilitaron la trazabilidad de los turistas, la organización de actividades y la estructuración de itinerarios turísticos consistentes, contribuyendo a mejorar la eficiencia interna y la calidad de los datos registrados.</w:t>
      </w:r>
    </w:p>
    <w:p w14:paraId="69E479D7" w14:textId="042759C7" w:rsidR="00DE2A44" w:rsidRPr="00DE2A44" w:rsidRDefault="00DE2A44" w:rsidP="00DE2A44">
      <w:pPr>
        <w:rPr>
          <w:rFonts w:ascii="Times New Roman" w:hAnsi="Times New Roman" w:cs="Times New Roman"/>
        </w:rPr>
      </w:pPr>
      <w:r w:rsidRPr="00DE2A44">
        <w:rPr>
          <w:rFonts w:ascii="Times New Roman" w:hAnsi="Times New Roman" w:cs="Times New Roman"/>
        </w:rPr>
        <w:t xml:space="preserve">Por otro lado, el módulo de </w:t>
      </w:r>
      <w:r w:rsidRPr="00DE2A44">
        <w:rPr>
          <w:rStyle w:val="Strong"/>
          <w:rFonts w:ascii="Times New Roman" w:hAnsi="Times New Roman" w:cs="Times New Roman"/>
          <w:b w:val="0"/>
          <w:bCs w:val="0"/>
        </w:rPr>
        <w:t>asignación de itinerarios</w:t>
      </w:r>
      <w:r w:rsidRPr="00DE2A44">
        <w:rPr>
          <w:rFonts w:ascii="Times New Roman" w:hAnsi="Times New Roman" w:cs="Times New Roman"/>
        </w:rPr>
        <w:t xml:space="preserve"> validó la capacidad del sistema para vincular de forma precisa los itinerarios disponibles con las preferencias y necesidades de cada turista. Las pruebas demostraron un alto nivel de precisión en la recomendación y asignación de planes de viaje, lo que permitió agilizar el proceso de atención y brindar un servicio más alineado a las características individuales de cada visitante.</w:t>
      </w:r>
    </w:p>
    <w:p w14:paraId="7D230CB6" w14:textId="77777777" w:rsidR="00DE2A44" w:rsidRPr="00DE2A44" w:rsidRDefault="00DE2A44" w:rsidP="00DE2A44">
      <w:pPr>
        <w:rPr>
          <w:rFonts w:ascii="Times New Roman" w:hAnsi="Times New Roman" w:cs="Times New Roman"/>
        </w:rPr>
      </w:pPr>
      <w:r w:rsidRPr="00DE2A44">
        <w:rPr>
          <w:rFonts w:ascii="Times New Roman" w:hAnsi="Times New Roman" w:cs="Times New Roman"/>
        </w:rPr>
        <w:t xml:space="preserve">Finalmente, la implementación del </w:t>
      </w:r>
      <w:r w:rsidRPr="00DE2A44">
        <w:rPr>
          <w:rStyle w:val="Strong"/>
          <w:rFonts w:ascii="Times New Roman" w:hAnsi="Times New Roman" w:cs="Times New Roman"/>
          <w:b w:val="0"/>
          <w:bCs w:val="0"/>
        </w:rPr>
        <w:t>generador de itinerarios en formato PDF</w:t>
      </w:r>
      <w:r w:rsidRPr="00DE2A44">
        <w:rPr>
          <w:rFonts w:ascii="Times New Roman" w:hAnsi="Times New Roman" w:cs="Times New Roman"/>
        </w:rPr>
        <w:t xml:space="preserve"> y del </w:t>
      </w:r>
      <w:proofErr w:type="spellStart"/>
      <w:r w:rsidRPr="00DE2A44">
        <w:rPr>
          <w:rStyle w:val="Strong"/>
          <w:rFonts w:ascii="Times New Roman" w:hAnsi="Times New Roman" w:cs="Times New Roman"/>
          <w:b w:val="0"/>
          <w:bCs w:val="0"/>
        </w:rPr>
        <w:t>dashboard</w:t>
      </w:r>
      <w:proofErr w:type="spellEnd"/>
      <w:r w:rsidRPr="00DE2A44">
        <w:rPr>
          <w:rStyle w:val="Strong"/>
          <w:rFonts w:ascii="Times New Roman" w:hAnsi="Times New Roman" w:cs="Times New Roman"/>
          <w:b w:val="0"/>
          <w:bCs w:val="0"/>
        </w:rPr>
        <w:t xml:space="preserve"> de indicadores</w:t>
      </w:r>
      <w:r w:rsidRPr="00DE2A44">
        <w:rPr>
          <w:rFonts w:ascii="Times New Roman" w:hAnsi="Times New Roman" w:cs="Times New Roman"/>
        </w:rPr>
        <w:t xml:space="preserve"> fortaleció la utilidad práctica del sistema al ofrecer herramientas de apoyo administrativo. El PDF permitió entregar un documento formal, ordenado y de fácil consulta, mientras que el </w:t>
      </w:r>
      <w:proofErr w:type="spellStart"/>
      <w:r w:rsidRPr="00DE2A44">
        <w:rPr>
          <w:rFonts w:ascii="Times New Roman" w:hAnsi="Times New Roman" w:cs="Times New Roman"/>
        </w:rPr>
        <w:t>dashboard</w:t>
      </w:r>
      <w:proofErr w:type="spellEnd"/>
      <w:r w:rsidRPr="00DE2A44">
        <w:rPr>
          <w:rFonts w:ascii="Times New Roman" w:hAnsi="Times New Roman" w:cs="Times New Roman"/>
        </w:rPr>
        <w:t xml:space="preserve"> proporcionó información estadística en tiempo real para la toma de decisiones informadas. Ambos elementos contribuyeron a una gestión más profesional y estratégica dentro de la agencia.</w:t>
      </w:r>
    </w:p>
    <w:p w14:paraId="44AB99A1" w14:textId="77777777" w:rsidR="00DE2A44" w:rsidRPr="00DE2A44" w:rsidRDefault="00DE2A44" w:rsidP="00DE2A44">
      <w:pPr>
        <w:rPr>
          <w:rFonts w:ascii="Times New Roman" w:hAnsi="Times New Roman" w:cs="Times New Roman"/>
        </w:rPr>
      </w:pPr>
      <w:r w:rsidRPr="00DE2A44">
        <w:rPr>
          <w:rFonts w:ascii="Times New Roman" w:hAnsi="Times New Roman" w:cs="Times New Roman"/>
        </w:rPr>
        <w:t>En conjunto, los resultados obtenidos confirman que el sistema desarrollado es técnicamente viable, funcional y adecuado para su uso en agencias de viajes como Panorama, contribuyendo de manera significativa a la digitalización de procesos, a la mejora operativa y a la optimización de la experiencia de atención al turista en el contexto turístico del Cusco.</w:t>
      </w:r>
    </w:p>
    <w:p w14:paraId="3A58C9D5" w14:textId="77777777" w:rsidR="00000168" w:rsidRDefault="00000168" w:rsidP="00000168">
      <w:pPr>
        <w:pStyle w:val="Subtitulo2"/>
        <w:numPr>
          <w:ilvl w:val="0"/>
          <w:numId w:val="0"/>
        </w:numPr>
        <w:ind w:left="360"/>
        <w:rPr>
          <w:b w:val="0"/>
          <w:bCs w:val="0"/>
        </w:rPr>
      </w:pPr>
    </w:p>
    <w:p w14:paraId="7224BE5A" w14:textId="77777777" w:rsidR="00000168" w:rsidRDefault="00000168" w:rsidP="00000168">
      <w:pPr>
        <w:pStyle w:val="Subtitulo2"/>
        <w:numPr>
          <w:ilvl w:val="0"/>
          <w:numId w:val="0"/>
        </w:numPr>
        <w:ind w:left="360"/>
        <w:rPr>
          <w:b w:val="0"/>
          <w:bCs w:val="0"/>
        </w:rPr>
      </w:pPr>
    </w:p>
    <w:p w14:paraId="5F0B74B4" w14:textId="77777777" w:rsidR="00000168" w:rsidRDefault="00000168" w:rsidP="00000168">
      <w:pPr>
        <w:pStyle w:val="Subtitulo2"/>
        <w:numPr>
          <w:ilvl w:val="0"/>
          <w:numId w:val="0"/>
        </w:numPr>
        <w:ind w:left="360"/>
        <w:rPr>
          <w:b w:val="0"/>
          <w:bCs w:val="0"/>
        </w:rPr>
      </w:pPr>
    </w:p>
    <w:p w14:paraId="03AF3688" w14:textId="77777777" w:rsidR="00000168" w:rsidRDefault="00000168" w:rsidP="00000168">
      <w:pPr>
        <w:pStyle w:val="Subtitulo2"/>
        <w:numPr>
          <w:ilvl w:val="0"/>
          <w:numId w:val="0"/>
        </w:numPr>
        <w:ind w:left="360"/>
        <w:rPr>
          <w:b w:val="0"/>
          <w:bCs w:val="0"/>
        </w:rPr>
      </w:pPr>
    </w:p>
    <w:p w14:paraId="66EE0D0A" w14:textId="77777777" w:rsidR="00000168" w:rsidRDefault="00000168" w:rsidP="00000168">
      <w:pPr>
        <w:pStyle w:val="Subtitulo2"/>
        <w:numPr>
          <w:ilvl w:val="0"/>
          <w:numId w:val="0"/>
        </w:numPr>
        <w:ind w:left="360"/>
        <w:rPr>
          <w:b w:val="0"/>
          <w:bCs w:val="0"/>
        </w:rPr>
      </w:pPr>
    </w:p>
    <w:p w14:paraId="59C67BAC" w14:textId="77777777" w:rsidR="00000168" w:rsidRDefault="00000168" w:rsidP="00000168">
      <w:pPr>
        <w:pStyle w:val="Subtitulo2"/>
        <w:numPr>
          <w:ilvl w:val="0"/>
          <w:numId w:val="0"/>
        </w:numPr>
        <w:ind w:left="360"/>
        <w:rPr>
          <w:b w:val="0"/>
          <w:bCs w:val="0"/>
        </w:rPr>
      </w:pPr>
    </w:p>
    <w:p w14:paraId="3068F102" w14:textId="77777777" w:rsidR="00000168" w:rsidRDefault="00000168" w:rsidP="00DE2A44">
      <w:pPr>
        <w:pStyle w:val="Subtitulo2"/>
        <w:numPr>
          <w:ilvl w:val="0"/>
          <w:numId w:val="0"/>
        </w:numPr>
        <w:rPr>
          <w:b w:val="0"/>
          <w:bCs w:val="0"/>
        </w:rPr>
      </w:pPr>
    </w:p>
    <w:p w14:paraId="0744FD31" w14:textId="50A2933C" w:rsidR="00D84F55" w:rsidRPr="00D84F55" w:rsidRDefault="00D84F55" w:rsidP="00D84F55">
      <w:pPr>
        <w:pStyle w:val="Heading3"/>
        <w:jc w:val="center"/>
        <w:rPr>
          <w:b w:val="0"/>
          <w:bCs w:val="0"/>
          <w:u w:val="single"/>
        </w:rPr>
      </w:pPr>
      <w:r w:rsidRPr="00D84F55">
        <w:rPr>
          <w:b w:val="0"/>
          <w:bCs w:val="0"/>
          <w:u w:val="single"/>
        </w:rPr>
        <w:t>BIBLIOGRAFÍA</w:t>
      </w:r>
    </w:p>
    <w:p w14:paraId="1E96082B" w14:textId="77777777" w:rsidR="007E7AE2" w:rsidRPr="007E7AE2" w:rsidRDefault="007E7AE2" w:rsidP="007E7AE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E7AE2">
        <w:rPr>
          <w:rFonts w:ascii="Times New Roman" w:hAnsi="Times New Roman" w:cs="Times New Roman"/>
        </w:rPr>
        <w:t xml:space="preserve">1. </w:t>
      </w:r>
      <w:r w:rsidRPr="007E7AE2">
        <w:rPr>
          <w:rFonts w:ascii="Times New Roman" w:hAnsi="Times New Roman" w:cs="Times New Roman"/>
        </w:rPr>
        <w:tab/>
        <w:t xml:space="preserve">BUHALIS, Dimitrios and AMARANGGANA, Aditya. Smart Tourism Destinations Enhancing Tourism Experience Through Personalisation of Services. In : TUSSYADIAH, Iis and INVERSINI, Alessandro (eds.), </w:t>
      </w:r>
      <w:r w:rsidRPr="007E7AE2">
        <w:rPr>
          <w:rFonts w:ascii="Times New Roman" w:hAnsi="Times New Roman" w:cs="Times New Roman"/>
          <w:i/>
          <w:iCs/>
        </w:rPr>
        <w:t>Information and Communication Technologies in Tourism 2015</w:t>
      </w:r>
      <w:r w:rsidRPr="007E7AE2">
        <w:rPr>
          <w:rFonts w:ascii="Times New Roman" w:hAnsi="Times New Roman" w:cs="Times New Roman"/>
        </w:rPr>
        <w:t xml:space="preserve">. Online. Cham : Springer International Publishing, 2015. p. 377–389. [Accessed 6 October 2025]. ISBN 978-3-319-14342-2. </w:t>
      </w:r>
    </w:p>
    <w:p w14:paraId="7CC41A95" w14:textId="77777777" w:rsidR="007E7AE2" w:rsidRPr="007E7AE2" w:rsidRDefault="007E7AE2" w:rsidP="007E7AE2">
      <w:pPr>
        <w:pStyle w:val="Bibliography"/>
        <w:rPr>
          <w:rFonts w:ascii="Times New Roman" w:hAnsi="Times New Roman" w:cs="Times New Roman"/>
        </w:rPr>
      </w:pPr>
      <w:r w:rsidRPr="007E7AE2">
        <w:rPr>
          <w:rFonts w:ascii="Times New Roman" w:hAnsi="Times New Roman" w:cs="Times New Roman"/>
        </w:rPr>
        <w:t xml:space="preserve">2. </w:t>
      </w:r>
      <w:r w:rsidRPr="007E7AE2">
        <w:rPr>
          <w:rFonts w:ascii="Times New Roman" w:hAnsi="Times New Roman" w:cs="Times New Roman"/>
        </w:rPr>
        <w:tab/>
        <w:t xml:space="preserve">BUONINCONTRI, Piera and MICERA, Roberto. The experience co-creation in smart tourism destinations: a multiple case analysis of European destinations. </w:t>
      </w:r>
      <w:r w:rsidRPr="007E7AE2">
        <w:rPr>
          <w:rFonts w:ascii="Times New Roman" w:hAnsi="Times New Roman" w:cs="Times New Roman"/>
          <w:i/>
          <w:iCs/>
        </w:rPr>
        <w:t>Information Technology &amp; Tourism</w:t>
      </w:r>
      <w:r w:rsidRPr="007E7AE2">
        <w:rPr>
          <w:rFonts w:ascii="Times New Roman" w:hAnsi="Times New Roman" w:cs="Times New Roman"/>
        </w:rPr>
        <w:t xml:space="preserve">. September 2016. Vol. 16, no. 3, p. 285–315. DOI 10.1007/s40558-016-0060-5. </w:t>
      </w:r>
    </w:p>
    <w:p w14:paraId="0A3CB27B" w14:textId="77777777" w:rsidR="007E7AE2" w:rsidRPr="007E7AE2" w:rsidRDefault="007E7AE2" w:rsidP="007E7AE2">
      <w:pPr>
        <w:pStyle w:val="Bibliography"/>
        <w:rPr>
          <w:rFonts w:ascii="Times New Roman" w:hAnsi="Times New Roman" w:cs="Times New Roman"/>
        </w:rPr>
      </w:pPr>
      <w:r w:rsidRPr="007E7AE2">
        <w:rPr>
          <w:rFonts w:ascii="Times New Roman" w:hAnsi="Times New Roman" w:cs="Times New Roman"/>
        </w:rPr>
        <w:t xml:space="preserve">3. </w:t>
      </w:r>
      <w:r w:rsidRPr="007E7AE2">
        <w:rPr>
          <w:rFonts w:ascii="Times New Roman" w:hAnsi="Times New Roman" w:cs="Times New Roman"/>
        </w:rPr>
        <w:tab/>
        <w:t xml:space="preserve">ESPER, João Paulo, FRAGA, Luciano De S., VIANA, Aline C., CARDOSO, Kleber Vieira and CORREA, Sand Luz. +Tour: Recommending personalized itineraries for smart tourism. </w:t>
      </w:r>
      <w:r w:rsidRPr="007E7AE2">
        <w:rPr>
          <w:rFonts w:ascii="Times New Roman" w:hAnsi="Times New Roman" w:cs="Times New Roman"/>
          <w:i/>
          <w:iCs/>
        </w:rPr>
        <w:t>Computer Networks</w:t>
      </w:r>
      <w:r w:rsidRPr="007E7AE2">
        <w:rPr>
          <w:rFonts w:ascii="Times New Roman" w:hAnsi="Times New Roman" w:cs="Times New Roman"/>
        </w:rPr>
        <w:t xml:space="preserve">. April 2025. Vol. 260, p. 111118. DOI 10.1016/j.comnet.2025.111118. </w:t>
      </w:r>
    </w:p>
    <w:p w14:paraId="5597BEF9" w14:textId="77777777" w:rsidR="007E7AE2" w:rsidRPr="007E7AE2" w:rsidRDefault="007E7AE2" w:rsidP="007E7AE2">
      <w:pPr>
        <w:pStyle w:val="Bibliography"/>
        <w:rPr>
          <w:rFonts w:ascii="Times New Roman" w:hAnsi="Times New Roman" w:cs="Times New Roman"/>
        </w:rPr>
      </w:pPr>
      <w:r w:rsidRPr="007E7AE2">
        <w:rPr>
          <w:rFonts w:ascii="Times New Roman" w:hAnsi="Times New Roman" w:cs="Times New Roman"/>
        </w:rPr>
        <w:t xml:space="preserve">4. </w:t>
      </w:r>
      <w:r w:rsidRPr="007E7AE2">
        <w:rPr>
          <w:rFonts w:ascii="Times New Roman" w:hAnsi="Times New Roman" w:cs="Times New Roman"/>
        </w:rPr>
        <w:tab/>
        <w:t xml:space="preserve">JANVI SOLANKI and SINGH, Suraj. </w:t>
      </w:r>
      <w:r w:rsidRPr="007E7AE2">
        <w:rPr>
          <w:rFonts w:ascii="Times New Roman" w:hAnsi="Times New Roman" w:cs="Times New Roman"/>
          <w:i/>
          <w:iCs/>
        </w:rPr>
        <w:t>How Web Applications are Transforming the Travel Industry</w:t>
      </w:r>
      <w:r w:rsidRPr="007E7AE2">
        <w:rPr>
          <w:rFonts w:ascii="Times New Roman" w:hAnsi="Times New Roman" w:cs="Times New Roman"/>
        </w:rPr>
        <w:t xml:space="preserve">. Online. 2025. Unpublished. [Accessed 6 October 2025]. </w:t>
      </w:r>
    </w:p>
    <w:p w14:paraId="39862954" w14:textId="77777777" w:rsidR="007E7AE2" w:rsidRPr="007E7AE2" w:rsidRDefault="007E7AE2" w:rsidP="007E7AE2">
      <w:pPr>
        <w:pStyle w:val="Bibliography"/>
        <w:rPr>
          <w:rFonts w:ascii="Times New Roman" w:hAnsi="Times New Roman" w:cs="Times New Roman"/>
        </w:rPr>
      </w:pPr>
      <w:r w:rsidRPr="007E7AE2">
        <w:rPr>
          <w:rFonts w:ascii="Times New Roman" w:hAnsi="Times New Roman" w:cs="Times New Roman"/>
        </w:rPr>
        <w:t xml:space="preserve">5. </w:t>
      </w:r>
      <w:r w:rsidRPr="007E7AE2">
        <w:rPr>
          <w:rFonts w:ascii="Times New Roman" w:hAnsi="Times New Roman" w:cs="Times New Roman"/>
        </w:rPr>
        <w:tab/>
        <w:t xml:space="preserve">REYNA, Bach Gabriela Perdiz and VILLACORTA, Jimmy Max Ramirez. OPTIMIZACIÓN DE LA EXPERIENCIA DIGITAL EN EL PORTAL WEB DE LA EMPRESA DE TURISMO CAyTA JUNGLE TOURS. . </w:t>
      </w:r>
    </w:p>
    <w:p w14:paraId="6AEC514E" w14:textId="77777777" w:rsidR="007E7AE2" w:rsidRPr="007E7AE2" w:rsidRDefault="007E7AE2" w:rsidP="007E7AE2">
      <w:pPr>
        <w:pStyle w:val="Bibliography"/>
        <w:rPr>
          <w:rFonts w:ascii="Times New Roman" w:hAnsi="Times New Roman" w:cs="Times New Roman"/>
        </w:rPr>
      </w:pPr>
      <w:r w:rsidRPr="007E7AE2">
        <w:rPr>
          <w:rFonts w:ascii="Times New Roman" w:hAnsi="Times New Roman" w:cs="Times New Roman"/>
        </w:rPr>
        <w:t xml:space="preserve">6. </w:t>
      </w:r>
      <w:r w:rsidRPr="007E7AE2">
        <w:rPr>
          <w:rFonts w:ascii="Times New Roman" w:hAnsi="Times New Roman" w:cs="Times New Roman"/>
        </w:rPr>
        <w:tab/>
        <w:t xml:space="preserve">VEGA, Llashag and EDITH, Gloria. RISTEMA WEB PARA MEJORAR EL TURISMO EN EL CALLEJÓN DE HUAYLAS REGIÓN ANCASH EN EL AÑO 2022. . </w:t>
      </w:r>
    </w:p>
    <w:p w14:paraId="06F81CB8" w14:textId="77777777" w:rsidR="007E7AE2" w:rsidRPr="007E7AE2" w:rsidRDefault="007E7AE2" w:rsidP="007E7AE2">
      <w:pPr>
        <w:pStyle w:val="Bibliography"/>
        <w:rPr>
          <w:rFonts w:ascii="Times New Roman" w:hAnsi="Times New Roman" w:cs="Times New Roman"/>
        </w:rPr>
      </w:pPr>
      <w:r w:rsidRPr="007E7AE2">
        <w:rPr>
          <w:rFonts w:ascii="Times New Roman" w:hAnsi="Times New Roman" w:cs="Times New Roman"/>
        </w:rPr>
        <w:t xml:space="preserve">7. </w:t>
      </w:r>
      <w:r w:rsidRPr="007E7AE2">
        <w:rPr>
          <w:rFonts w:ascii="Times New Roman" w:hAnsi="Times New Roman" w:cs="Times New Roman"/>
        </w:rPr>
        <w:tab/>
        <w:t xml:space="preserve">RAYCO VALLES, Ivan Carlos. </w:t>
      </w:r>
      <w:r w:rsidRPr="007E7AE2">
        <w:rPr>
          <w:rFonts w:ascii="Times New Roman" w:hAnsi="Times New Roman" w:cs="Times New Roman"/>
          <w:i/>
          <w:iCs/>
        </w:rPr>
        <w:t>Sistema Web de atractivos turísticos de la región San Martín para mejorar la  planificación de visitas de los turistas</w:t>
      </w:r>
      <w:r w:rsidRPr="007E7AE2">
        <w:rPr>
          <w:rFonts w:ascii="Times New Roman" w:hAnsi="Times New Roman" w:cs="Times New Roman"/>
        </w:rPr>
        <w:t xml:space="preserve">. . Tarapoto : UNIVERSIDAD NACIONAL DE SAN MARTÍN - TARAPOTO, 2020. </w:t>
      </w:r>
    </w:p>
    <w:p w14:paraId="77726A39" w14:textId="77777777" w:rsidR="007E7AE2" w:rsidRPr="007E7AE2" w:rsidRDefault="007E7AE2" w:rsidP="007E7AE2">
      <w:pPr>
        <w:pStyle w:val="Bibliography"/>
        <w:rPr>
          <w:rFonts w:ascii="Times New Roman" w:hAnsi="Times New Roman" w:cs="Times New Roman"/>
        </w:rPr>
      </w:pPr>
      <w:r w:rsidRPr="007E7AE2">
        <w:rPr>
          <w:rFonts w:ascii="Times New Roman" w:hAnsi="Times New Roman" w:cs="Times New Roman"/>
        </w:rPr>
        <w:t xml:space="preserve">8. </w:t>
      </w:r>
      <w:r w:rsidRPr="007E7AE2">
        <w:rPr>
          <w:rFonts w:ascii="Times New Roman" w:hAnsi="Times New Roman" w:cs="Times New Roman"/>
        </w:rPr>
        <w:tab/>
        <w:t xml:space="preserve">HUAMAN, Estefani. </w:t>
      </w:r>
      <w:r w:rsidRPr="007E7AE2">
        <w:rPr>
          <w:rFonts w:ascii="Times New Roman" w:hAnsi="Times New Roman" w:cs="Times New Roman"/>
          <w:i/>
          <w:iCs/>
        </w:rPr>
        <w:t>Sistema de información para la gestión de reserva  de paquetes turísticos en la agencia de viaje RAP TRAVEL</w:t>
      </w:r>
      <w:r w:rsidRPr="007E7AE2">
        <w:rPr>
          <w:rFonts w:ascii="Times New Roman" w:hAnsi="Times New Roman" w:cs="Times New Roman"/>
        </w:rPr>
        <w:t xml:space="preserve">. . [no date]. </w:t>
      </w:r>
    </w:p>
    <w:p w14:paraId="7B62136D" w14:textId="77777777" w:rsidR="007E7AE2" w:rsidRPr="007E7AE2" w:rsidRDefault="007E7AE2" w:rsidP="007E7AE2">
      <w:pPr>
        <w:pStyle w:val="Bibliography"/>
        <w:rPr>
          <w:rFonts w:ascii="Times New Roman" w:hAnsi="Times New Roman" w:cs="Times New Roman"/>
        </w:rPr>
      </w:pPr>
      <w:r w:rsidRPr="007E7AE2">
        <w:rPr>
          <w:rFonts w:ascii="Times New Roman" w:hAnsi="Times New Roman" w:cs="Times New Roman"/>
        </w:rPr>
        <w:t xml:space="preserve">9. </w:t>
      </w:r>
      <w:r w:rsidRPr="007E7AE2">
        <w:rPr>
          <w:rFonts w:ascii="Times New Roman" w:hAnsi="Times New Roman" w:cs="Times New Roman"/>
        </w:rPr>
        <w:tab/>
        <w:t xml:space="preserve">GARRIDO CUSIPAUCAR, Brain Mijail. </w:t>
      </w:r>
      <w:r w:rsidRPr="007E7AE2">
        <w:rPr>
          <w:rFonts w:ascii="Times New Roman" w:hAnsi="Times New Roman" w:cs="Times New Roman"/>
          <w:i/>
          <w:iCs/>
        </w:rPr>
        <w:t>SOFTWARE PARA LA GESTION DE PAQUETES TURISTICOS DENOMINADO: TURISMO SMART VERSION 2.5 IMPLANTADO EN EL OPERADOR TURISTICO PERU JAMUY CUSCO-PERU</w:t>
      </w:r>
      <w:r w:rsidRPr="007E7AE2">
        <w:rPr>
          <w:rFonts w:ascii="Times New Roman" w:hAnsi="Times New Roman" w:cs="Times New Roman"/>
        </w:rPr>
        <w:t xml:space="preserve">. . Cusco : UNIVERSIDAD ANDINA DEL CUSCO, 2022. </w:t>
      </w:r>
    </w:p>
    <w:p w14:paraId="4C3C956B" w14:textId="64B77984" w:rsidR="000D5607" w:rsidRDefault="007E7AE2" w:rsidP="00000168">
      <w:pPr>
        <w:pStyle w:val="Subtitulo2"/>
        <w:numPr>
          <w:ilvl w:val="0"/>
          <w:numId w:val="0"/>
        </w:numPr>
        <w:ind w:left="360"/>
      </w:pPr>
      <w:r>
        <w:fldChar w:fldCharType="end"/>
      </w:r>
    </w:p>
    <w:p w14:paraId="7EF22CB7" w14:textId="77777777" w:rsidR="000D5607" w:rsidRDefault="000D5607" w:rsidP="00000168">
      <w:pPr>
        <w:pStyle w:val="Subtitulo2"/>
        <w:numPr>
          <w:ilvl w:val="0"/>
          <w:numId w:val="0"/>
        </w:numPr>
        <w:ind w:left="360"/>
      </w:pPr>
    </w:p>
    <w:p w14:paraId="355E2B8A" w14:textId="77777777" w:rsidR="00D84F55" w:rsidRDefault="00D84F55" w:rsidP="00000168">
      <w:pPr>
        <w:pStyle w:val="Subtitulo2"/>
        <w:numPr>
          <w:ilvl w:val="0"/>
          <w:numId w:val="0"/>
        </w:numPr>
        <w:ind w:left="360"/>
      </w:pPr>
    </w:p>
    <w:p w14:paraId="71B73486" w14:textId="77777777" w:rsidR="00D84F55" w:rsidRDefault="00D84F55" w:rsidP="00000168">
      <w:pPr>
        <w:pStyle w:val="Subtitulo2"/>
        <w:numPr>
          <w:ilvl w:val="0"/>
          <w:numId w:val="0"/>
        </w:numPr>
        <w:ind w:left="360"/>
      </w:pPr>
    </w:p>
    <w:p w14:paraId="3355DFA5" w14:textId="77777777" w:rsidR="00D84F55" w:rsidRDefault="00D84F55" w:rsidP="00000168">
      <w:pPr>
        <w:pStyle w:val="Subtitulo2"/>
        <w:numPr>
          <w:ilvl w:val="0"/>
          <w:numId w:val="0"/>
        </w:numPr>
        <w:ind w:left="360"/>
      </w:pPr>
    </w:p>
    <w:p w14:paraId="20536C99" w14:textId="77777777" w:rsidR="00D84F55" w:rsidRDefault="00D84F55" w:rsidP="00000168">
      <w:pPr>
        <w:pStyle w:val="Subtitulo2"/>
        <w:numPr>
          <w:ilvl w:val="0"/>
          <w:numId w:val="0"/>
        </w:numPr>
        <w:ind w:left="360"/>
      </w:pPr>
    </w:p>
    <w:p w14:paraId="50332251" w14:textId="77777777" w:rsidR="00D84F55" w:rsidRPr="008D43C2" w:rsidRDefault="00D84F55" w:rsidP="00000168">
      <w:pPr>
        <w:pStyle w:val="Subtitulo2"/>
        <w:numPr>
          <w:ilvl w:val="0"/>
          <w:numId w:val="0"/>
        </w:numPr>
        <w:ind w:left="360"/>
      </w:pPr>
    </w:p>
    <w:p w14:paraId="404D9D87" w14:textId="43C555A0" w:rsidR="008D43C2" w:rsidRDefault="003F3341" w:rsidP="003F3341">
      <w:pPr>
        <w:pStyle w:val="Subtitulo1"/>
      </w:pPr>
      <w:r>
        <w:t>Anexos</w:t>
      </w:r>
    </w:p>
    <w:p w14:paraId="264130B7" w14:textId="5199046E" w:rsidR="003F3341" w:rsidRDefault="00755B8C" w:rsidP="003F3341">
      <w:pPr>
        <w:pStyle w:val="Parrafo1"/>
      </w:pPr>
      <w:r>
        <w:rPr>
          <w:noProof/>
        </w:rPr>
        <w:drawing>
          <wp:inline distT="0" distB="0" distL="0" distR="0" wp14:anchorId="1B3FFC37" wp14:editId="3B62ABFE">
            <wp:extent cx="5731510" cy="2957830"/>
            <wp:effectExtent l="0" t="0" r="2540" b="0"/>
            <wp:docPr id="1816029778" name="Imagen 15" descr="Una captura de pantalla de una red socia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029778" name="Imagen 15" descr="Una captura de pantalla de una red social&#10;&#10;El contenido generado por IA puede ser incorrecto."/>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2957830"/>
                    </a:xfrm>
                    <a:prstGeom prst="rect">
                      <a:avLst/>
                    </a:prstGeom>
                    <a:noFill/>
                    <a:ln>
                      <a:noFill/>
                    </a:ln>
                  </pic:spPr>
                </pic:pic>
              </a:graphicData>
            </a:graphic>
          </wp:inline>
        </w:drawing>
      </w:r>
    </w:p>
    <w:p w14:paraId="4D929362" w14:textId="51003A8D" w:rsidR="00755B8C" w:rsidRDefault="00755B8C" w:rsidP="003F3341">
      <w:pPr>
        <w:pStyle w:val="Parrafo1"/>
      </w:pPr>
      <w:r>
        <w:rPr>
          <w:noProof/>
        </w:rPr>
        <w:drawing>
          <wp:inline distT="0" distB="0" distL="0" distR="0" wp14:anchorId="2DB996FD" wp14:editId="29B261E7">
            <wp:extent cx="5731510" cy="2494915"/>
            <wp:effectExtent l="0" t="0" r="2540" b="635"/>
            <wp:docPr id="282598579" name="Imagen 16"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598579" name="Imagen 16" descr="Interfaz de usuario gráfica, Aplicación&#10;&#10;El contenido generado por IA puede ser incorrecto."/>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2494915"/>
                    </a:xfrm>
                    <a:prstGeom prst="rect">
                      <a:avLst/>
                    </a:prstGeom>
                    <a:noFill/>
                    <a:ln>
                      <a:noFill/>
                    </a:ln>
                  </pic:spPr>
                </pic:pic>
              </a:graphicData>
            </a:graphic>
          </wp:inline>
        </w:drawing>
      </w:r>
    </w:p>
    <w:p w14:paraId="33AEBA84" w14:textId="61B3D502" w:rsidR="004573A0" w:rsidRDefault="004573A0" w:rsidP="003F3341">
      <w:pPr>
        <w:pStyle w:val="Parrafo1"/>
      </w:pPr>
      <w:r>
        <w:rPr>
          <w:noProof/>
        </w:rPr>
        <w:drawing>
          <wp:inline distT="0" distB="0" distL="0" distR="0" wp14:anchorId="52104C0A" wp14:editId="17A17FD9">
            <wp:extent cx="5731510" cy="3074670"/>
            <wp:effectExtent l="0" t="0" r="2540" b="0"/>
            <wp:docPr id="264206614" name="Imagen 17"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206614" name="Imagen 17" descr="Interfaz de usuario gráfica, Texto, Aplicación, Correo electrónico&#10;&#10;El contenido generado por IA puede ser incorrecto."/>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3074670"/>
                    </a:xfrm>
                    <a:prstGeom prst="rect">
                      <a:avLst/>
                    </a:prstGeom>
                    <a:noFill/>
                    <a:ln>
                      <a:noFill/>
                    </a:ln>
                  </pic:spPr>
                </pic:pic>
              </a:graphicData>
            </a:graphic>
          </wp:inline>
        </w:drawing>
      </w:r>
    </w:p>
    <w:p w14:paraId="76191192" w14:textId="29B82E5A" w:rsidR="004573A0" w:rsidRDefault="004573A0" w:rsidP="003F3341">
      <w:pPr>
        <w:pStyle w:val="Parrafo1"/>
      </w:pPr>
      <w:r>
        <w:rPr>
          <w:noProof/>
        </w:rPr>
        <w:drawing>
          <wp:inline distT="0" distB="0" distL="0" distR="0" wp14:anchorId="1B22868A" wp14:editId="56B923DB">
            <wp:extent cx="5731510" cy="3354705"/>
            <wp:effectExtent l="0" t="0" r="2540" b="0"/>
            <wp:docPr id="968197312" name="Imagen 18"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197312" name="Imagen 18" descr="Interfaz de usuario gráfica, Aplicación, Teams&#10;&#10;El contenido generado por IA puede ser incorrecto."/>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354705"/>
                    </a:xfrm>
                    <a:prstGeom prst="rect">
                      <a:avLst/>
                    </a:prstGeom>
                    <a:noFill/>
                    <a:ln>
                      <a:noFill/>
                    </a:ln>
                  </pic:spPr>
                </pic:pic>
              </a:graphicData>
            </a:graphic>
          </wp:inline>
        </w:drawing>
      </w:r>
    </w:p>
    <w:p w14:paraId="79BF7AD0" w14:textId="5217B974" w:rsidR="00914B2F" w:rsidRDefault="004C2751" w:rsidP="003F3341">
      <w:pPr>
        <w:pStyle w:val="Parrafo1"/>
      </w:pPr>
      <w:r w:rsidRPr="004C2751">
        <w:rPr>
          <w:noProof/>
        </w:rPr>
        <w:drawing>
          <wp:inline distT="0" distB="0" distL="0" distR="0" wp14:anchorId="7332758C" wp14:editId="45946CA2">
            <wp:extent cx="5731510" cy="2720975"/>
            <wp:effectExtent l="0" t="0" r="2540" b="3175"/>
            <wp:docPr id="42326680" name="Imagen 1"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6680" name="Imagen 1" descr="Interfaz de usuario gráfica, Aplicación, Teams&#10;&#10;El contenido generado por IA puede ser incorrecto."/>
                    <pic:cNvPicPr/>
                  </pic:nvPicPr>
                  <pic:blipFill>
                    <a:blip r:embed="rId47"/>
                    <a:stretch>
                      <a:fillRect/>
                    </a:stretch>
                  </pic:blipFill>
                  <pic:spPr>
                    <a:xfrm>
                      <a:off x="0" y="0"/>
                      <a:ext cx="5731510" cy="2720975"/>
                    </a:xfrm>
                    <a:prstGeom prst="rect">
                      <a:avLst/>
                    </a:prstGeom>
                  </pic:spPr>
                </pic:pic>
              </a:graphicData>
            </a:graphic>
          </wp:inline>
        </w:drawing>
      </w:r>
    </w:p>
    <w:p w14:paraId="657E0BB6" w14:textId="788CAE5A" w:rsidR="00891458" w:rsidRDefault="00891458" w:rsidP="003F3341">
      <w:pPr>
        <w:pStyle w:val="Parrafo1"/>
      </w:pPr>
      <w:r w:rsidRPr="00891458">
        <w:rPr>
          <w:noProof/>
        </w:rPr>
        <w:drawing>
          <wp:inline distT="0" distB="0" distL="0" distR="0" wp14:anchorId="4809B200" wp14:editId="4DE1306D">
            <wp:extent cx="5731510" cy="2686050"/>
            <wp:effectExtent l="0" t="0" r="2540" b="0"/>
            <wp:docPr id="757786333" name="Imagen 1" descr="Interfaz de usuario gráfica, Texto,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86333" name="Imagen 1" descr="Interfaz de usuario gráfica, Texto, Aplicación, Teams&#10;&#10;El contenido generado por IA puede ser incorrecto."/>
                    <pic:cNvPicPr/>
                  </pic:nvPicPr>
                  <pic:blipFill>
                    <a:blip r:embed="rId48"/>
                    <a:stretch>
                      <a:fillRect/>
                    </a:stretch>
                  </pic:blipFill>
                  <pic:spPr>
                    <a:xfrm>
                      <a:off x="0" y="0"/>
                      <a:ext cx="5731510" cy="2686050"/>
                    </a:xfrm>
                    <a:prstGeom prst="rect">
                      <a:avLst/>
                    </a:prstGeom>
                  </pic:spPr>
                </pic:pic>
              </a:graphicData>
            </a:graphic>
          </wp:inline>
        </w:drawing>
      </w:r>
    </w:p>
    <w:p w14:paraId="7C6C2091" w14:textId="61912CE6" w:rsidR="00CF5D5B" w:rsidRDefault="00CF5D5B" w:rsidP="003F3341">
      <w:pPr>
        <w:pStyle w:val="Parrafo1"/>
      </w:pPr>
      <w:r w:rsidRPr="00CF5D5B">
        <w:rPr>
          <w:noProof/>
        </w:rPr>
        <w:drawing>
          <wp:inline distT="0" distB="0" distL="0" distR="0" wp14:anchorId="197465F9" wp14:editId="598980E5">
            <wp:extent cx="5731510" cy="2702560"/>
            <wp:effectExtent l="0" t="0" r="2540" b="2540"/>
            <wp:docPr id="666471771"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71771" name="Imagen 1" descr="Interfaz de usuario gráfica, Texto, Aplicación, Correo electrónico&#10;&#10;El contenido generado por IA puede ser incorrecto."/>
                    <pic:cNvPicPr/>
                  </pic:nvPicPr>
                  <pic:blipFill>
                    <a:blip r:embed="rId49"/>
                    <a:stretch>
                      <a:fillRect/>
                    </a:stretch>
                  </pic:blipFill>
                  <pic:spPr>
                    <a:xfrm>
                      <a:off x="0" y="0"/>
                      <a:ext cx="5731510" cy="2702560"/>
                    </a:xfrm>
                    <a:prstGeom prst="rect">
                      <a:avLst/>
                    </a:prstGeom>
                  </pic:spPr>
                </pic:pic>
              </a:graphicData>
            </a:graphic>
          </wp:inline>
        </w:drawing>
      </w:r>
    </w:p>
    <w:p w14:paraId="34DD9E50" w14:textId="77777777" w:rsidR="00880BCF" w:rsidRDefault="00880BCF" w:rsidP="003F3341">
      <w:pPr>
        <w:pStyle w:val="Parrafo1"/>
      </w:pPr>
    </w:p>
    <w:p w14:paraId="480104F7" w14:textId="04D3F9A1" w:rsidR="003F3341" w:rsidRPr="00F9635F" w:rsidRDefault="003F3341" w:rsidP="00C628B8">
      <w:pPr>
        <w:pStyle w:val="Parrafo1"/>
        <w:ind w:left="0"/>
      </w:pPr>
    </w:p>
    <w:sectPr w:rsidR="003F3341" w:rsidRPr="00F9635F" w:rsidSect="0023397E">
      <w:footerReference w:type="default" r:id="rId50"/>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403C63" w14:textId="77777777" w:rsidR="001264BA" w:rsidRDefault="001264BA" w:rsidP="00F608DD">
      <w:pPr>
        <w:spacing w:after="0" w:line="240" w:lineRule="auto"/>
      </w:pPr>
      <w:r>
        <w:separator/>
      </w:r>
    </w:p>
  </w:endnote>
  <w:endnote w:type="continuationSeparator" w:id="0">
    <w:p w14:paraId="6A29086E" w14:textId="77777777" w:rsidR="001264BA" w:rsidRDefault="001264BA" w:rsidP="00F608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ptos">
    <w:panose1 w:val="00000000000000000000"/>
    <w:charset w:val="00"/>
    <w:family w:val="roman"/>
    <w:notTrueType/>
    <w:pitch w:val="default"/>
  </w:font>
  <w:font w:name="Aptos Display">
    <w:panose1 w:val="00000000000000000000"/>
    <w:charset w:val="00"/>
    <w:family w:val="roman"/>
    <w:notTrueType/>
    <w:pitch w:val="default"/>
  </w:font>
  <w:font w:name="Algerian">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Narrow">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5"/>
      <w:gridCol w:w="3005"/>
      <w:gridCol w:w="3005"/>
    </w:tblGrid>
    <w:tr w:rsidR="6206CFB5" w14:paraId="30A4F9E0" w14:textId="77777777" w:rsidTr="6206CFB5">
      <w:trPr>
        <w:trHeight w:val="300"/>
      </w:trPr>
      <w:tc>
        <w:tcPr>
          <w:tcW w:w="3005" w:type="dxa"/>
        </w:tcPr>
        <w:p w14:paraId="1A59FC24" w14:textId="396D7627" w:rsidR="6206CFB5" w:rsidRDefault="6206CFB5" w:rsidP="6206CFB5">
          <w:pPr>
            <w:pStyle w:val="Header"/>
            <w:ind w:left="-115"/>
          </w:pPr>
        </w:p>
      </w:tc>
      <w:tc>
        <w:tcPr>
          <w:tcW w:w="3005" w:type="dxa"/>
        </w:tcPr>
        <w:p w14:paraId="412A8AA5" w14:textId="1C3328F0" w:rsidR="6206CFB5" w:rsidRDefault="6206CFB5" w:rsidP="6206CFB5">
          <w:pPr>
            <w:pStyle w:val="Header"/>
            <w:jc w:val="center"/>
          </w:pPr>
        </w:p>
      </w:tc>
      <w:tc>
        <w:tcPr>
          <w:tcW w:w="3005" w:type="dxa"/>
        </w:tcPr>
        <w:p w14:paraId="4D479969" w14:textId="23C4CC17" w:rsidR="6206CFB5" w:rsidRDefault="6206CFB5" w:rsidP="6206CFB5">
          <w:pPr>
            <w:pStyle w:val="Header"/>
            <w:ind w:right="-115"/>
            <w:jc w:val="right"/>
          </w:pPr>
        </w:p>
      </w:tc>
    </w:tr>
  </w:tbl>
  <w:p w14:paraId="74C6EE24" w14:textId="62DD0FA7" w:rsidR="6206CFB5" w:rsidRDefault="6206CFB5" w:rsidP="6206CF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8"/>
      <w:gridCol w:w="3009"/>
      <w:gridCol w:w="3009"/>
    </w:tblGrid>
    <w:tr w:rsidR="6206CFB5" w14:paraId="510A3CC9" w14:textId="77777777" w:rsidTr="6206CFB5">
      <w:trPr>
        <w:trHeight w:val="300"/>
      </w:trPr>
      <w:tc>
        <w:tcPr>
          <w:tcW w:w="4650" w:type="dxa"/>
        </w:tcPr>
        <w:p w14:paraId="2EA4DC50" w14:textId="10701FE0" w:rsidR="6206CFB5" w:rsidRDefault="6206CFB5" w:rsidP="6206CFB5">
          <w:pPr>
            <w:pStyle w:val="Header"/>
            <w:ind w:left="-115"/>
          </w:pPr>
        </w:p>
      </w:tc>
      <w:tc>
        <w:tcPr>
          <w:tcW w:w="4650" w:type="dxa"/>
        </w:tcPr>
        <w:p w14:paraId="17BC72DE" w14:textId="5660E352" w:rsidR="6206CFB5" w:rsidRDefault="6206CFB5" w:rsidP="6206CFB5">
          <w:pPr>
            <w:pStyle w:val="Header"/>
            <w:jc w:val="center"/>
          </w:pPr>
        </w:p>
      </w:tc>
      <w:tc>
        <w:tcPr>
          <w:tcW w:w="4650" w:type="dxa"/>
        </w:tcPr>
        <w:p w14:paraId="72516359" w14:textId="02F503F1" w:rsidR="6206CFB5" w:rsidRDefault="6206CFB5" w:rsidP="6206CFB5">
          <w:pPr>
            <w:pStyle w:val="Header"/>
            <w:ind w:right="-115"/>
            <w:jc w:val="right"/>
          </w:pPr>
        </w:p>
      </w:tc>
    </w:tr>
  </w:tbl>
  <w:p w14:paraId="695CD7FA" w14:textId="281356B0" w:rsidR="6206CFB5" w:rsidRDefault="6206CFB5" w:rsidP="6206CF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5"/>
      <w:gridCol w:w="3005"/>
      <w:gridCol w:w="3005"/>
    </w:tblGrid>
    <w:tr w:rsidR="6206CFB5" w14:paraId="64C537A4" w14:textId="77777777" w:rsidTr="6206CFB5">
      <w:trPr>
        <w:trHeight w:val="300"/>
      </w:trPr>
      <w:tc>
        <w:tcPr>
          <w:tcW w:w="3005" w:type="dxa"/>
        </w:tcPr>
        <w:p w14:paraId="2D412AAE" w14:textId="45B01618" w:rsidR="6206CFB5" w:rsidRDefault="6206CFB5" w:rsidP="6206CFB5">
          <w:pPr>
            <w:pStyle w:val="Header"/>
            <w:ind w:left="-115"/>
          </w:pPr>
        </w:p>
      </w:tc>
      <w:tc>
        <w:tcPr>
          <w:tcW w:w="3005" w:type="dxa"/>
        </w:tcPr>
        <w:p w14:paraId="11E92BD3" w14:textId="2EF6B304" w:rsidR="6206CFB5" w:rsidRDefault="6206CFB5" w:rsidP="6206CFB5">
          <w:pPr>
            <w:pStyle w:val="Header"/>
            <w:jc w:val="center"/>
          </w:pPr>
        </w:p>
      </w:tc>
      <w:tc>
        <w:tcPr>
          <w:tcW w:w="3005" w:type="dxa"/>
        </w:tcPr>
        <w:p w14:paraId="0B265881" w14:textId="10331FFE" w:rsidR="6206CFB5" w:rsidRDefault="6206CFB5" w:rsidP="6206CFB5">
          <w:pPr>
            <w:pStyle w:val="Header"/>
            <w:ind w:right="-115"/>
            <w:jc w:val="right"/>
          </w:pPr>
        </w:p>
      </w:tc>
    </w:tr>
  </w:tbl>
  <w:p w14:paraId="2B7AD38C" w14:textId="2E215B5D" w:rsidR="6206CFB5" w:rsidRDefault="6206CFB5" w:rsidP="6206CF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116B5D" w14:textId="77777777" w:rsidR="001264BA" w:rsidRDefault="001264BA" w:rsidP="00F608DD">
      <w:pPr>
        <w:spacing w:after="0" w:line="240" w:lineRule="auto"/>
      </w:pPr>
      <w:r>
        <w:separator/>
      </w:r>
    </w:p>
  </w:footnote>
  <w:footnote w:type="continuationSeparator" w:id="0">
    <w:p w14:paraId="6FB3553C" w14:textId="77777777" w:rsidR="001264BA" w:rsidRDefault="001264BA" w:rsidP="00F608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387A8" w14:textId="0D584A3A" w:rsidR="00F608DD" w:rsidRPr="00A310BD" w:rsidRDefault="00F608DD" w:rsidP="6206CFB5">
    <w:pPr>
      <w:pStyle w:val="Header"/>
      <w:jc w:val="right"/>
      <w:rPr>
        <w:sz w:val="22"/>
        <w:szCs w:val="22"/>
      </w:rPr>
    </w:pPr>
    <w:r>
      <w:rPr>
        <w:noProof/>
      </w:rPr>
      <w:drawing>
        <wp:anchor distT="0" distB="0" distL="114300" distR="114300" simplePos="0" relativeHeight="251658240" behindDoc="0" locked="0" layoutInCell="1" allowOverlap="1" wp14:anchorId="533F22A1" wp14:editId="50B1E39F">
          <wp:simplePos x="0" y="0"/>
          <wp:positionH relativeFrom="column">
            <wp:posOffset>0</wp:posOffset>
          </wp:positionH>
          <wp:positionV relativeFrom="paragraph">
            <wp:posOffset>-127000</wp:posOffset>
          </wp:positionV>
          <wp:extent cx="1895475" cy="543560"/>
          <wp:effectExtent l="0" t="0" r="9525" b="8890"/>
          <wp:wrapSquare wrapText="bothSides"/>
          <wp:docPr id="2" name="Imagen 1" descr="For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descr="Forma&#10;&#10;El contenido generado por IA puede ser incorrecto."/>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895475" cy="543560"/>
                  </a:xfrm>
                  <a:prstGeom prst="rect">
                    <a:avLst/>
                  </a:prstGeom>
                </pic:spPr>
              </pic:pic>
            </a:graphicData>
          </a:graphic>
          <wp14:sizeRelH relativeFrom="page">
            <wp14:pctWidth>0</wp14:pctWidth>
          </wp14:sizeRelH>
          <wp14:sizeRelV relativeFrom="page">
            <wp14:pctHeight>0</wp14:pctHeight>
          </wp14:sizeRelV>
        </wp:anchor>
      </w:drawing>
    </w:r>
    <w:r w:rsidR="27B63019" w:rsidRPr="27B63019">
      <w:rPr>
        <w:sz w:val="22"/>
        <w:szCs w:val="22"/>
      </w:rPr>
      <w:t xml:space="preserve">Taller de Proyectos en Ingeniería de Sistemas e Informática  </w:t>
    </w:r>
  </w:p>
</w:hdr>
</file>

<file path=word/intelligence2.xml><?xml version="1.0" encoding="utf-8"?>
<int2:intelligence xmlns:int2="http://schemas.microsoft.com/office/intelligence/2020/intelligence" xmlns:oel="http://schemas.microsoft.com/office/2019/extlst">
  <int2:observations>
    <int2:bookmark int2:bookmarkName="_Int_QIwUN7P1" int2:invalidationBookmarkName="" int2:hashCode="fYcQznxFoOGUzT" int2:id="72aNjRmW">
      <int2:state int2:value="Rejected" int2:type="spell"/>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E1F87"/>
    <w:multiLevelType w:val="multilevel"/>
    <w:tmpl w:val="888CE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B738BC"/>
    <w:multiLevelType w:val="hybridMultilevel"/>
    <w:tmpl w:val="9784305E"/>
    <w:lvl w:ilvl="0" w:tplc="8A30C80C">
      <w:start w:val="1"/>
      <w:numFmt w:val="bullet"/>
      <w:lvlText w:val=""/>
      <w:lvlJc w:val="left"/>
      <w:pPr>
        <w:ind w:left="1080" w:hanging="360"/>
      </w:pPr>
      <w:rPr>
        <w:rFonts w:ascii="Symbol" w:hAnsi="Symbol" w:hint="default"/>
      </w:rPr>
    </w:lvl>
    <w:lvl w:ilvl="1" w:tplc="04CECD5C" w:tentative="1">
      <w:start w:val="1"/>
      <w:numFmt w:val="bullet"/>
      <w:lvlText w:val="o"/>
      <w:lvlJc w:val="left"/>
      <w:pPr>
        <w:ind w:left="1800" w:hanging="360"/>
      </w:pPr>
      <w:rPr>
        <w:rFonts w:ascii="Courier New" w:hAnsi="Courier New" w:hint="default"/>
      </w:rPr>
    </w:lvl>
    <w:lvl w:ilvl="2" w:tplc="DB640450" w:tentative="1">
      <w:start w:val="1"/>
      <w:numFmt w:val="bullet"/>
      <w:lvlText w:val=""/>
      <w:lvlJc w:val="left"/>
      <w:pPr>
        <w:ind w:left="2520" w:hanging="360"/>
      </w:pPr>
      <w:rPr>
        <w:rFonts w:ascii="Wingdings" w:hAnsi="Wingdings" w:hint="default"/>
      </w:rPr>
    </w:lvl>
    <w:lvl w:ilvl="3" w:tplc="AF04C77E" w:tentative="1">
      <w:start w:val="1"/>
      <w:numFmt w:val="bullet"/>
      <w:lvlText w:val=""/>
      <w:lvlJc w:val="left"/>
      <w:pPr>
        <w:ind w:left="3240" w:hanging="360"/>
      </w:pPr>
      <w:rPr>
        <w:rFonts w:ascii="Symbol" w:hAnsi="Symbol" w:hint="default"/>
      </w:rPr>
    </w:lvl>
    <w:lvl w:ilvl="4" w:tplc="E694655C" w:tentative="1">
      <w:start w:val="1"/>
      <w:numFmt w:val="bullet"/>
      <w:lvlText w:val="o"/>
      <w:lvlJc w:val="left"/>
      <w:pPr>
        <w:ind w:left="3960" w:hanging="360"/>
      </w:pPr>
      <w:rPr>
        <w:rFonts w:ascii="Courier New" w:hAnsi="Courier New" w:hint="default"/>
      </w:rPr>
    </w:lvl>
    <w:lvl w:ilvl="5" w:tplc="DB88AD48" w:tentative="1">
      <w:start w:val="1"/>
      <w:numFmt w:val="bullet"/>
      <w:lvlText w:val=""/>
      <w:lvlJc w:val="left"/>
      <w:pPr>
        <w:ind w:left="4680" w:hanging="360"/>
      </w:pPr>
      <w:rPr>
        <w:rFonts w:ascii="Wingdings" w:hAnsi="Wingdings" w:hint="default"/>
      </w:rPr>
    </w:lvl>
    <w:lvl w:ilvl="6" w:tplc="2432E784" w:tentative="1">
      <w:start w:val="1"/>
      <w:numFmt w:val="bullet"/>
      <w:lvlText w:val=""/>
      <w:lvlJc w:val="left"/>
      <w:pPr>
        <w:ind w:left="5400" w:hanging="360"/>
      </w:pPr>
      <w:rPr>
        <w:rFonts w:ascii="Symbol" w:hAnsi="Symbol" w:hint="default"/>
      </w:rPr>
    </w:lvl>
    <w:lvl w:ilvl="7" w:tplc="689CA2D4" w:tentative="1">
      <w:start w:val="1"/>
      <w:numFmt w:val="bullet"/>
      <w:lvlText w:val="o"/>
      <w:lvlJc w:val="left"/>
      <w:pPr>
        <w:ind w:left="6120" w:hanging="360"/>
      </w:pPr>
      <w:rPr>
        <w:rFonts w:ascii="Courier New" w:hAnsi="Courier New" w:hint="default"/>
      </w:rPr>
    </w:lvl>
    <w:lvl w:ilvl="8" w:tplc="2258E4EA" w:tentative="1">
      <w:start w:val="1"/>
      <w:numFmt w:val="bullet"/>
      <w:lvlText w:val=""/>
      <w:lvlJc w:val="left"/>
      <w:pPr>
        <w:ind w:left="6840" w:hanging="360"/>
      </w:pPr>
      <w:rPr>
        <w:rFonts w:ascii="Wingdings" w:hAnsi="Wingdings" w:hint="default"/>
      </w:rPr>
    </w:lvl>
  </w:abstractNum>
  <w:abstractNum w:abstractNumId="2" w15:restartNumberingAfterBreak="0">
    <w:nsid w:val="04F67F04"/>
    <w:multiLevelType w:val="multilevel"/>
    <w:tmpl w:val="FDCE8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3D46FE"/>
    <w:multiLevelType w:val="multilevel"/>
    <w:tmpl w:val="A9A0C8D8"/>
    <w:lvl w:ilvl="0">
      <w:start w:val="1"/>
      <w:numFmt w:val="decimal"/>
      <w:pStyle w:val="Subtitulo1"/>
      <w:lvlText w:val="%1."/>
      <w:lvlJc w:val="left"/>
      <w:pPr>
        <w:ind w:left="360" w:hanging="360"/>
      </w:pPr>
    </w:lvl>
    <w:lvl w:ilvl="1">
      <w:start w:val="1"/>
      <w:numFmt w:val="decimal"/>
      <w:pStyle w:val="Subtitulo2"/>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FFE375B"/>
    <w:multiLevelType w:val="multilevel"/>
    <w:tmpl w:val="D8F02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0E6695"/>
    <w:multiLevelType w:val="multilevel"/>
    <w:tmpl w:val="59BE482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36F2B2E"/>
    <w:multiLevelType w:val="multilevel"/>
    <w:tmpl w:val="7EAAA05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9BC7190"/>
    <w:multiLevelType w:val="multilevel"/>
    <w:tmpl w:val="E9A86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D1049F"/>
    <w:multiLevelType w:val="multilevel"/>
    <w:tmpl w:val="D4C63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893C74"/>
    <w:multiLevelType w:val="multilevel"/>
    <w:tmpl w:val="C6762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E330710"/>
    <w:multiLevelType w:val="multilevel"/>
    <w:tmpl w:val="38405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F9D574B"/>
    <w:multiLevelType w:val="multilevel"/>
    <w:tmpl w:val="3B0A3B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FED628D"/>
    <w:multiLevelType w:val="multilevel"/>
    <w:tmpl w:val="2098D294"/>
    <w:lvl w:ilvl="0">
      <w:start w:val="1"/>
      <w:numFmt w:val="bullet"/>
      <w:lvlText w:val=""/>
      <w:lvlJc w:val="left"/>
      <w:pPr>
        <w:tabs>
          <w:tab w:val="num" w:pos="1152"/>
        </w:tabs>
        <w:ind w:left="1152" w:hanging="360"/>
      </w:pPr>
      <w:rPr>
        <w:rFonts w:ascii="Symbol" w:hAnsi="Symbol" w:hint="default"/>
        <w:sz w:val="20"/>
      </w:rPr>
    </w:lvl>
    <w:lvl w:ilvl="1" w:tentative="1">
      <w:start w:val="1"/>
      <w:numFmt w:val="bullet"/>
      <w:lvlText w:val="o"/>
      <w:lvlJc w:val="left"/>
      <w:pPr>
        <w:tabs>
          <w:tab w:val="num" w:pos="1872"/>
        </w:tabs>
        <w:ind w:left="1872" w:hanging="360"/>
      </w:pPr>
      <w:rPr>
        <w:rFonts w:ascii="Courier New" w:hAnsi="Courier New" w:hint="default"/>
        <w:sz w:val="20"/>
      </w:rPr>
    </w:lvl>
    <w:lvl w:ilvl="2" w:tentative="1">
      <w:start w:val="1"/>
      <w:numFmt w:val="bullet"/>
      <w:lvlText w:val=""/>
      <w:lvlJc w:val="left"/>
      <w:pPr>
        <w:tabs>
          <w:tab w:val="num" w:pos="2592"/>
        </w:tabs>
        <w:ind w:left="2592" w:hanging="360"/>
      </w:pPr>
      <w:rPr>
        <w:rFonts w:ascii="Wingdings" w:hAnsi="Wingdings" w:hint="default"/>
        <w:sz w:val="20"/>
      </w:rPr>
    </w:lvl>
    <w:lvl w:ilvl="3" w:tentative="1">
      <w:start w:val="1"/>
      <w:numFmt w:val="bullet"/>
      <w:lvlText w:val=""/>
      <w:lvlJc w:val="left"/>
      <w:pPr>
        <w:tabs>
          <w:tab w:val="num" w:pos="3312"/>
        </w:tabs>
        <w:ind w:left="3312" w:hanging="360"/>
      </w:pPr>
      <w:rPr>
        <w:rFonts w:ascii="Wingdings" w:hAnsi="Wingdings" w:hint="default"/>
        <w:sz w:val="20"/>
      </w:rPr>
    </w:lvl>
    <w:lvl w:ilvl="4" w:tentative="1">
      <w:start w:val="1"/>
      <w:numFmt w:val="bullet"/>
      <w:lvlText w:val=""/>
      <w:lvlJc w:val="left"/>
      <w:pPr>
        <w:tabs>
          <w:tab w:val="num" w:pos="4032"/>
        </w:tabs>
        <w:ind w:left="4032" w:hanging="360"/>
      </w:pPr>
      <w:rPr>
        <w:rFonts w:ascii="Wingdings" w:hAnsi="Wingdings" w:hint="default"/>
        <w:sz w:val="20"/>
      </w:rPr>
    </w:lvl>
    <w:lvl w:ilvl="5" w:tentative="1">
      <w:start w:val="1"/>
      <w:numFmt w:val="bullet"/>
      <w:lvlText w:val=""/>
      <w:lvlJc w:val="left"/>
      <w:pPr>
        <w:tabs>
          <w:tab w:val="num" w:pos="4752"/>
        </w:tabs>
        <w:ind w:left="4752" w:hanging="360"/>
      </w:pPr>
      <w:rPr>
        <w:rFonts w:ascii="Wingdings" w:hAnsi="Wingdings" w:hint="default"/>
        <w:sz w:val="20"/>
      </w:rPr>
    </w:lvl>
    <w:lvl w:ilvl="6" w:tentative="1">
      <w:start w:val="1"/>
      <w:numFmt w:val="bullet"/>
      <w:lvlText w:val=""/>
      <w:lvlJc w:val="left"/>
      <w:pPr>
        <w:tabs>
          <w:tab w:val="num" w:pos="5472"/>
        </w:tabs>
        <w:ind w:left="5472" w:hanging="360"/>
      </w:pPr>
      <w:rPr>
        <w:rFonts w:ascii="Wingdings" w:hAnsi="Wingdings" w:hint="default"/>
        <w:sz w:val="20"/>
      </w:rPr>
    </w:lvl>
    <w:lvl w:ilvl="7" w:tentative="1">
      <w:start w:val="1"/>
      <w:numFmt w:val="bullet"/>
      <w:lvlText w:val=""/>
      <w:lvlJc w:val="left"/>
      <w:pPr>
        <w:tabs>
          <w:tab w:val="num" w:pos="6192"/>
        </w:tabs>
        <w:ind w:left="6192" w:hanging="360"/>
      </w:pPr>
      <w:rPr>
        <w:rFonts w:ascii="Wingdings" w:hAnsi="Wingdings" w:hint="default"/>
        <w:sz w:val="20"/>
      </w:rPr>
    </w:lvl>
    <w:lvl w:ilvl="8" w:tentative="1">
      <w:start w:val="1"/>
      <w:numFmt w:val="bullet"/>
      <w:lvlText w:val=""/>
      <w:lvlJc w:val="left"/>
      <w:pPr>
        <w:tabs>
          <w:tab w:val="num" w:pos="6912"/>
        </w:tabs>
        <w:ind w:left="6912" w:hanging="360"/>
      </w:pPr>
      <w:rPr>
        <w:rFonts w:ascii="Wingdings" w:hAnsi="Wingdings" w:hint="default"/>
        <w:sz w:val="20"/>
      </w:rPr>
    </w:lvl>
  </w:abstractNum>
  <w:abstractNum w:abstractNumId="13" w15:restartNumberingAfterBreak="0">
    <w:nsid w:val="30E32913"/>
    <w:multiLevelType w:val="multilevel"/>
    <w:tmpl w:val="EC901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5F27A1"/>
    <w:multiLevelType w:val="multilevel"/>
    <w:tmpl w:val="00900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9B50ACE"/>
    <w:multiLevelType w:val="multilevel"/>
    <w:tmpl w:val="5C42E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F05710B"/>
    <w:multiLevelType w:val="multilevel"/>
    <w:tmpl w:val="F944623A"/>
    <w:lvl w:ilvl="0">
      <w:start w:val="1"/>
      <w:numFmt w:val="bullet"/>
      <w:lvlText w:val=""/>
      <w:lvlJc w:val="left"/>
      <w:pPr>
        <w:tabs>
          <w:tab w:val="num" w:pos="1152"/>
        </w:tabs>
        <w:ind w:left="1152" w:hanging="360"/>
      </w:pPr>
      <w:rPr>
        <w:rFonts w:ascii="Symbol" w:hAnsi="Symbol" w:hint="default"/>
        <w:sz w:val="20"/>
      </w:rPr>
    </w:lvl>
    <w:lvl w:ilvl="1" w:tentative="1">
      <w:start w:val="1"/>
      <w:numFmt w:val="bullet"/>
      <w:lvlText w:val="o"/>
      <w:lvlJc w:val="left"/>
      <w:pPr>
        <w:tabs>
          <w:tab w:val="num" w:pos="1872"/>
        </w:tabs>
        <w:ind w:left="1872" w:hanging="360"/>
      </w:pPr>
      <w:rPr>
        <w:rFonts w:ascii="Courier New" w:hAnsi="Courier New" w:hint="default"/>
        <w:sz w:val="20"/>
      </w:rPr>
    </w:lvl>
    <w:lvl w:ilvl="2" w:tentative="1">
      <w:start w:val="1"/>
      <w:numFmt w:val="bullet"/>
      <w:lvlText w:val=""/>
      <w:lvlJc w:val="left"/>
      <w:pPr>
        <w:tabs>
          <w:tab w:val="num" w:pos="2592"/>
        </w:tabs>
        <w:ind w:left="2592" w:hanging="360"/>
      </w:pPr>
      <w:rPr>
        <w:rFonts w:ascii="Wingdings" w:hAnsi="Wingdings" w:hint="default"/>
        <w:sz w:val="20"/>
      </w:rPr>
    </w:lvl>
    <w:lvl w:ilvl="3" w:tentative="1">
      <w:start w:val="1"/>
      <w:numFmt w:val="bullet"/>
      <w:lvlText w:val=""/>
      <w:lvlJc w:val="left"/>
      <w:pPr>
        <w:tabs>
          <w:tab w:val="num" w:pos="3312"/>
        </w:tabs>
        <w:ind w:left="3312" w:hanging="360"/>
      </w:pPr>
      <w:rPr>
        <w:rFonts w:ascii="Wingdings" w:hAnsi="Wingdings" w:hint="default"/>
        <w:sz w:val="20"/>
      </w:rPr>
    </w:lvl>
    <w:lvl w:ilvl="4" w:tentative="1">
      <w:start w:val="1"/>
      <w:numFmt w:val="bullet"/>
      <w:lvlText w:val=""/>
      <w:lvlJc w:val="left"/>
      <w:pPr>
        <w:tabs>
          <w:tab w:val="num" w:pos="4032"/>
        </w:tabs>
        <w:ind w:left="4032" w:hanging="360"/>
      </w:pPr>
      <w:rPr>
        <w:rFonts w:ascii="Wingdings" w:hAnsi="Wingdings" w:hint="default"/>
        <w:sz w:val="20"/>
      </w:rPr>
    </w:lvl>
    <w:lvl w:ilvl="5" w:tentative="1">
      <w:start w:val="1"/>
      <w:numFmt w:val="bullet"/>
      <w:lvlText w:val=""/>
      <w:lvlJc w:val="left"/>
      <w:pPr>
        <w:tabs>
          <w:tab w:val="num" w:pos="4752"/>
        </w:tabs>
        <w:ind w:left="4752" w:hanging="360"/>
      </w:pPr>
      <w:rPr>
        <w:rFonts w:ascii="Wingdings" w:hAnsi="Wingdings" w:hint="default"/>
        <w:sz w:val="20"/>
      </w:rPr>
    </w:lvl>
    <w:lvl w:ilvl="6" w:tentative="1">
      <w:start w:val="1"/>
      <w:numFmt w:val="bullet"/>
      <w:lvlText w:val=""/>
      <w:lvlJc w:val="left"/>
      <w:pPr>
        <w:tabs>
          <w:tab w:val="num" w:pos="5472"/>
        </w:tabs>
        <w:ind w:left="5472" w:hanging="360"/>
      </w:pPr>
      <w:rPr>
        <w:rFonts w:ascii="Wingdings" w:hAnsi="Wingdings" w:hint="default"/>
        <w:sz w:val="20"/>
      </w:rPr>
    </w:lvl>
    <w:lvl w:ilvl="7" w:tentative="1">
      <w:start w:val="1"/>
      <w:numFmt w:val="bullet"/>
      <w:lvlText w:val=""/>
      <w:lvlJc w:val="left"/>
      <w:pPr>
        <w:tabs>
          <w:tab w:val="num" w:pos="6192"/>
        </w:tabs>
        <w:ind w:left="6192" w:hanging="360"/>
      </w:pPr>
      <w:rPr>
        <w:rFonts w:ascii="Wingdings" w:hAnsi="Wingdings" w:hint="default"/>
        <w:sz w:val="20"/>
      </w:rPr>
    </w:lvl>
    <w:lvl w:ilvl="8" w:tentative="1">
      <w:start w:val="1"/>
      <w:numFmt w:val="bullet"/>
      <w:lvlText w:val=""/>
      <w:lvlJc w:val="left"/>
      <w:pPr>
        <w:tabs>
          <w:tab w:val="num" w:pos="6912"/>
        </w:tabs>
        <w:ind w:left="6912" w:hanging="360"/>
      </w:pPr>
      <w:rPr>
        <w:rFonts w:ascii="Wingdings" w:hAnsi="Wingdings" w:hint="default"/>
        <w:sz w:val="20"/>
      </w:rPr>
    </w:lvl>
  </w:abstractNum>
  <w:abstractNum w:abstractNumId="17" w15:restartNumberingAfterBreak="0">
    <w:nsid w:val="3F352718"/>
    <w:multiLevelType w:val="multilevel"/>
    <w:tmpl w:val="18C47E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14F342C"/>
    <w:multiLevelType w:val="multilevel"/>
    <w:tmpl w:val="530AF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2F624EA"/>
    <w:multiLevelType w:val="multilevel"/>
    <w:tmpl w:val="D92CF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8D85FDD"/>
    <w:multiLevelType w:val="hybridMultilevel"/>
    <w:tmpl w:val="12F24CD2"/>
    <w:lvl w:ilvl="0" w:tplc="6D26BCC8">
      <w:start w:val="1"/>
      <w:numFmt w:val="bullet"/>
      <w:lvlText w:val=""/>
      <w:lvlJc w:val="left"/>
      <w:pPr>
        <w:ind w:left="1152" w:hanging="360"/>
      </w:pPr>
      <w:rPr>
        <w:rFonts w:ascii="Symbol" w:hAnsi="Symbol" w:hint="default"/>
      </w:rPr>
    </w:lvl>
    <w:lvl w:ilvl="1" w:tplc="E90C0F50">
      <w:start w:val="1"/>
      <w:numFmt w:val="bullet"/>
      <w:lvlText w:val="o"/>
      <w:lvlJc w:val="left"/>
      <w:pPr>
        <w:ind w:left="1872" w:hanging="360"/>
      </w:pPr>
      <w:rPr>
        <w:rFonts w:ascii="Courier New" w:hAnsi="Courier New" w:hint="default"/>
      </w:rPr>
    </w:lvl>
    <w:lvl w:ilvl="2" w:tplc="BB5093D2">
      <w:start w:val="1"/>
      <w:numFmt w:val="bullet"/>
      <w:lvlText w:val=""/>
      <w:lvlJc w:val="left"/>
      <w:pPr>
        <w:ind w:left="2592" w:hanging="360"/>
      </w:pPr>
      <w:rPr>
        <w:rFonts w:ascii="Wingdings" w:hAnsi="Wingdings" w:hint="default"/>
      </w:rPr>
    </w:lvl>
    <w:lvl w:ilvl="3" w:tplc="781AEC1C">
      <w:start w:val="1"/>
      <w:numFmt w:val="bullet"/>
      <w:lvlText w:val=""/>
      <w:lvlJc w:val="left"/>
      <w:pPr>
        <w:ind w:left="3312" w:hanging="360"/>
      </w:pPr>
      <w:rPr>
        <w:rFonts w:ascii="Symbol" w:hAnsi="Symbol" w:hint="default"/>
      </w:rPr>
    </w:lvl>
    <w:lvl w:ilvl="4" w:tplc="A20C4BE2">
      <w:start w:val="1"/>
      <w:numFmt w:val="bullet"/>
      <w:lvlText w:val="o"/>
      <w:lvlJc w:val="left"/>
      <w:pPr>
        <w:ind w:left="4032" w:hanging="360"/>
      </w:pPr>
      <w:rPr>
        <w:rFonts w:ascii="Courier New" w:hAnsi="Courier New" w:hint="default"/>
      </w:rPr>
    </w:lvl>
    <w:lvl w:ilvl="5" w:tplc="6AD6EB48">
      <w:start w:val="1"/>
      <w:numFmt w:val="bullet"/>
      <w:lvlText w:val=""/>
      <w:lvlJc w:val="left"/>
      <w:pPr>
        <w:ind w:left="4752" w:hanging="360"/>
      </w:pPr>
      <w:rPr>
        <w:rFonts w:ascii="Wingdings" w:hAnsi="Wingdings" w:hint="default"/>
      </w:rPr>
    </w:lvl>
    <w:lvl w:ilvl="6" w:tplc="ED28B9DC">
      <w:start w:val="1"/>
      <w:numFmt w:val="bullet"/>
      <w:lvlText w:val=""/>
      <w:lvlJc w:val="left"/>
      <w:pPr>
        <w:ind w:left="5472" w:hanging="360"/>
      </w:pPr>
      <w:rPr>
        <w:rFonts w:ascii="Symbol" w:hAnsi="Symbol" w:hint="default"/>
      </w:rPr>
    </w:lvl>
    <w:lvl w:ilvl="7" w:tplc="A06A86C6">
      <w:start w:val="1"/>
      <w:numFmt w:val="bullet"/>
      <w:lvlText w:val="o"/>
      <w:lvlJc w:val="left"/>
      <w:pPr>
        <w:ind w:left="6192" w:hanging="360"/>
      </w:pPr>
      <w:rPr>
        <w:rFonts w:ascii="Courier New" w:hAnsi="Courier New" w:hint="default"/>
      </w:rPr>
    </w:lvl>
    <w:lvl w:ilvl="8" w:tplc="01D23908">
      <w:start w:val="1"/>
      <w:numFmt w:val="bullet"/>
      <w:lvlText w:val=""/>
      <w:lvlJc w:val="left"/>
      <w:pPr>
        <w:ind w:left="6912" w:hanging="360"/>
      </w:pPr>
      <w:rPr>
        <w:rFonts w:ascii="Wingdings" w:hAnsi="Wingdings" w:hint="default"/>
      </w:rPr>
    </w:lvl>
  </w:abstractNum>
  <w:abstractNum w:abstractNumId="21" w15:restartNumberingAfterBreak="0">
    <w:nsid w:val="5BBB5FE8"/>
    <w:multiLevelType w:val="multilevel"/>
    <w:tmpl w:val="3318853C"/>
    <w:lvl w:ilvl="0">
      <w:start w:val="1"/>
      <w:numFmt w:val="bullet"/>
      <w:lvlText w:val=""/>
      <w:lvlJc w:val="left"/>
      <w:pPr>
        <w:tabs>
          <w:tab w:val="num" w:pos="720"/>
        </w:tabs>
        <w:ind w:left="1428" w:hanging="360"/>
      </w:pPr>
      <w:rPr>
        <w:rFonts w:ascii="Symbol" w:hAnsi="Symbol" w:hint="default"/>
        <w:sz w:val="20"/>
      </w:rPr>
    </w:lvl>
    <w:lvl w:ilvl="1" w:tentative="1">
      <w:start w:val="1"/>
      <w:numFmt w:val="bullet"/>
      <w:lvlText w:val="o"/>
      <w:lvlJc w:val="left"/>
      <w:pPr>
        <w:tabs>
          <w:tab w:val="num" w:pos="1440"/>
        </w:tabs>
        <w:ind w:left="2148" w:hanging="360"/>
      </w:pPr>
      <w:rPr>
        <w:rFonts w:ascii="Courier New" w:hAnsi="Courier New" w:hint="default"/>
        <w:sz w:val="20"/>
      </w:rPr>
    </w:lvl>
    <w:lvl w:ilvl="2" w:tentative="1">
      <w:start w:val="1"/>
      <w:numFmt w:val="bullet"/>
      <w:lvlText w:val=""/>
      <w:lvlJc w:val="left"/>
      <w:pPr>
        <w:tabs>
          <w:tab w:val="num" w:pos="2160"/>
        </w:tabs>
        <w:ind w:left="2868" w:hanging="360"/>
      </w:pPr>
      <w:rPr>
        <w:rFonts w:ascii="Wingdings" w:hAnsi="Wingdings" w:hint="default"/>
        <w:sz w:val="20"/>
      </w:rPr>
    </w:lvl>
    <w:lvl w:ilvl="3" w:tentative="1">
      <w:start w:val="1"/>
      <w:numFmt w:val="bullet"/>
      <w:lvlText w:val=""/>
      <w:lvlJc w:val="left"/>
      <w:pPr>
        <w:tabs>
          <w:tab w:val="num" w:pos="2880"/>
        </w:tabs>
        <w:ind w:left="3588" w:hanging="360"/>
      </w:pPr>
      <w:rPr>
        <w:rFonts w:ascii="Wingdings" w:hAnsi="Wingdings" w:hint="default"/>
        <w:sz w:val="20"/>
      </w:rPr>
    </w:lvl>
    <w:lvl w:ilvl="4" w:tentative="1">
      <w:start w:val="1"/>
      <w:numFmt w:val="bullet"/>
      <w:lvlText w:val=""/>
      <w:lvlJc w:val="left"/>
      <w:pPr>
        <w:tabs>
          <w:tab w:val="num" w:pos="3600"/>
        </w:tabs>
        <w:ind w:left="4308" w:hanging="360"/>
      </w:pPr>
      <w:rPr>
        <w:rFonts w:ascii="Wingdings" w:hAnsi="Wingdings" w:hint="default"/>
        <w:sz w:val="20"/>
      </w:rPr>
    </w:lvl>
    <w:lvl w:ilvl="5" w:tentative="1">
      <w:start w:val="1"/>
      <w:numFmt w:val="bullet"/>
      <w:lvlText w:val=""/>
      <w:lvlJc w:val="left"/>
      <w:pPr>
        <w:tabs>
          <w:tab w:val="num" w:pos="4320"/>
        </w:tabs>
        <w:ind w:left="5028" w:hanging="360"/>
      </w:pPr>
      <w:rPr>
        <w:rFonts w:ascii="Wingdings" w:hAnsi="Wingdings" w:hint="default"/>
        <w:sz w:val="20"/>
      </w:rPr>
    </w:lvl>
    <w:lvl w:ilvl="6" w:tentative="1">
      <w:start w:val="1"/>
      <w:numFmt w:val="bullet"/>
      <w:lvlText w:val=""/>
      <w:lvlJc w:val="left"/>
      <w:pPr>
        <w:tabs>
          <w:tab w:val="num" w:pos="5040"/>
        </w:tabs>
        <w:ind w:left="5748" w:hanging="360"/>
      </w:pPr>
      <w:rPr>
        <w:rFonts w:ascii="Wingdings" w:hAnsi="Wingdings" w:hint="default"/>
        <w:sz w:val="20"/>
      </w:rPr>
    </w:lvl>
    <w:lvl w:ilvl="7" w:tentative="1">
      <w:start w:val="1"/>
      <w:numFmt w:val="bullet"/>
      <w:lvlText w:val=""/>
      <w:lvlJc w:val="left"/>
      <w:pPr>
        <w:tabs>
          <w:tab w:val="num" w:pos="5760"/>
        </w:tabs>
        <w:ind w:left="6468" w:hanging="360"/>
      </w:pPr>
      <w:rPr>
        <w:rFonts w:ascii="Wingdings" w:hAnsi="Wingdings" w:hint="default"/>
        <w:sz w:val="20"/>
      </w:rPr>
    </w:lvl>
    <w:lvl w:ilvl="8" w:tentative="1">
      <w:start w:val="1"/>
      <w:numFmt w:val="bullet"/>
      <w:lvlText w:val=""/>
      <w:lvlJc w:val="left"/>
      <w:pPr>
        <w:tabs>
          <w:tab w:val="num" w:pos="6480"/>
        </w:tabs>
        <w:ind w:left="7188" w:hanging="360"/>
      </w:pPr>
      <w:rPr>
        <w:rFonts w:ascii="Wingdings" w:hAnsi="Wingdings" w:hint="default"/>
        <w:sz w:val="20"/>
      </w:rPr>
    </w:lvl>
  </w:abstractNum>
  <w:abstractNum w:abstractNumId="22" w15:restartNumberingAfterBreak="0">
    <w:nsid w:val="5E4307B5"/>
    <w:multiLevelType w:val="multilevel"/>
    <w:tmpl w:val="BCF47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532BF8"/>
    <w:multiLevelType w:val="multilevel"/>
    <w:tmpl w:val="01904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F4E5E41"/>
    <w:multiLevelType w:val="multilevel"/>
    <w:tmpl w:val="5386A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3FB308F"/>
    <w:multiLevelType w:val="multilevel"/>
    <w:tmpl w:val="5ACEEC5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6" w15:restartNumberingAfterBreak="0">
    <w:nsid w:val="768F25FC"/>
    <w:multiLevelType w:val="multilevel"/>
    <w:tmpl w:val="CFCC609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7" w15:restartNumberingAfterBreak="0">
    <w:nsid w:val="7D736C0A"/>
    <w:multiLevelType w:val="multilevel"/>
    <w:tmpl w:val="0B980A04"/>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num w:numId="1" w16cid:durableId="1536575265">
    <w:abstractNumId w:val="3"/>
  </w:num>
  <w:num w:numId="2" w16cid:durableId="1001128676">
    <w:abstractNumId w:val="27"/>
  </w:num>
  <w:num w:numId="3" w16cid:durableId="1700744006">
    <w:abstractNumId w:val="6"/>
  </w:num>
  <w:num w:numId="4" w16cid:durableId="72823280">
    <w:abstractNumId w:val="5"/>
  </w:num>
  <w:num w:numId="5" w16cid:durableId="219708101">
    <w:abstractNumId w:val="4"/>
  </w:num>
  <w:num w:numId="6" w16cid:durableId="696390072">
    <w:abstractNumId w:val="1"/>
  </w:num>
  <w:num w:numId="7" w16cid:durableId="344096757">
    <w:abstractNumId w:val="12"/>
  </w:num>
  <w:num w:numId="8" w16cid:durableId="1401712175">
    <w:abstractNumId w:val="16"/>
  </w:num>
  <w:num w:numId="9" w16cid:durableId="1894387108">
    <w:abstractNumId w:val="17"/>
  </w:num>
  <w:num w:numId="10" w16cid:durableId="136462872">
    <w:abstractNumId w:val="2"/>
  </w:num>
  <w:num w:numId="11" w16cid:durableId="1307473139">
    <w:abstractNumId w:val="22"/>
  </w:num>
  <w:num w:numId="12" w16cid:durableId="1904676947">
    <w:abstractNumId w:val="21"/>
  </w:num>
  <w:num w:numId="13" w16cid:durableId="633603174">
    <w:abstractNumId w:val="20"/>
  </w:num>
  <w:num w:numId="14" w16cid:durableId="721947399">
    <w:abstractNumId w:val="26"/>
  </w:num>
  <w:num w:numId="15" w16cid:durableId="783041320">
    <w:abstractNumId w:val="25"/>
  </w:num>
  <w:num w:numId="16" w16cid:durableId="740954129">
    <w:abstractNumId w:val="11"/>
  </w:num>
  <w:num w:numId="17" w16cid:durableId="744838647">
    <w:abstractNumId w:val="15"/>
  </w:num>
  <w:num w:numId="18" w16cid:durableId="796721708">
    <w:abstractNumId w:val="14"/>
  </w:num>
  <w:num w:numId="19" w16cid:durableId="897202788">
    <w:abstractNumId w:val="24"/>
  </w:num>
  <w:num w:numId="20" w16cid:durableId="1190948849">
    <w:abstractNumId w:val="18"/>
  </w:num>
  <w:num w:numId="21" w16cid:durableId="994450303">
    <w:abstractNumId w:val="19"/>
  </w:num>
  <w:num w:numId="22" w16cid:durableId="1069570041">
    <w:abstractNumId w:val="0"/>
  </w:num>
  <w:num w:numId="23" w16cid:durableId="110175098">
    <w:abstractNumId w:val="13"/>
  </w:num>
  <w:num w:numId="24" w16cid:durableId="1803573392">
    <w:abstractNumId w:val="10"/>
  </w:num>
  <w:num w:numId="25" w16cid:durableId="482043144">
    <w:abstractNumId w:val="23"/>
  </w:num>
  <w:num w:numId="26" w16cid:durableId="1912276218">
    <w:abstractNumId w:val="9"/>
  </w:num>
  <w:num w:numId="27" w16cid:durableId="1936202834">
    <w:abstractNumId w:val="7"/>
  </w:num>
  <w:num w:numId="28" w16cid:durableId="2058583906">
    <w:abstractNumId w:val="8"/>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690BC81"/>
    <w:rsid w:val="00000168"/>
    <w:rsid w:val="00002381"/>
    <w:rsid w:val="00004BC3"/>
    <w:rsid w:val="00005F6E"/>
    <w:rsid w:val="00006867"/>
    <w:rsid w:val="00006F62"/>
    <w:rsid w:val="00007D68"/>
    <w:rsid w:val="00035479"/>
    <w:rsid w:val="00037BCD"/>
    <w:rsid w:val="000436BE"/>
    <w:rsid w:val="00043921"/>
    <w:rsid w:val="0005453B"/>
    <w:rsid w:val="00071BFE"/>
    <w:rsid w:val="000759F6"/>
    <w:rsid w:val="00075B1F"/>
    <w:rsid w:val="000809FD"/>
    <w:rsid w:val="00081657"/>
    <w:rsid w:val="00093B24"/>
    <w:rsid w:val="000A2190"/>
    <w:rsid w:val="000A52DD"/>
    <w:rsid w:val="000B1AF6"/>
    <w:rsid w:val="000B287F"/>
    <w:rsid w:val="000B6445"/>
    <w:rsid w:val="000B6FE2"/>
    <w:rsid w:val="000C0309"/>
    <w:rsid w:val="000C0BD0"/>
    <w:rsid w:val="000C1575"/>
    <w:rsid w:val="000C1F83"/>
    <w:rsid w:val="000D1700"/>
    <w:rsid w:val="000D2A72"/>
    <w:rsid w:val="000D5607"/>
    <w:rsid w:val="000E71F3"/>
    <w:rsid w:val="000F17F8"/>
    <w:rsid w:val="000F1827"/>
    <w:rsid w:val="000F21C5"/>
    <w:rsid w:val="00104181"/>
    <w:rsid w:val="00104C2E"/>
    <w:rsid w:val="00105E87"/>
    <w:rsid w:val="00107975"/>
    <w:rsid w:val="00112D92"/>
    <w:rsid w:val="001130D2"/>
    <w:rsid w:val="00116913"/>
    <w:rsid w:val="00117AF5"/>
    <w:rsid w:val="00121E6E"/>
    <w:rsid w:val="001264BA"/>
    <w:rsid w:val="001303CF"/>
    <w:rsid w:val="00131AC3"/>
    <w:rsid w:val="00132E27"/>
    <w:rsid w:val="00151007"/>
    <w:rsid w:val="00160FA6"/>
    <w:rsid w:val="001635C9"/>
    <w:rsid w:val="00164C42"/>
    <w:rsid w:val="001658A3"/>
    <w:rsid w:val="001776D0"/>
    <w:rsid w:val="00183FE1"/>
    <w:rsid w:val="001920A3"/>
    <w:rsid w:val="00192110"/>
    <w:rsid w:val="00192E94"/>
    <w:rsid w:val="0019308C"/>
    <w:rsid w:val="00194341"/>
    <w:rsid w:val="00195424"/>
    <w:rsid w:val="001978D7"/>
    <w:rsid w:val="001B060B"/>
    <w:rsid w:val="001B127F"/>
    <w:rsid w:val="001B3EC1"/>
    <w:rsid w:val="001C082F"/>
    <w:rsid w:val="001D1019"/>
    <w:rsid w:val="001D2617"/>
    <w:rsid w:val="001D4005"/>
    <w:rsid w:val="001D4B2F"/>
    <w:rsid w:val="001E206F"/>
    <w:rsid w:val="001E618C"/>
    <w:rsid w:val="001E7207"/>
    <w:rsid w:val="001E76D5"/>
    <w:rsid w:val="001F497A"/>
    <w:rsid w:val="001F6DF7"/>
    <w:rsid w:val="001F77FD"/>
    <w:rsid w:val="00200FE2"/>
    <w:rsid w:val="00201001"/>
    <w:rsid w:val="002016E1"/>
    <w:rsid w:val="002065F0"/>
    <w:rsid w:val="0020715F"/>
    <w:rsid w:val="00224894"/>
    <w:rsid w:val="00231D32"/>
    <w:rsid w:val="00233715"/>
    <w:rsid w:val="0023397E"/>
    <w:rsid w:val="0023439F"/>
    <w:rsid w:val="00235EA9"/>
    <w:rsid w:val="00240F3C"/>
    <w:rsid w:val="00242516"/>
    <w:rsid w:val="00242D56"/>
    <w:rsid w:val="002435E2"/>
    <w:rsid w:val="0024503F"/>
    <w:rsid w:val="00250D6E"/>
    <w:rsid w:val="00250EB3"/>
    <w:rsid w:val="00252B2F"/>
    <w:rsid w:val="002552EC"/>
    <w:rsid w:val="00263158"/>
    <w:rsid w:val="002874E6"/>
    <w:rsid w:val="00290366"/>
    <w:rsid w:val="002A0B2B"/>
    <w:rsid w:val="002A2FBD"/>
    <w:rsid w:val="002A2FFF"/>
    <w:rsid w:val="002A70E2"/>
    <w:rsid w:val="002B0820"/>
    <w:rsid w:val="002B254B"/>
    <w:rsid w:val="002C6EC9"/>
    <w:rsid w:val="002C77E8"/>
    <w:rsid w:val="002D2FA3"/>
    <w:rsid w:val="002E4E0D"/>
    <w:rsid w:val="002F0605"/>
    <w:rsid w:val="002F08F9"/>
    <w:rsid w:val="002F1C85"/>
    <w:rsid w:val="002F2E21"/>
    <w:rsid w:val="002F3FA8"/>
    <w:rsid w:val="002F49DA"/>
    <w:rsid w:val="002F597E"/>
    <w:rsid w:val="002F5A42"/>
    <w:rsid w:val="00302D71"/>
    <w:rsid w:val="003054E1"/>
    <w:rsid w:val="00307B19"/>
    <w:rsid w:val="00312474"/>
    <w:rsid w:val="0032089B"/>
    <w:rsid w:val="00320B89"/>
    <w:rsid w:val="003311D2"/>
    <w:rsid w:val="003320D6"/>
    <w:rsid w:val="00340E5D"/>
    <w:rsid w:val="0035702B"/>
    <w:rsid w:val="00360047"/>
    <w:rsid w:val="0036427C"/>
    <w:rsid w:val="003642F0"/>
    <w:rsid w:val="00370F1C"/>
    <w:rsid w:val="0037377A"/>
    <w:rsid w:val="00374539"/>
    <w:rsid w:val="003748DD"/>
    <w:rsid w:val="00382627"/>
    <w:rsid w:val="0038374F"/>
    <w:rsid w:val="00386929"/>
    <w:rsid w:val="003923A0"/>
    <w:rsid w:val="0039348B"/>
    <w:rsid w:val="003A65C9"/>
    <w:rsid w:val="003A6F58"/>
    <w:rsid w:val="003A70D1"/>
    <w:rsid w:val="003C25A4"/>
    <w:rsid w:val="003D07DE"/>
    <w:rsid w:val="003D6FC1"/>
    <w:rsid w:val="003E4ECE"/>
    <w:rsid w:val="003F217C"/>
    <w:rsid w:val="003F3341"/>
    <w:rsid w:val="003F3C8D"/>
    <w:rsid w:val="003F7D5A"/>
    <w:rsid w:val="004004F3"/>
    <w:rsid w:val="00412235"/>
    <w:rsid w:val="00412EFD"/>
    <w:rsid w:val="00426108"/>
    <w:rsid w:val="00427445"/>
    <w:rsid w:val="004301CF"/>
    <w:rsid w:val="00433D76"/>
    <w:rsid w:val="00436235"/>
    <w:rsid w:val="00454877"/>
    <w:rsid w:val="004573A0"/>
    <w:rsid w:val="00460166"/>
    <w:rsid w:val="00463F76"/>
    <w:rsid w:val="004647DE"/>
    <w:rsid w:val="00467E0E"/>
    <w:rsid w:val="00480898"/>
    <w:rsid w:val="00482C80"/>
    <w:rsid w:val="00486AAF"/>
    <w:rsid w:val="004969D8"/>
    <w:rsid w:val="00497C73"/>
    <w:rsid w:val="004A1BC3"/>
    <w:rsid w:val="004B5FDD"/>
    <w:rsid w:val="004B76F0"/>
    <w:rsid w:val="004C1E11"/>
    <w:rsid w:val="004C2751"/>
    <w:rsid w:val="004C2945"/>
    <w:rsid w:val="004C6736"/>
    <w:rsid w:val="004E13DB"/>
    <w:rsid w:val="004E457D"/>
    <w:rsid w:val="004F0CDC"/>
    <w:rsid w:val="004F0E72"/>
    <w:rsid w:val="004F2951"/>
    <w:rsid w:val="004F2F23"/>
    <w:rsid w:val="00504BBD"/>
    <w:rsid w:val="00506381"/>
    <w:rsid w:val="005163FE"/>
    <w:rsid w:val="005166EE"/>
    <w:rsid w:val="005266CB"/>
    <w:rsid w:val="00527DE1"/>
    <w:rsid w:val="005310F0"/>
    <w:rsid w:val="00533B60"/>
    <w:rsid w:val="0053424B"/>
    <w:rsid w:val="005533BB"/>
    <w:rsid w:val="00553CAA"/>
    <w:rsid w:val="00556316"/>
    <w:rsid w:val="00561A69"/>
    <w:rsid w:val="00574FD7"/>
    <w:rsid w:val="0058247E"/>
    <w:rsid w:val="005916E0"/>
    <w:rsid w:val="00595E01"/>
    <w:rsid w:val="005962CF"/>
    <w:rsid w:val="00596C77"/>
    <w:rsid w:val="005A1F04"/>
    <w:rsid w:val="005A7ADD"/>
    <w:rsid w:val="005C37EF"/>
    <w:rsid w:val="005D2F36"/>
    <w:rsid w:val="005D4EB2"/>
    <w:rsid w:val="005D5DFA"/>
    <w:rsid w:val="005E1144"/>
    <w:rsid w:val="005F23DB"/>
    <w:rsid w:val="005F292D"/>
    <w:rsid w:val="005F2C61"/>
    <w:rsid w:val="005F5E89"/>
    <w:rsid w:val="005F6DFD"/>
    <w:rsid w:val="005F6FA3"/>
    <w:rsid w:val="00602246"/>
    <w:rsid w:val="0060626B"/>
    <w:rsid w:val="00611CB6"/>
    <w:rsid w:val="00616346"/>
    <w:rsid w:val="006206C9"/>
    <w:rsid w:val="00626CC5"/>
    <w:rsid w:val="00634BA5"/>
    <w:rsid w:val="00635932"/>
    <w:rsid w:val="00635C5A"/>
    <w:rsid w:val="00636C10"/>
    <w:rsid w:val="00661B54"/>
    <w:rsid w:val="006660F1"/>
    <w:rsid w:val="0066688E"/>
    <w:rsid w:val="006765EE"/>
    <w:rsid w:val="00677DAD"/>
    <w:rsid w:val="0068298F"/>
    <w:rsid w:val="00682EC0"/>
    <w:rsid w:val="00691064"/>
    <w:rsid w:val="00692F84"/>
    <w:rsid w:val="00695AC8"/>
    <w:rsid w:val="006A0B2C"/>
    <w:rsid w:val="006A3007"/>
    <w:rsid w:val="006A311B"/>
    <w:rsid w:val="006A31BF"/>
    <w:rsid w:val="006A54FD"/>
    <w:rsid w:val="006B0C9E"/>
    <w:rsid w:val="006B595F"/>
    <w:rsid w:val="006C3BE3"/>
    <w:rsid w:val="006C4E45"/>
    <w:rsid w:val="006D13ED"/>
    <w:rsid w:val="006D41C4"/>
    <w:rsid w:val="006D47A9"/>
    <w:rsid w:val="006D6164"/>
    <w:rsid w:val="006D74F7"/>
    <w:rsid w:val="006D75CF"/>
    <w:rsid w:val="006E051E"/>
    <w:rsid w:val="006E1B6B"/>
    <w:rsid w:val="006E1FCB"/>
    <w:rsid w:val="006E3DDD"/>
    <w:rsid w:val="006E4DC8"/>
    <w:rsid w:val="006E4DCA"/>
    <w:rsid w:val="006F5759"/>
    <w:rsid w:val="006F59C9"/>
    <w:rsid w:val="007041A0"/>
    <w:rsid w:val="00706F01"/>
    <w:rsid w:val="00717C74"/>
    <w:rsid w:val="00722E63"/>
    <w:rsid w:val="00727C79"/>
    <w:rsid w:val="007462E5"/>
    <w:rsid w:val="00751B7B"/>
    <w:rsid w:val="00755B8C"/>
    <w:rsid w:val="00756D2B"/>
    <w:rsid w:val="007606A9"/>
    <w:rsid w:val="00762A4A"/>
    <w:rsid w:val="0076520A"/>
    <w:rsid w:val="00766B3A"/>
    <w:rsid w:val="0077245A"/>
    <w:rsid w:val="00772A8F"/>
    <w:rsid w:val="00776C89"/>
    <w:rsid w:val="007803FF"/>
    <w:rsid w:val="0078213F"/>
    <w:rsid w:val="00792063"/>
    <w:rsid w:val="00793471"/>
    <w:rsid w:val="00793750"/>
    <w:rsid w:val="007948EF"/>
    <w:rsid w:val="00796206"/>
    <w:rsid w:val="007A0DFE"/>
    <w:rsid w:val="007A0EA1"/>
    <w:rsid w:val="007A1E6A"/>
    <w:rsid w:val="007A5DB5"/>
    <w:rsid w:val="007B0EFF"/>
    <w:rsid w:val="007B4E8D"/>
    <w:rsid w:val="007B573F"/>
    <w:rsid w:val="007B5D8B"/>
    <w:rsid w:val="007B60DE"/>
    <w:rsid w:val="007B703A"/>
    <w:rsid w:val="007C130B"/>
    <w:rsid w:val="007C1E5E"/>
    <w:rsid w:val="007C554D"/>
    <w:rsid w:val="007D187A"/>
    <w:rsid w:val="007D2172"/>
    <w:rsid w:val="007D2549"/>
    <w:rsid w:val="007D452C"/>
    <w:rsid w:val="007D4BA6"/>
    <w:rsid w:val="007D4C99"/>
    <w:rsid w:val="007D7D6A"/>
    <w:rsid w:val="007E06C5"/>
    <w:rsid w:val="007E2518"/>
    <w:rsid w:val="007E493C"/>
    <w:rsid w:val="007E6A75"/>
    <w:rsid w:val="007E7AE2"/>
    <w:rsid w:val="007F105E"/>
    <w:rsid w:val="007F2B9A"/>
    <w:rsid w:val="007F6E6B"/>
    <w:rsid w:val="008025D6"/>
    <w:rsid w:val="00803023"/>
    <w:rsid w:val="0080357F"/>
    <w:rsid w:val="0080583B"/>
    <w:rsid w:val="0080684A"/>
    <w:rsid w:val="00806CCB"/>
    <w:rsid w:val="008173F8"/>
    <w:rsid w:val="0081786D"/>
    <w:rsid w:val="00831626"/>
    <w:rsid w:val="00834F5B"/>
    <w:rsid w:val="0084144C"/>
    <w:rsid w:val="00841748"/>
    <w:rsid w:val="0084276E"/>
    <w:rsid w:val="00843A54"/>
    <w:rsid w:val="00850DAE"/>
    <w:rsid w:val="0085231E"/>
    <w:rsid w:val="00853321"/>
    <w:rsid w:val="00877503"/>
    <w:rsid w:val="00880BCF"/>
    <w:rsid w:val="0088458C"/>
    <w:rsid w:val="00887F81"/>
    <w:rsid w:val="00891458"/>
    <w:rsid w:val="00891474"/>
    <w:rsid w:val="00893B5B"/>
    <w:rsid w:val="0089468F"/>
    <w:rsid w:val="00896C70"/>
    <w:rsid w:val="00896CA3"/>
    <w:rsid w:val="008A0596"/>
    <w:rsid w:val="008A3BD2"/>
    <w:rsid w:val="008B2963"/>
    <w:rsid w:val="008D03B1"/>
    <w:rsid w:val="008D43C2"/>
    <w:rsid w:val="008E1ACE"/>
    <w:rsid w:val="008F09B2"/>
    <w:rsid w:val="008F2810"/>
    <w:rsid w:val="008F2D65"/>
    <w:rsid w:val="008F4EB6"/>
    <w:rsid w:val="008F5677"/>
    <w:rsid w:val="008F5EF9"/>
    <w:rsid w:val="008F7456"/>
    <w:rsid w:val="008F7FEF"/>
    <w:rsid w:val="0090027C"/>
    <w:rsid w:val="00900DA4"/>
    <w:rsid w:val="00905958"/>
    <w:rsid w:val="0090792A"/>
    <w:rsid w:val="00911A36"/>
    <w:rsid w:val="00914B2F"/>
    <w:rsid w:val="0092543B"/>
    <w:rsid w:val="0093489E"/>
    <w:rsid w:val="0093621D"/>
    <w:rsid w:val="00941F01"/>
    <w:rsid w:val="009421B7"/>
    <w:rsid w:val="009434C7"/>
    <w:rsid w:val="009439B3"/>
    <w:rsid w:val="00947366"/>
    <w:rsid w:val="00954C35"/>
    <w:rsid w:val="009609E1"/>
    <w:rsid w:val="0096263E"/>
    <w:rsid w:val="00966A88"/>
    <w:rsid w:val="009705A0"/>
    <w:rsid w:val="009722C6"/>
    <w:rsid w:val="00972D35"/>
    <w:rsid w:val="00974D8D"/>
    <w:rsid w:val="0098292D"/>
    <w:rsid w:val="009856D6"/>
    <w:rsid w:val="009B122C"/>
    <w:rsid w:val="009B1E9F"/>
    <w:rsid w:val="009B6E08"/>
    <w:rsid w:val="009C1859"/>
    <w:rsid w:val="009C287E"/>
    <w:rsid w:val="009C4F21"/>
    <w:rsid w:val="009D1203"/>
    <w:rsid w:val="009E0A44"/>
    <w:rsid w:val="009F0E2A"/>
    <w:rsid w:val="009F72CC"/>
    <w:rsid w:val="00A00F7C"/>
    <w:rsid w:val="00A0483B"/>
    <w:rsid w:val="00A078A8"/>
    <w:rsid w:val="00A201E5"/>
    <w:rsid w:val="00A20244"/>
    <w:rsid w:val="00A21428"/>
    <w:rsid w:val="00A310BD"/>
    <w:rsid w:val="00A4060F"/>
    <w:rsid w:val="00A42847"/>
    <w:rsid w:val="00A46D70"/>
    <w:rsid w:val="00A47BA0"/>
    <w:rsid w:val="00A53048"/>
    <w:rsid w:val="00A5651C"/>
    <w:rsid w:val="00A57FAD"/>
    <w:rsid w:val="00A60FF6"/>
    <w:rsid w:val="00A7124B"/>
    <w:rsid w:val="00A72B26"/>
    <w:rsid w:val="00A77536"/>
    <w:rsid w:val="00A83A0D"/>
    <w:rsid w:val="00A85480"/>
    <w:rsid w:val="00A855AC"/>
    <w:rsid w:val="00A95882"/>
    <w:rsid w:val="00AB2F37"/>
    <w:rsid w:val="00AB72CA"/>
    <w:rsid w:val="00AC40A3"/>
    <w:rsid w:val="00AD0382"/>
    <w:rsid w:val="00AD37D2"/>
    <w:rsid w:val="00AD7025"/>
    <w:rsid w:val="00AF1042"/>
    <w:rsid w:val="00AF1F72"/>
    <w:rsid w:val="00AF36C1"/>
    <w:rsid w:val="00AF6C12"/>
    <w:rsid w:val="00B026B8"/>
    <w:rsid w:val="00B02F70"/>
    <w:rsid w:val="00B03011"/>
    <w:rsid w:val="00B04886"/>
    <w:rsid w:val="00B06204"/>
    <w:rsid w:val="00B110EC"/>
    <w:rsid w:val="00B113B9"/>
    <w:rsid w:val="00B20194"/>
    <w:rsid w:val="00B21925"/>
    <w:rsid w:val="00B25B1E"/>
    <w:rsid w:val="00B32059"/>
    <w:rsid w:val="00B3488B"/>
    <w:rsid w:val="00B40590"/>
    <w:rsid w:val="00B447E2"/>
    <w:rsid w:val="00B4621B"/>
    <w:rsid w:val="00B46D19"/>
    <w:rsid w:val="00B501F0"/>
    <w:rsid w:val="00B51FDC"/>
    <w:rsid w:val="00B52669"/>
    <w:rsid w:val="00B661A0"/>
    <w:rsid w:val="00B6665D"/>
    <w:rsid w:val="00B66C29"/>
    <w:rsid w:val="00B70957"/>
    <w:rsid w:val="00B73EB5"/>
    <w:rsid w:val="00B7401A"/>
    <w:rsid w:val="00B74ACD"/>
    <w:rsid w:val="00B86063"/>
    <w:rsid w:val="00BA2B8C"/>
    <w:rsid w:val="00BA7E4B"/>
    <w:rsid w:val="00BB3531"/>
    <w:rsid w:val="00BB4DA6"/>
    <w:rsid w:val="00BB7565"/>
    <w:rsid w:val="00BB7CE2"/>
    <w:rsid w:val="00BC3EDD"/>
    <w:rsid w:val="00BD13D2"/>
    <w:rsid w:val="00BD270F"/>
    <w:rsid w:val="00BE09F4"/>
    <w:rsid w:val="00BE54F9"/>
    <w:rsid w:val="00C04BF2"/>
    <w:rsid w:val="00C0700A"/>
    <w:rsid w:val="00C106DF"/>
    <w:rsid w:val="00C16D88"/>
    <w:rsid w:val="00C179C0"/>
    <w:rsid w:val="00C226C1"/>
    <w:rsid w:val="00C324F1"/>
    <w:rsid w:val="00C402A6"/>
    <w:rsid w:val="00C40DEE"/>
    <w:rsid w:val="00C423D8"/>
    <w:rsid w:val="00C43743"/>
    <w:rsid w:val="00C56D96"/>
    <w:rsid w:val="00C574FE"/>
    <w:rsid w:val="00C61CA9"/>
    <w:rsid w:val="00C628B8"/>
    <w:rsid w:val="00C655EB"/>
    <w:rsid w:val="00C65DD6"/>
    <w:rsid w:val="00C70F31"/>
    <w:rsid w:val="00C73153"/>
    <w:rsid w:val="00C771AE"/>
    <w:rsid w:val="00C8019E"/>
    <w:rsid w:val="00C80698"/>
    <w:rsid w:val="00C8174E"/>
    <w:rsid w:val="00C83552"/>
    <w:rsid w:val="00C94818"/>
    <w:rsid w:val="00C94FC5"/>
    <w:rsid w:val="00CB2E7C"/>
    <w:rsid w:val="00CB30A4"/>
    <w:rsid w:val="00CB378F"/>
    <w:rsid w:val="00CB481B"/>
    <w:rsid w:val="00CB560D"/>
    <w:rsid w:val="00CC2D3E"/>
    <w:rsid w:val="00CC471C"/>
    <w:rsid w:val="00CC53C9"/>
    <w:rsid w:val="00CC648D"/>
    <w:rsid w:val="00CD20FC"/>
    <w:rsid w:val="00CE4F40"/>
    <w:rsid w:val="00CE7BE2"/>
    <w:rsid w:val="00CF342D"/>
    <w:rsid w:val="00CF5D5B"/>
    <w:rsid w:val="00CF667E"/>
    <w:rsid w:val="00CF761F"/>
    <w:rsid w:val="00D04C71"/>
    <w:rsid w:val="00D168CB"/>
    <w:rsid w:val="00D26057"/>
    <w:rsid w:val="00D26702"/>
    <w:rsid w:val="00D33156"/>
    <w:rsid w:val="00D33C47"/>
    <w:rsid w:val="00D35527"/>
    <w:rsid w:val="00D4339D"/>
    <w:rsid w:val="00D434D9"/>
    <w:rsid w:val="00D4389C"/>
    <w:rsid w:val="00D46065"/>
    <w:rsid w:val="00D46D55"/>
    <w:rsid w:val="00D50DC9"/>
    <w:rsid w:val="00D5267A"/>
    <w:rsid w:val="00D52A0A"/>
    <w:rsid w:val="00D6170E"/>
    <w:rsid w:val="00D620D7"/>
    <w:rsid w:val="00D62BFB"/>
    <w:rsid w:val="00D65E0D"/>
    <w:rsid w:val="00D72702"/>
    <w:rsid w:val="00D72DEA"/>
    <w:rsid w:val="00D7572C"/>
    <w:rsid w:val="00D77B72"/>
    <w:rsid w:val="00D81629"/>
    <w:rsid w:val="00D84F55"/>
    <w:rsid w:val="00D85DCE"/>
    <w:rsid w:val="00D870EC"/>
    <w:rsid w:val="00DA5AD3"/>
    <w:rsid w:val="00DA6259"/>
    <w:rsid w:val="00DB3B5D"/>
    <w:rsid w:val="00DB528D"/>
    <w:rsid w:val="00DC5E88"/>
    <w:rsid w:val="00DD1C42"/>
    <w:rsid w:val="00DD41D6"/>
    <w:rsid w:val="00DE05A4"/>
    <w:rsid w:val="00DE2A44"/>
    <w:rsid w:val="00DE739D"/>
    <w:rsid w:val="00DF4047"/>
    <w:rsid w:val="00DF433D"/>
    <w:rsid w:val="00DF776C"/>
    <w:rsid w:val="00E03EF7"/>
    <w:rsid w:val="00E0545A"/>
    <w:rsid w:val="00E0740C"/>
    <w:rsid w:val="00E11EF8"/>
    <w:rsid w:val="00E16B87"/>
    <w:rsid w:val="00E205CB"/>
    <w:rsid w:val="00E25A73"/>
    <w:rsid w:val="00E263CA"/>
    <w:rsid w:val="00E27AE4"/>
    <w:rsid w:val="00E366ED"/>
    <w:rsid w:val="00E403A3"/>
    <w:rsid w:val="00E4126B"/>
    <w:rsid w:val="00E45A2B"/>
    <w:rsid w:val="00E46D19"/>
    <w:rsid w:val="00E47D87"/>
    <w:rsid w:val="00E5163D"/>
    <w:rsid w:val="00E65CBA"/>
    <w:rsid w:val="00E717AF"/>
    <w:rsid w:val="00E762F2"/>
    <w:rsid w:val="00E77AFE"/>
    <w:rsid w:val="00E86F74"/>
    <w:rsid w:val="00E875A8"/>
    <w:rsid w:val="00E91117"/>
    <w:rsid w:val="00E91133"/>
    <w:rsid w:val="00EA184B"/>
    <w:rsid w:val="00EA341E"/>
    <w:rsid w:val="00EB20DC"/>
    <w:rsid w:val="00EC0B11"/>
    <w:rsid w:val="00EC3308"/>
    <w:rsid w:val="00EC4540"/>
    <w:rsid w:val="00EC5EF9"/>
    <w:rsid w:val="00ED4ABC"/>
    <w:rsid w:val="00EE5106"/>
    <w:rsid w:val="00F02209"/>
    <w:rsid w:val="00F0341E"/>
    <w:rsid w:val="00F0668B"/>
    <w:rsid w:val="00F1043D"/>
    <w:rsid w:val="00F108D9"/>
    <w:rsid w:val="00F12AD5"/>
    <w:rsid w:val="00F14E17"/>
    <w:rsid w:val="00F16B97"/>
    <w:rsid w:val="00F20C24"/>
    <w:rsid w:val="00F20F77"/>
    <w:rsid w:val="00F27CDB"/>
    <w:rsid w:val="00F33957"/>
    <w:rsid w:val="00F33FD7"/>
    <w:rsid w:val="00F4249E"/>
    <w:rsid w:val="00F527B6"/>
    <w:rsid w:val="00F608DD"/>
    <w:rsid w:val="00F626C9"/>
    <w:rsid w:val="00F637F5"/>
    <w:rsid w:val="00F86918"/>
    <w:rsid w:val="00F86B03"/>
    <w:rsid w:val="00F8706D"/>
    <w:rsid w:val="00F90011"/>
    <w:rsid w:val="00F92267"/>
    <w:rsid w:val="00F9635F"/>
    <w:rsid w:val="00FA122A"/>
    <w:rsid w:val="00FA1F9F"/>
    <w:rsid w:val="00FA282F"/>
    <w:rsid w:val="00FA2979"/>
    <w:rsid w:val="00FA62B9"/>
    <w:rsid w:val="00FC4A87"/>
    <w:rsid w:val="00FC5123"/>
    <w:rsid w:val="00FD2237"/>
    <w:rsid w:val="00FD6F6D"/>
    <w:rsid w:val="00FE3A06"/>
    <w:rsid w:val="00FE3B68"/>
    <w:rsid w:val="00FE6A6B"/>
    <w:rsid w:val="00FF3E7A"/>
    <w:rsid w:val="00FF53D3"/>
    <w:rsid w:val="00FF58B9"/>
    <w:rsid w:val="0AD1F9EC"/>
    <w:rsid w:val="0CC94135"/>
    <w:rsid w:val="1D2FC86E"/>
    <w:rsid w:val="27B63019"/>
    <w:rsid w:val="2A5D280D"/>
    <w:rsid w:val="309570D7"/>
    <w:rsid w:val="3B6C1F7B"/>
    <w:rsid w:val="410B2E18"/>
    <w:rsid w:val="4690BC81"/>
    <w:rsid w:val="542140AC"/>
    <w:rsid w:val="6206CFB5"/>
    <w:rsid w:val="622DF73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0BC81"/>
  <w15:chartTrackingRefBased/>
  <w15:docId w15:val="{345F615D-4619-4C55-8912-5C6E57CDF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s-ES" w:eastAsia="en-US"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93471"/>
    <w:pPr>
      <w:keepNext/>
      <w:keepLines/>
      <w:spacing w:before="240" w:after="0"/>
      <w:outlineLvl w:val="0"/>
    </w:pPr>
    <w:rPr>
      <w:rFonts w:asciiTheme="majorHAnsi" w:eastAsiaTheme="majorEastAsia" w:hAnsiTheme="majorHAnsi" w:cstheme="majorBidi"/>
      <w:color w:val="0F4761" w:themeColor="accent1" w:themeShade="BF"/>
      <w:sz w:val="32"/>
      <w:szCs w:val="32"/>
    </w:rPr>
  </w:style>
  <w:style w:type="paragraph" w:styleId="Heading2">
    <w:name w:val="heading 2"/>
    <w:basedOn w:val="Normal"/>
    <w:next w:val="Normal"/>
    <w:link w:val="Heading2Char"/>
    <w:uiPriority w:val="9"/>
    <w:semiHidden/>
    <w:unhideWhenUsed/>
    <w:qFormat/>
    <w:rsid w:val="00C40DEE"/>
    <w:pPr>
      <w:keepNext/>
      <w:keepLines/>
      <w:spacing w:before="40" w:after="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link w:val="Heading3Char"/>
    <w:uiPriority w:val="9"/>
    <w:qFormat/>
    <w:rsid w:val="00340E5D"/>
    <w:pPr>
      <w:spacing w:before="100" w:beforeAutospacing="1" w:after="100" w:afterAutospacing="1" w:line="240" w:lineRule="auto"/>
      <w:outlineLvl w:val="2"/>
    </w:pPr>
    <w:rPr>
      <w:rFonts w:ascii="Times New Roman" w:eastAsia="Times New Roman" w:hAnsi="Times New Roman" w:cs="Times New Roman"/>
      <w:b/>
      <w:bCs/>
      <w:sz w:val="27"/>
      <w:szCs w:val="27"/>
      <w:lang w:val="es-MX" w:eastAsia="es-MX"/>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608DD"/>
    <w:pPr>
      <w:tabs>
        <w:tab w:val="center" w:pos="4252"/>
        <w:tab w:val="right" w:pos="8504"/>
      </w:tabs>
      <w:spacing w:after="0" w:line="240" w:lineRule="auto"/>
    </w:pPr>
  </w:style>
  <w:style w:type="character" w:customStyle="1" w:styleId="HeaderChar">
    <w:name w:val="Header Char"/>
    <w:basedOn w:val="DefaultParagraphFont"/>
    <w:link w:val="Header"/>
    <w:uiPriority w:val="99"/>
    <w:rsid w:val="00F608DD"/>
  </w:style>
  <w:style w:type="paragraph" w:styleId="Footer">
    <w:name w:val="footer"/>
    <w:basedOn w:val="Normal"/>
    <w:link w:val="FooterChar"/>
    <w:uiPriority w:val="99"/>
    <w:unhideWhenUsed/>
    <w:rsid w:val="00F608DD"/>
    <w:pPr>
      <w:tabs>
        <w:tab w:val="center" w:pos="4252"/>
        <w:tab w:val="right" w:pos="8504"/>
      </w:tabs>
      <w:spacing w:after="0" w:line="240" w:lineRule="auto"/>
    </w:pPr>
  </w:style>
  <w:style w:type="character" w:customStyle="1" w:styleId="FooterChar">
    <w:name w:val="Footer Char"/>
    <w:basedOn w:val="DefaultParagraphFont"/>
    <w:link w:val="Footer"/>
    <w:uiPriority w:val="99"/>
    <w:rsid w:val="00F608DD"/>
  </w:style>
  <w:style w:type="paragraph" w:styleId="ListParagraph">
    <w:name w:val="List Paragraph"/>
    <w:basedOn w:val="Normal"/>
    <w:link w:val="ListParagraphChar"/>
    <w:uiPriority w:val="34"/>
    <w:qFormat/>
    <w:rsid w:val="00D46D55"/>
    <w:pPr>
      <w:ind w:left="720"/>
      <w:contextualSpacing/>
    </w:pPr>
  </w:style>
  <w:style w:type="paragraph" w:customStyle="1" w:styleId="Parrafo3">
    <w:name w:val="Parrafo 3"/>
    <w:basedOn w:val="ListParagraph"/>
    <w:link w:val="Parrafo3Car"/>
    <w:qFormat/>
    <w:rsid w:val="00A57FAD"/>
    <w:pPr>
      <w:spacing w:line="360" w:lineRule="auto"/>
      <w:ind w:left="1512"/>
    </w:pPr>
    <w:rPr>
      <w:rFonts w:ascii="Times New Roman" w:hAnsi="Times New Roman" w:cs="Times New Roman"/>
      <w:sz w:val="22"/>
      <w:szCs w:val="22"/>
      <w:lang w:val="es-PE"/>
    </w:rPr>
  </w:style>
  <w:style w:type="character" w:customStyle="1" w:styleId="ListParagraphChar">
    <w:name w:val="List Paragraph Char"/>
    <w:basedOn w:val="DefaultParagraphFont"/>
    <w:link w:val="ListParagraph"/>
    <w:uiPriority w:val="34"/>
    <w:rsid w:val="00A57FAD"/>
  </w:style>
  <w:style w:type="character" w:customStyle="1" w:styleId="Parrafo3Car">
    <w:name w:val="Parrafo 3 Car"/>
    <w:basedOn w:val="ListParagraphChar"/>
    <w:link w:val="Parrafo3"/>
    <w:rsid w:val="00A57FAD"/>
    <w:rPr>
      <w:rFonts w:ascii="Times New Roman" w:hAnsi="Times New Roman" w:cs="Times New Roman"/>
      <w:sz w:val="22"/>
      <w:szCs w:val="22"/>
      <w:lang w:val="es-PE"/>
    </w:rPr>
  </w:style>
  <w:style w:type="character" w:styleId="Hyperlink">
    <w:name w:val="Hyperlink"/>
    <w:basedOn w:val="DefaultParagraphFont"/>
    <w:uiPriority w:val="99"/>
    <w:unhideWhenUsed/>
    <w:rsid w:val="002F49DA"/>
    <w:rPr>
      <w:color w:val="467886" w:themeColor="hyperlink"/>
      <w:u w:val="single"/>
    </w:rPr>
  </w:style>
  <w:style w:type="character" w:styleId="UnresolvedMention">
    <w:name w:val="Unresolved Mention"/>
    <w:basedOn w:val="DefaultParagraphFont"/>
    <w:uiPriority w:val="99"/>
    <w:semiHidden/>
    <w:unhideWhenUsed/>
    <w:rsid w:val="002F49DA"/>
    <w:rPr>
      <w:color w:val="605E5C"/>
      <w:shd w:val="clear" w:color="auto" w:fill="E1DFDD"/>
    </w:rPr>
  </w:style>
  <w:style w:type="paragraph" w:customStyle="1" w:styleId="Parrafo2">
    <w:name w:val="Parrafo 2"/>
    <w:basedOn w:val="ListParagraph"/>
    <w:link w:val="Parrafo2Car"/>
    <w:qFormat/>
    <w:rsid w:val="00D52A0A"/>
    <w:pPr>
      <w:spacing w:line="360" w:lineRule="auto"/>
      <w:ind w:left="792"/>
    </w:pPr>
    <w:rPr>
      <w:rFonts w:ascii="Times New Roman" w:hAnsi="Times New Roman" w:cs="Times New Roman"/>
      <w:sz w:val="22"/>
      <w:szCs w:val="22"/>
      <w:lang w:val="es-PE"/>
    </w:rPr>
  </w:style>
  <w:style w:type="character" w:customStyle="1" w:styleId="Parrafo2Car">
    <w:name w:val="Parrafo 2 Car"/>
    <w:basedOn w:val="ListParagraphChar"/>
    <w:link w:val="Parrafo2"/>
    <w:rsid w:val="00D52A0A"/>
    <w:rPr>
      <w:rFonts w:ascii="Times New Roman" w:hAnsi="Times New Roman" w:cs="Times New Roman"/>
      <w:sz w:val="22"/>
      <w:szCs w:val="22"/>
      <w:lang w:val="es-PE"/>
    </w:rPr>
  </w:style>
  <w:style w:type="paragraph" w:customStyle="1" w:styleId="Subtitulo1">
    <w:name w:val="Subtitulo 1"/>
    <w:basedOn w:val="ListParagraph"/>
    <w:link w:val="Subtitulo1Car"/>
    <w:qFormat/>
    <w:rsid w:val="00307B19"/>
    <w:pPr>
      <w:numPr>
        <w:numId w:val="1"/>
      </w:numPr>
      <w:spacing w:line="360" w:lineRule="auto"/>
    </w:pPr>
    <w:rPr>
      <w:rFonts w:ascii="Times New Roman" w:hAnsi="Times New Roman" w:cs="Times New Roman"/>
      <w:b/>
      <w:bCs/>
      <w:lang w:val="es-PE"/>
    </w:rPr>
  </w:style>
  <w:style w:type="character" w:customStyle="1" w:styleId="Subtitulo1Car">
    <w:name w:val="Subtitulo 1 Car"/>
    <w:basedOn w:val="ListParagraphChar"/>
    <w:link w:val="Subtitulo1"/>
    <w:rsid w:val="00307B19"/>
    <w:rPr>
      <w:rFonts w:ascii="Times New Roman" w:hAnsi="Times New Roman" w:cs="Times New Roman"/>
      <w:b/>
      <w:bCs/>
      <w:lang w:val="es-PE"/>
    </w:rPr>
  </w:style>
  <w:style w:type="paragraph" w:customStyle="1" w:styleId="Subtitulo2">
    <w:name w:val="Subtitulo 2"/>
    <w:basedOn w:val="ListParagraph"/>
    <w:link w:val="Subtitulo2Car"/>
    <w:qFormat/>
    <w:rsid w:val="00307B19"/>
    <w:pPr>
      <w:numPr>
        <w:ilvl w:val="1"/>
        <w:numId w:val="1"/>
      </w:numPr>
      <w:spacing w:line="360" w:lineRule="auto"/>
    </w:pPr>
    <w:rPr>
      <w:rFonts w:ascii="Times New Roman" w:hAnsi="Times New Roman" w:cs="Times New Roman"/>
      <w:b/>
      <w:bCs/>
      <w:lang w:val="es-PE"/>
    </w:rPr>
  </w:style>
  <w:style w:type="character" w:customStyle="1" w:styleId="Subtitulo2Car">
    <w:name w:val="Subtitulo 2 Car"/>
    <w:basedOn w:val="ListParagraphChar"/>
    <w:link w:val="Subtitulo2"/>
    <w:rsid w:val="00307B19"/>
    <w:rPr>
      <w:rFonts w:ascii="Times New Roman" w:hAnsi="Times New Roman" w:cs="Times New Roman"/>
      <w:b/>
      <w:bCs/>
      <w:lang w:val="es-PE"/>
    </w:rPr>
  </w:style>
  <w:style w:type="paragraph" w:customStyle="1" w:styleId="Parrafo1">
    <w:name w:val="Parrafo 1"/>
    <w:basedOn w:val="Subtitulo1"/>
    <w:link w:val="Parrafo1Car"/>
    <w:qFormat/>
    <w:rsid w:val="00FE3A06"/>
    <w:pPr>
      <w:numPr>
        <w:numId w:val="0"/>
      </w:numPr>
      <w:ind w:left="360"/>
    </w:pPr>
    <w:rPr>
      <w:b w:val="0"/>
      <w:bCs w:val="0"/>
      <w:sz w:val="22"/>
      <w:szCs w:val="22"/>
    </w:rPr>
  </w:style>
  <w:style w:type="character" w:customStyle="1" w:styleId="Parrafo1Car">
    <w:name w:val="Parrafo 1 Car"/>
    <w:basedOn w:val="Subtitulo1Car"/>
    <w:link w:val="Parrafo1"/>
    <w:rsid w:val="00FE3A06"/>
    <w:rPr>
      <w:rFonts w:ascii="Times New Roman" w:hAnsi="Times New Roman" w:cs="Times New Roman"/>
      <w:b w:val="0"/>
      <w:bCs w:val="0"/>
      <w:sz w:val="22"/>
      <w:szCs w:val="22"/>
      <w:lang w:val="es-PE"/>
    </w:rPr>
  </w:style>
  <w:style w:type="character" w:customStyle="1" w:styleId="oypena">
    <w:name w:val="oypena"/>
    <w:basedOn w:val="DefaultParagraphFont"/>
    <w:rsid w:val="00FF53D3"/>
  </w:style>
  <w:style w:type="paragraph" w:styleId="NormalWeb">
    <w:name w:val="Normal (Web)"/>
    <w:basedOn w:val="Normal"/>
    <w:uiPriority w:val="99"/>
    <w:unhideWhenUsed/>
    <w:rsid w:val="000B6445"/>
    <w:pPr>
      <w:spacing w:before="100" w:beforeAutospacing="1" w:after="100" w:afterAutospacing="1" w:line="240" w:lineRule="auto"/>
    </w:pPr>
    <w:rPr>
      <w:rFonts w:ascii="Times New Roman" w:eastAsia="Times New Roman" w:hAnsi="Times New Roman" w:cs="Times New Roman"/>
      <w:lang w:eastAsia="es-ES"/>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340E5D"/>
    <w:rPr>
      <w:rFonts w:ascii="Times New Roman" w:eastAsia="Times New Roman" w:hAnsi="Times New Roman" w:cs="Times New Roman"/>
      <w:b/>
      <w:bCs/>
      <w:sz w:val="27"/>
      <w:szCs w:val="27"/>
      <w:lang w:val="es-MX" w:eastAsia="es-MX"/>
    </w:rPr>
  </w:style>
  <w:style w:type="character" w:styleId="Strong">
    <w:name w:val="Strong"/>
    <w:basedOn w:val="DefaultParagraphFont"/>
    <w:uiPriority w:val="22"/>
    <w:qFormat/>
    <w:rsid w:val="00340E5D"/>
    <w:rPr>
      <w:b/>
      <w:bCs/>
    </w:rPr>
  </w:style>
  <w:style w:type="character" w:customStyle="1" w:styleId="Heading2Char">
    <w:name w:val="Heading 2 Char"/>
    <w:basedOn w:val="DefaultParagraphFont"/>
    <w:link w:val="Heading2"/>
    <w:uiPriority w:val="9"/>
    <w:semiHidden/>
    <w:rsid w:val="00C40DEE"/>
    <w:rPr>
      <w:rFonts w:asciiTheme="majorHAnsi" w:eastAsiaTheme="majorEastAsia" w:hAnsiTheme="majorHAnsi" w:cstheme="majorBidi"/>
      <w:color w:val="0F4761" w:themeColor="accent1" w:themeShade="BF"/>
      <w:sz w:val="26"/>
      <w:szCs w:val="26"/>
    </w:rPr>
  </w:style>
  <w:style w:type="table" w:styleId="GridTable4">
    <w:name w:val="Grid Table 4"/>
    <w:basedOn w:val="TableNormal"/>
    <w:uiPriority w:val="49"/>
    <w:rsid w:val="00E717A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B73EB5"/>
    <w:rPr>
      <w:color w:val="96607D" w:themeColor="followedHyperlink"/>
      <w:u w:val="single"/>
    </w:rPr>
  </w:style>
  <w:style w:type="character" w:customStyle="1" w:styleId="Heading1Char">
    <w:name w:val="Heading 1 Char"/>
    <w:basedOn w:val="DefaultParagraphFont"/>
    <w:link w:val="Heading1"/>
    <w:uiPriority w:val="9"/>
    <w:rsid w:val="00793471"/>
    <w:rPr>
      <w:rFonts w:asciiTheme="majorHAnsi" w:eastAsiaTheme="majorEastAsia" w:hAnsiTheme="majorHAnsi" w:cstheme="majorBidi"/>
      <w:color w:val="0F4761" w:themeColor="accent1" w:themeShade="BF"/>
      <w:sz w:val="32"/>
      <w:szCs w:val="32"/>
    </w:rPr>
  </w:style>
  <w:style w:type="paragraph" w:styleId="Bibliography">
    <w:name w:val="Bibliography"/>
    <w:basedOn w:val="Normal"/>
    <w:next w:val="Normal"/>
    <w:uiPriority w:val="37"/>
    <w:unhideWhenUsed/>
    <w:rsid w:val="007E7AE2"/>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06281">
      <w:bodyDiv w:val="1"/>
      <w:marLeft w:val="0"/>
      <w:marRight w:val="0"/>
      <w:marTop w:val="0"/>
      <w:marBottom w:val="0"/>
      <w:divBdr>
        <w:top w:val="none" w:sz="0" w:space="0" w:color="auto"/>
        <w:left w:val="none" w:sz="0" w:space="0" w:color="auto"/>
        <w:bottom w:val="none" w:sz="0" w:space="0" w:color="auto"/>
        <w:right w:val="none" w:sz="0" w:space="0" w:color="auto"/>
      </w:divBdr>
    </w:div>
    <w:div w:id="33695450">
      <w:bodyDiv w:val="1"/>
      <w:marLeft w:val="0"/>
      <w:marRight w:val="0"/>
      <w:marTop w:val="0"/>
      <w:marBottom w:val="0"/>
      <w:divBdr>
        <w:top w:val="none" w:sz="0" w:space="0" w:color="auto"/>
        <w:left w:val="none" w:sz="0" w:space="0" w:color="auto"/>
        <w:bottom w:val="none" w:sz="0" w:space="0" w:color="auto"/>
        <w:right w:val="none" w:sz="0" w:space="0" w:color="auto"/>
      </w:divBdr>
    </w:div>
    <w:div w:id="44452985">
      <w:bodyDiv w:val="1"/>
      <w:marLeft w:val="0"/>
      <w:marRight w:val="0"/>
      <w:marTop w:val="0"/>
      <w:marBottom w:val="0"/>
      <w:divBdr>
        <w:top w:val="none" w:sz="0" w:space="0" w:color="auto"/>
        <w:left w:val="none" w:sz="0" w:space="0" w:color="auto"/>
        <w:bottom w:val="none" w:sz="0" w:space="0" w:color="auto"/>
        <w:right w:val="none" w:sz="0" w:space="0" w:color="auto"/>
      </w:divBdr>
    </w:div>
    <w:div w:id="62408981">
      <w:bodyDiv w:val="1"/>
      <w:marLeft w:val="0"/>
      <w:marRight w:val="0"/>
      <w:marTop w:val="0"/>
      <w:marBottom w:val="0"/>
      <w:divBdr>
        <w:top w:val="none" w:sz="0" w:space="0" w:color="auto"/>
        <w:left w:val="none" w:sz="0" w:space="0" w:color="auto"/>
        <w:bottom w:val="none" w:sz="0" w:space="0" w:color="auto"/>
        <w:right w:val="none" w:sz="0" w:space="0" w:color="auto"/>
      </w:divBdr>
    </w:div>
    <w:div w:id="65344494">
      <w:bodyDiv w:val="1"/>
      <w:marLeft w:val="0"/>
      <w:marRight w:val="0"/>
      <w:marTop w:val="0"/>
      <w:marBottom w:val="0"/>
      <w:divBdr>
        <w:top w:val="none" w:sz="0" w:space="0" w:color="auto"/>
        <w:left w:val="none" w:sz="0" w:space="0" w:color="auto"/>
        <w:bottom w:val="none" w:sz="0" w:space="0" w:color="auto"/>
        <w:right w:val="none" w:sz="0" w:space="0" w:color="auto"/>
      </w:divBdr>
    </w:div>
    <w:div w:id="74598262">
      <w:bodyDiv w:val="1"/>
      <w:marLeft w:val="0"/>
      <w:marRight w:val="0"/>
      <w:marTop w:val="0"/>
      <w:marBottom w:val="0"/>
      <w:divBdr>
        <w:top w:val="none" w:sz="0" w:space="0" w:color="auto"/>
        <w:left w:val="none" w:sz="0" w:space="0" w:color="auto"/>
        <w:bottom w:val="none" w:sz="0" w:space="0" w:color="auto"/>
        <w:right w:val="none" w:sz="0" w:space="0" w:color="auto"/>
      </w:divBdr>
    </w:div>
    <w:div w:id="103311808">
      <w:bodyDiv w:val="1"/>
      <w:marLeft w:val="0"/>
      <w:marRight w:val="0"/>
      <w:marTop w:val="0"/>
      <w:marBottom w:val="0"/>
      <w:divBdr>
        <w:top w:val="none" w:sz="0" w:space="0" w:color="auto"/>
        <w:left w:val="none" w:sz="0" w:space="0" w:color="auto"/>
        <w:bottom w:val="none" w:sz="0" w:space="0" w:color="auto"/>
        <w:right w:val="none" w:sz="0" w:space="0" w:color="auto"/>
      </w:divBdr>
    </w:div>
    <w:div w:id="113256972">
      <w:bodyDiv w:val="1"/>
      <w:marLeft w:val="0"/>
      <w:marRight w:val="0"/>
      <w:marTop w:val="0"/>
      <w:marBottom w:val="0"/>
      <w:divBdr>
        <w:top w:val="none" w:sz="0" w:space="0" w:color="auto"/>
        <w:left w:val="none" w:sz="0" w:space="0" w:color="auto"/>
        <w:bottom w:val="none" w:sz="0" w:space="0" w:color="auto"/>
        <w:right w:val="none" w:sz="0" w:space="0" w:color="auto"/>
      </w:divBdr>
    </w:div>
    <w:div w:id="124010214">
      <w:bodyDiv w:val="1"/>
      <w:marLeft w:val="0"/>
      <w:marRight w:val="0"/>
      <w:marTop w:val="0"/>
      <w:marBottom w:val="0"/>
      <w:divBdr>
        <w:top w:val="none" w:sz="0" w:space="0" w:color="auto"/>
        <w:left w:val="none" w:sz="0" w:space="0" w:color="auto"/>
        <w:bottom w:val="none" w:sz="0" w:space="0" w:color="auto"/>
        <w:right w:val="none" w:sz="0" w:space="0" w:color="auto"/>
      </w:divBdr>
    </w:div>
    <w:div w:id="137916703">
      <w:bodyDiv w:val="1"/>
      <w:marLeft w:val="0"/>
      <w:marRight w:val="0"/>
      <w:marTop w:val="0"/>
      <w:marBottom w:val="0"/>
      <w:divBdr>
        <w:top w:val="none" w:sz="0" w:space="0" w:color="auto"/>
        <w:left w:val="none" w:sz="0" w:space="0" w:color="auto"/>
        <w:bottom w:val="none" w:sz="0" w:space="0" w:color="auto"/>
        <w:right w:val="none" w:sz="0" w:space="0" w:color="auto"/>
      </w:divBdr>
    </w:div>
    <w:div w:id="157502121">
      <w:bodyDiv w:val="1"/>
      <w:marLeft w:val="0"/>
      <w:marRight w:val="0"/>
      <w:marTop w:val="0"/>
      <w:marBottom w:val="0"/>
      <w:divBdr>
        <w:top w:val="none" w:sz="0" w:space="0" w:color="auto"/>
        <w:left w:val="none" w:sz="0" w:space="0" w:color="auto"/>
        <w:bottom w:val="none" w:sz="0" w:space="0" w:color="auto"/>
        <w:right w:val="none" w:sz="0" w:space="0" w:color="auto"/>
      </w:divBdr>
    </w:div>
    <w:div w:id="163205859">
      <w:bodyDiv w:val="1"/>
      <w:marLeft w:val="0"/>
      <w:marRight w:val="0"/>
      <w:marTop w:val="0"/>
      <w:marBottom w:val="0"/>
      <w:divBdr>
        <w:top w:val="none" w:sz="0" w:space="0" w:color="auto"/>
        <w:left w:val="none" w:sz="0" w:space="0" w:color="auto"/>
        <w:bottom w:val="none" w:sz="0" w:space="0" w:color="auto"/>
        <w:right w:val="none" w:sz="0" w:space="0" w:color="auto"/>
      </w:divBdr>
    </w:div>
    <w:div w:id="168834777">
      <w:bodyDiv w:val="1"/>
      <w:marLeft w:val="0"/>
      <w:marRight w:val="0"/>
      <w:marTop w:val="0"/>
      <w:marBottom w:val="0"/>
      <w:divBdr>
        <w:top w:val="none" w:sz="0" w:space="0" w:color="auto"/>
        <w:left w:val="none" w:sz="0" w:space="0" w:color="auto"/>
        <w:bottom w:val="none" w:sz="0" w:space="0" w:color="auto"/>
        <w:right w:val="none" w:sz="0" w:space="0" w:color="auto"/>
      </w:divBdr>
      <w:divsChild>
        <w:div w:id="197670073">
          <w:marLeft w:val="0"/>
          <w:marRight w:val="0"/>
          <w:marTop w:val="0"/>
          <w:marBottom w:val="0"/>
          <w:divBdr>
            <w:top w:val="none" w:sz="0" w:space="0" w:color="auto"/>
            <w:left w:val="none" w:sz="0" w:space="0" w:color="auto"/>
            <w:bottom w:val="none" w:sz="0" w:space="0" w:color="auto"/>
            <w:right w:val="none" w:sz="0" w:space="0" w:color="auto"/>
          </w:divBdr>
        </w:div>
        <w:div w:id="560285727">
          <w:marLeft w:val="0"/>
          <w:marRight w:val="0"/>
          <w:marTop w:val="0"/>
          <w:marBottom w:val="0"/>
          <w:divBdr>
            <w:top w:val="none" w:sz="0" w:space="0" w:color="auto"/>
            <w:left w:val="none" w:sz="0" w:space="0" w:color="auto"/>
            <w:bottom w:val="none" w:sz="0" w:space="0" w:color="auto"/>
            <w:right w:val="none" w:sz="0" w:space="0" w:color="auto"/>
          </w:divBdr>
        </w:div>
        <w:div w:id="865950987">
          <w:marLeft w:val="0"/>
          <w:marRight w:val="0"/>
          <w:marTop w:val="0"/>
          <w:marBottom w:val="0"/>
          <w:divBdr>
            <w:top w:val="none" w:sz="0" w:space="0" w:color="auto"/>
            <w:left w:val="none" w:sz="0" w:space="0" w:color="auto"/>
            <w:bottom w:val="none" w:sz="0" w:space="0" w:color="auto"/>
            <w:right w:val="none" w:sz="0" w:space="0" w:color="auto"/>
          </w:divBdr>
        </w:div>
        <w:div w:id="1077483808">
          <w:marLeft w:val="0"/>
          <w:marRight w:val="0"/>
          <w:marTop w:val="0"/>
          <w:marBottom w:val="0"/>
          <w:divBdr>
            <w:top w:val="none" w:sz="0" w:space="0" w:color="auto"/>
            <w:left w:val="none" w:sz="0" w:space="0" w:color="auto"/>
            <w:bottom w:val="none" w:sz="0" w:space="0" w:color="auto"/>
            <w:right w:val="none" w:sz="0" w:space="0" w:color="auto"/>
          </w:divBdr>
        </w:div>
        <w:div w:id="1500340829">
          <w:marLeft w:val="0"/>
          <w:marRight w:val="0"/>
          <w:marTop w:val="0"/>
          <w:marBottom w:val="0"/>
          <w:divBdr>
            <w:top w:val="none" w:sz="0" w:space="0" w:color="auto"/>
            <w:left w:val="none" w:sz="0" w:space="0" w:color="auto"/>
            <w:bottom w:val="none" w:sz="0" w:space="0" w:color="auto"/>
            <w:right w:val="none" w:sz="0" w:space="0" w:color="auto"/>
          </w:divBdr>
        </w:div>
        <w:div w:id="1851792949">
          <w:marLeft w:val="0"/>
          <w:marRight w:val="0"/>
          <w:marTop w:val="0"/>
          <w:marBottom w:val="0"/>
          <w:divBdr>
            <w:top w:val="none" w:sz="0" w:space="0" w:color="auto"/>
            <w:left w:val="none" w:sz="0" w:space="0" w:color="auto"/>
            <w:bottom w:val="none" w:sz="0" w:space="0" w:color="auto"/>
            <w:right w:val="none" w:sz="0" w:space="0" w:color="auto"/>
          </w:divBdr>
        </w:div>
        <w:div w:id="1897012679">
          <w:marLeft w:val="0"/>
          <w:marRight w:val="0"/>
          <w:marTop w:val="0"/>
          <w:marBottom w:val="0"/>
          <w:divBdr>
            <w:top w:val="none" w:sz="0" w:space="0" w:color="auto"/>
            <w:left w:val="none" w:sz="0" w:space="0" w:color="auto"/>
            <w:bottom w:val="none" w:sz="0" w:space="0" w:color="auto"/>
            <w:right w:val="none" w:sz="0" w:space="0" w:color="auto"/>
          </w:divBdr>
        </w:div>
      </w:divsChild>
    </w:div>
    <w:div w:id="194275206">
      <w:bodyDiv w:val="1"/>
      <w:marLeft w:val="0"/>
      <w:marRight w:val="0"/>
      <w:marTop w:val="0"/>
      <w:marBottom w:val="0"/>
      <w:divBdr>
        <w:top w:val="none" w:sz="0" w:space="0" w:color="auto"/>
        <w:left w:val="none" w:sz="0" w:space="0" w:color="auto"/>
        <w:bottom w:val="none" w:sz="0" w:space="0" w:color="auto"/>
        <w:right w:val="none" w:sz="0" w:space="0" w:color="auto"/>
      </w:divBdr>
    </w:div>
    <w:div w:id="210964764">
      <w:bodyDiv w:val="1"/>
      <w:marLeft w:val="0"/>
      <w:marRight w:val="0"/>
      <w:marTop w:val="0"/>
      <w:marBottom w:val="0"/>
      <w:divBdr>
        <w:top w:val="none" w:sz="0" w:space="0" w:color="auto"/>
        <w:left w:val="none" w:sz="0" w:space="0" w:color="auto"/>
        <w:bottom w:val="none" w:sz="0" w:space="0" w:color="auto"/>
        <w:right w:val="none" w:sz="0" w:space="0" w:color="auto"/>
      </w:divBdr>
    </w:div>
    <w:div w:id="246229170">
      <w:bodyDiv w:val="1"/>
      <w:marLeft w:val="0"/>
      <w:marRight w:val="0"/>
      <w:marTop w:val="0"/>
      <w:marBottom w:val="0"/>
      <w:divBdr>
        <w:top w:val="none" w:sz="0" w:space="0" w:color="auto"/>
        <w:left w:val="none" w:sz="0" w:space="0" w:color="auto"/>
        <w:bottom w:val="none" w:sz="0" w:space="0" w:color="auto"/>
        <w:right w:val="none" w:sz="0" w:space="0" w:color="auto"/>
      </w:divBdr>
    </w:div>
    <w:div w:id="258829024">
      <w:bodyDiv w:val="1"/>
      <w:marLeft w:val="0"/>
      <w:marRight w:val="0"/>
      <w:marTop w:val="0"/>
      <w:marBottom w:val="0"/>
      <w:divBdr>
        <w:top w:val="none" w:sz="0" w:space="0" w:color="auto"/>
        <w:left w:val="none" w:sz="0" w:space="0" w:color="auto"/>
        <w:bottom w:val="none" w:sz="0" w:space="0" w:color="auto"/>
        <w:right w:val="none" w:sz="0" w:space="0" w:color="auto"/>
      </w:divBdr>
    </w:div>
    <w:div w:id="304505953">
      <w:bodyDiv w:val="1"/>
      <w:marLeft w:val="0"/>
      <w:marRight w:val="0"/>
      <w:marTop w:val="0"/>
      <w:marBottom w:val="0"/>
      <w:divBdr>
        <w:top w:val="none" w:sz="0" w:space="0" w:color="auto"/>
        <w:left w:val="none" w:sz="0" w:space="0" w:color="auto"/>
        <w:bottom w:val="none" w:sz="0" w:space="0" w:color="auto"/>
        <w:right w:val="none" w:sz="0" w:space="0" w:color="auto"/>
      </w:divBdr>
    </w:div>
    <w:div w:id="331687856">
      <w:bodyDiv w:val="1"/>
      <w:marLeft w:val="0"/>
      <w:marRight w:val="0"/>
      <w:marTop w:val="0"/>
      <w:marBottom w:val="0"/>
      <w:divBdr>
        <w:top w:val="none" w:sz="0" w:space="0" w:color="auto"/>
        <w:left w:val="none" w:sz="0" w:space="0" w:color="auto"/>
        <w:bottom w:val="none" w:sz="0" w:space="0" w:color="auto"/>
        <w:right w:val="none" w:sz="0" w:space="0" w:color="auto"/>
      </w:divBdr>
    </w:div>
    <w:div w:id="338966572">
      <w:bodyDiv w:val="1"/>
      <w:marLeft w:val="0"/>
      <w:marRight w:val="0"/>
      <w:marTop w:val="0"/>
      <w:marBottom w:val="0"/>
      <w:divBdr>
        <w:top w:val="none" w:sz="0" w:space="0" w:color="auto"/>
        <w:left w:val="none" w:sz="0" w:space="0" w:color="auto"/>
        <w:bottom w:val="none" w:sz="0" w:space="0" w:color="auto"/>
        <w:right w:val="none" w:sz="0" w:space="0" w:color="auto"/>
      </w:divBdr>
    </w:div>
    <w:div w:id="389772750">
      <w:bodyDiv w:val="1"/>
      <w:marLeft w:val="0"/>
      <w:marRight w:val="0"/>
      <w:marTop w:val="0"/>
      <w:marBottom w:val="0"/>
      <w:divBdr>
        <w:top w:val="none" w:sz="0" w:space="0" w:color="auto"/>
        <w:left w:val="none" w:sz="0" w:space="0" w:color="auto"/>
        <w:bottom w:val="none" w:sz="0" w:space="0" w:color="auto"/>
        <w:right w:val="none" w:sz="0" w:space="0" w:color="auto"/>
      </w:divBdr>
      <w:divsChild>
        <w:div w:id="1236669936">
          <w:marLeft w:val="0"/>
          <w:marRight w:val="0"/>
          <w:marTop w:val="0"/>
          <w:marBottom w:val="0"/>
          <w:divBdr>
            <w:top w:val="none" w:sz="0" w:space="0" w:color="auto"/>
            <w:left w:val="none" w:sz="0" w:space="0" w:color="auto"/>
            <w:bottom w:val="none" w:sz="0" w:space="0" w:color="auto"/>
            <w:right w:val="none" w:sz="0" w:space="0" w:color="auto"/>
          </w:divBdr>
          <w:divsChild>
            <w:div w:id="1390299853">
              <w:marLeft w:val="0"/>
              <w:marRight w:val="-100"/>
              <w:marTop w:val="0"/>
              <w:marBottom w:val="0"/>
              <w:divBdr>
                <w:top w:val="none" w:sz="0" w:space="0" w:color="auto"/>
                <w:left w:val="none" w:sz="0" w:space="0" w:color="auto"/>
                <w:bottom w:val="none" w:sz="0" w:space="0" w:color="auto"/>
                <w:right w:val="none" w:sz="0" w:space="0" w:color="auto"/>
              </w:divBdr>
            </w:div>
          </w:divsChild>
        </w:div>
      </w:divsChild>
    </w:div>
    <w:div w:id="395595247">
      <w:bodyDiv w:val="1"/>
      <w:marLeft w:val="0"/>
      <w:marRight w:val="0"/>
      <w:marTop w:val="0"/>
      <w:marBottom w:val="0"/>
      <w:divBdr>
        <w:top w:val="none" w:sz="0" w:space="0" w:color="auto"/>
        <w:left w:val="none" w:sz="0" w:space="0" w:color="auto"/>
        <w:bottom w:val="none" w:sz="0" w:space="0" w:color="auto"/>
        <w:right w:val="none" w:sz="0" w:space="0" w:color="auto"/>
      </w:divBdr>
    </w:div>
    <w:div w:id="403719457">
      <w:bodyDiv w:val="1"/>
      <w:marLeft w:val="0"/>
      <w:marRight w:val="0"/>
      <w:marTop w:val="0"/>
      <w:marBottom w:val="0"/>
      <w:divBdr>
        <w:top w:val="none" w:sz="0" w:space="0" w:color="auto"/>
        <w:left w:val="none" w:sz="0" w:space="0" w:color="auto"/>
        <w:bottom w:val="none" w:sz="0" w:space="0" w:color="auto"/>
        <w:right w:val="none" w:sz="0" w:space="0" w:color="auto"/>
      </w:divBdr>
    </w:div>
    <w:div w:id="436143366">
      <w:bodyDiv w:val="1"/>
      <w:marLeft w:val="0"/>
      <w:marRight w:val="0"/>
      <w:marTop w:val="0"/>
      <w:marBottom w:val="0"/>
      <w:divBdr>
        <w:top w:val="none" w:sz="0" w:space="0" w:color="auto"/>
        <w:left w:val="none" w:sz="0" w:space="0" w:color="auto"/>
        <w:bottom w:val="none" w:sz="0" w:space="0" w:color="auto"/>
        <w:right w:val="none" w:sz="0" w:space="0" w:color="auto"/>
      </w:divBdr>
    </w:div>
    <w:div w:id="554435221">
      <w:bodyDiv w:val="1"/>
      <w:marLeft w:val="0"/>
      <w:marRight w:val="0"/>
      <w:marTop w:val="0"/>
      <w:marBottom w:val="0"/>
      <w:divBdr>
        <w:top w:val="none" w:sz="0" w:space="0" w:color="auto"/>
        <w:left w:val="none" w:sz="0" w:space="0" w:color="auto"/>
        <w:bottom w:val="none" w:sz="0" w:space="0" w:color="auto"/>
        <w:right w:val="none" w:sz="0" w:space="0" w:color="auto"/>
      </w:divBdr>
    </w:div>
    <w:div w:id="793257821">
      <w:bodyDiv w:val="1"/>
      <w:marLeft w:val="0"/>
      <w:marRight w:val="0"/>
      <w:marTop w:val="0"/>
      <w:marBottom w:val="0"/>
      <w:divBdr>
        <w:top w:val="none" w:sz="0" w:space="0" w:color="auto"/>
        <w:left w:val="none" w:sz="0" w:space="0" w:color="auto"/>
        <w:bottom w:val="none" w:sz="0" w:space="0" w:color="auto"/>
        <w:right w:val="none" w:sz="0" w:space="0" w:color="auto"/>
      </w:divBdr>
    </w:div>
    <w:div w:id="800077792">
      <w:bodyDiv w:val="1"/>
      <w:marLeft w:val="0"/>
      <w:marRight w:val="0"/>
      <w:marTop w:val="0"/>
      <w:marBottom w:val="0"/>
      <w:divBdr>
        <w:top w:val="none" w:sz="0" w:space="0" w:color="auto"/>
        <w:left w:val="none" w:sz="0" w:space="0" w:color="auto"/>
        <w:bottom w:val="none" w:sz="0" w:space="0" w:color="auto"/>
        <w:right w:val="none" w:sz="0" w:space="0" w:color="auto"/>
      </w:divBdr>
    </w:div>
    <w:div w:id="898520818">
      <w:bodyDiv w:val="1"/>
      <w:marLeft w:val="0"/>
      <w:marRight w:val="0"/>
      <w:marTop w:val="0"/>
      <w:marBottom w:val="0"/>
      <w:divBdr>
        <w:top w:val="none" w:sz="0" w:space="0" w:color="auto"/>
        <w:left w:val="none" w:sz="0" w:space="0" w:color="auto"/>
        <w:bottom w:val="none" w:sz="0" w:space="0" w:color="auto"/>
        <w:right w:val="none" w:sz="0" w:space="0" w:color="auto"/>
      </w:divBdr>
    </w:div>
    <w:div w:id="937757673">
      <w:bodyDiv w:val="1"/>
      <w:marLeft w:val="0"/>
      <w:marRight w:val="0"/>
      <w:marTop w:val="0"/>
      <w:marBottom w:val="0"/>
      <w:divBdr>
        <w:top w:val="none" w:sz="0" w:space="0" w:color="auto"/>
        <w:left w:val="none" w:sz="0" w:space="0" w:color="auto"/>
        <w:bottom w:val="none" w:sz="0" w:space="0" w:color="auto"/>
        <w:right w:val="none" w:sz="0" w:space="0" w:color="auto"/>
      </w:divBdr>
    </w:div>
    <w:div w:id="972753389">
      <w:bodyDiv w:val="1"/>
      <w:marLeft w:val="0"/>
      <w:marRight w:val="0"/>
      <w:marTop w:val="0"/>
      <w:marBottom w:val="0"/>
      <w:divBdr>
        <w:top w:val="none" w:sz="0" w:space="0" w:color="auto"/>
        <w:left w:val="none" w:sz="0" w:space="0" w:color="auto"/>
        <w:bottom w:val="none" w:sz="0" w:space="0" w:color="auto"/>
        <w:right w:val="none" w:sz="0" w:space="0" w:color="auto"/>
      </w:divBdr>
    </w:div>
    <w:div w:id="1043869063">
      <w:bodyDiv w:val="1"/>
      <w:marLeft w:val="0"/>
      <w:marRight w:val="0"/>
      <w:marTop w:val="0"/>
      <w:marBottom w:val="0"/>
      <w:divBdr>
        <w:top w:val="none" w:sz="0" w:space="0" w:color="auto"/>
        <w:left w:val="none" w:sz="0" w:space="0" w:color="auto"/>
        <w:bottom w:val="none" w:sz="0" w:space="0" w:color="auto"/>
        <w:right w:val="none" w:sz="0" w:space="0" w:color="auto"/>
      </w:divBdr>
    </w:div>
    <w:div w:id="1059934610">
      <w:marLeft w:val="0"/>
      <w:marRight w:val="0"/>
      <w:marTop w:val="0"/>
      <w:marBottom w:val="0"/>
      <w:divBdr>
        <w:top w:val="none" w:sz="0" w:space="0" w:color="auto"/>
        <w:left w:val="none" w:sz="0" w:space="0" w:color="auto"/>
        <w:bottom w:val="none" w:sz="0" w:space="0" w:color="auto"/>
        <w:right w:val="none" w:sz="0" w:space="0" w:color="auto"/>
      </w:divBdr>
      <w:divsChild>
        <w:div w:id="355159444">
          <w:marLeft w:val="0"/>
          <w:marRight w:val="-100"/>
          <w:marTop w:val="0"/>
          <w:marBottom w:val="0"/>
          <w:divBdr>
            <w:top w:val="none" w:sz="0" w:space="0" w:color="auto"/>
            <w:left w:val="none" w:sz="0" w:space="0" w:color="auto"/>
            <w:bottom w:val="none" w:sz="0" w:space="0" w:color="auto"/>
            <w:right w:val="none" w:sz="0" w:space="0" w:color="auto"/>
          </w:divBdr>
        </w:div>
      </w:divsChild>
    </w:div>
    <w:div w:id="1265961372">
      <w:bodyDiv w:val="1"/>
      <w:marLeft w:val="0"/>
      <w:marRight w:val="0"/>
      <w:marTop w:val="0"/>
      <w:marBottom w:val="0"/>
      <w:divBdr>
        <w:top w:val="none" w:sz="0" w:space="0" w:color="auto"/>
        <w:left w:val="none" w:sz="0" w:space="0" w:color="auto"/>
        <w:bottom w:val="none" w:sz="0" w:space="0" w:color="auto"/>
        <w:right w:val="none" w:sz="0" w:space="0" w:color="auto"/>
      </w:divBdr>
    </w:div>
    <w:div w:id="1303385296">
      <w:bodyDiv w:val="1"/>
      <w:marLeft w:val="0"/>
      <w:marRight w:val="0"/>
      <w:marTop w:val="0"/>
      <w:marBottom w:val="0"/>
      <w:divBdr>
        <w:top w:val="none" w:sz="0" w:space="0" w:color="auto"/>
        <w:left w:val="none" w:sz="0" w:space="0" w:color="auto"/>
        <w:bottom w:val="none" w:sz="0" w:space="0" w:color="auto"/>
        <w:right w:val="none" w:sz="0" w:space="0" w:color="auto"/>
      </w:divBdr>
      <w:divsChild>
        <w:div w:id="1454861435">
          <w:marLeft w:val="0"/>
          <w:marRight w:val="0"/>
          <w:marTop w:val="0"/>
          <w:marBottom w:val="0"/>
          <w:divBdr>
            <w:top w:val="none" w:sz="0" w:space="0" w:color="auto"/>
            <w:left w:val="none" w:sz="0" w:space="0" w:color="auto"/>
            <w:bottom w:val="none" w:sz="0" w:space="0" w:color="auto"/>
            <w:right w:val="none" w:sz="0" w:space="0" w:color="auto"/>
          </w:divBdr>
          <w:divsChild>
            <w:div w:id="1753771712">
              <w:marLeft w:val="0"/>
              <w:marRight w:val="-100"/>
              <w:marTop w:val="0"/>
              <w:marBottom w:val="0"/>
              <w:divBdr>
                <w:top w:val="none" w:sz="0" w:space="0" w:color="auto"/>
                <w:left w:val="none" w:sz="0" w:space="0" w:color="auto"/>
                <w:bottom w:val="none" w:sz="0" w:space="0" w:color="auto"/>
                <w:right w:val="none" w:sz="0" w:space="0" w:color="auto"/>
              </w:divBdr>
            </w:div>
          </w:divsChild>
        </w:div>
      </w:divsChild>
    </w:div>
    <w:div w:id="1309674817">
      <w:bodyDiv w:val="1"/>
      <w:marLeft w:val="0"/>
      <w:marRight w:val="0"/>
      <w:marTop w:val="0"/>
      <w:marBottom w:val="0"/>
      <w:divBdr>
        <w:top w:val="none" w:sz="0" w:space="0" w:color="auto"/>
        <w:left w:val="none" w:sz="0" w:space="0" w:color="auto"/>
        <w:bottom w:val="none" w:sz="0" w:space="0" w:color="auto"/>
        <w:right w:val="none" w:sz="0" w:space="0" w:color="auto"/>
      </w:divBdr>
    </w:div>
    <w:div w:id="1363048590">
      <w:bodyDiv w:val="1"/>
      <w:marLeft w:val="0"/>
      <w:marRight w:val="0"/>
      <w:marTop w:val="0"/>
      <w:marBottom w:val="0"/>
      <w:divBdr>
        <w:top w:val="none" w:sz="0" w:space="0" w:color="auto"/>
        <w:left w:val="none" w:sz="0" w:space="0" w:color="auto"/>
        <w:bottom w:val="none" w:sz="0" w:space="0" w:color="auto"/>
        <w:right w:val="none" w:sz="0" w:space="0" w:color="auto"/>
      </w:divBdr>
    </w:div>
    <w:div w:id="1369725328">
      <w:bodyDiv w:val="1"/>
      <w:marLeft w:val="0"/>
      <w:marRight w:val="0"/>
      <w:marTop w:val="0"/>
      <w:marBottom w:val="0"/>
      <w:divBdr>
        <w:top w:val="none" w:sz="0" w:space="0" w:color="auto"/>
        <w:left w:val="none" w:sz="0" w:space="0" w:color="auto"/>
        <w:bottom w:val="none" w:sz="0" w:space="0" w:color="auto"/>
        <w:right w:val="none" w:sz="0" w:space="0" w:color="auto"/>
      </w:divBdr>
    </w:div>
    <w:div w:id="1425417785">
      <w:bodyDiv w:val="1"/>
      <w:marLeft w:val="0"/>
      <w:marRight w:val="0"/>
      <w:marTop w:val="0"/>
      <w:marBottom w:val="0"/>
      <w:divBdr>
        <w:top w:val="none" w:sz="0" w:space="0" w:color="auto"/>
        <w:left w:val="none" w:sz="0" w:space="0" w:color="auto"/>
        <w:bottom w:val="none" w:sz="0" w:space="0" w:color="auto"/>
        <w:right w:val="none" w:sz="0" w:space="0" w:color="auto"/>
      </w:divBdr>
    </w:div>
    <w:div w:id="1458840799">
      <w:bodyDiv w:val="1"/>
      <w:marLeft w:val="0"/>
      <w:marRight w:val="0"/>
      <w:marTop w:val="0"/>
      <w:marBottom w:val="0"/>
      <w:divBdr>
        <w:top w:val="none" w:sz="0" w:space="0" w:color="auto"/>
        <w:left w:val="none" w:sz="0" w:space="0" w:color="auto"/>
        <w:bottom w:val="none" w:sz="0" w:space="0" w:color="auto"/>
        <w:right w:val="none" w:sz="0" w:space="0" w:color="auto"/>
      </w:divBdr>
    </w:div>
    <w:div w:id="1484082126">
      <w:bodyDiv w:val="1"/>
      <w:marLeft w:val="0"/>
      <w:marRight w:val="0"/>
      <w:marTop w:val="0"/>
      <w:marBottom w:val="0"/>
      <w:divBdr>
        <w:top w:val="none" w:sz="0" w:space="0" w:color="auto"/>
        <w:left w:val="none" w:sz="0" w:space="0" w:color="auto"/>
        <w:bottom w:val="none" w:sz="0" w:space="0" w:color="auto"/>
        <w:right w:val="none" w:sz="0" w:space="0" w:color="auto"/>
      </w:divBdr>
    </w:div>
    <w:div w:id="1493524172">
      <w:bodyDiv w:val="1"/>
      <w:marLeft w:val="0"/>
      <w:marRight w:val="0"/>
      <w:marTop w:val="0"/>
      <w:marBottom w:val="0"/>
      <w:divBdr>
        <w:top w:val="none" w:sz="0" w:space="0" w:color="auto"/>
        <w:left w:val="none" w:sz="0" w:space="0" w:color="auto"/>
        <w:bottom w:val="none" w:sz="0" w:space="0" w:color="auto"/>
        <w:right w:val="none" w:sz="0" w:space="0" w:color="auto"/>
      </w:divBdr>
    </w:div>
    <w:div w:id="1560752266">
      <w:bodyDiv w:val="1"/>
      <w:marLeft w:val="0"/>
      <w:marRight w:val="0"/>
      <w:marTop w:val="0"/>
      <w:marBottom w:val="0"/>
      <w:divBdr>
        <w:top w:val="none" w:sz="0" w:space="0" w:color="auto"/>
        <w:left w:val="none" w:sz="0" w:space="0" w:color="auto"/>
        <w:bottom w:val="none" w:sz="0" w:space="0" w:color="auto"/>
        <w:right w:val="none" w:sz="0" w:space="0" w:color="auto"/>
      </w:divBdr>
      <w:divsChild>
        <w:div w:id="1337339166">
          <w:marLeft w:val="0"/>
          <w:marRight w:val="0"/>
          <w:marTop w:val="0"/>
          <w:marBottom w:val="0"/>
          <w:divBdr>
            <w:top w:val="none" w:sz="0" w:space="0" w:color="auto"/>
            <w:left w:val="none" w:sz="0" w:space="0" w:color="auto"/>
            <w:bottom w:val="none" w:sz="0" w:space="0" w:color="auto"/>
            <w:right w:val="none" w:sz="0" w:space="0" w:color="auto"/>
          </w:divBdr>
        </w:div>
      </w:divsChild>
    </w:div>
    <w:div w:id="1561940151">
      <w:bodyDiv w:val="1"/>
      <w:marLeft w:val="0"/>
      <w:marRight w:val="0"/>
      <w:marTop w:val="0"/>
      <w:marBottom w:val="0"/>
      <w:divBdr>
        <w:top w:val="none" w:sz="0" w:space="0" w:color="auto"/>
        <w:left w:val="none" w:sz="0" w:space="0" w:color="auto"/>
        <w:bottom w:val="none" w:sz="0" w:space="0" w:color="auto"/>
        <w:right w:val="none" w:sz="0" w:space="0" w:color="auto"/>
      </w:divBdr>
    </w:div>
    <w:div w:id="1595243633">
      <w:bodyDiv w:val="1"/>
      <w:marLeft w:val="0"/>
      <w:marRight w:val="0"/>
      <w:marTop w:val="0"/>
      <w:marBottom w:val="0"/>
      <w:divBdr>
        <w:top w:val="none" w:sz="0" w:space="0" w:color="auto"/>
        <w:left w:val="none" w:sz="0" w:space="0" w:color="auto"/>
        <w:bottom w:val="none" w:sz="0" w:space="0" w:color="auto"/>
        <w:right w:val="none" w:sz="0" w:space="0" w:color="auto"/>
      </w:divBdr>
    </w:div>
    <w:div w:id="1627396136">
      <w:bodyDiv w:val="1"/>
      <w:marLeft w:val="0"/>
      <w:marRight w:val="0"/>
      <w:marTop w:val="0"/>
      <w:marBottom w:val="0"/>
      <w:divBdr>
        <w:top w:val="none" w:sz="0" w:space="0" w:color="auto"/>
        <w:left w:val="none" w:sz="0" w:space="0" w:color="auto"/>
        <w:bottom w:val="none" w:sz="0" w:space="0" w:color="auto"/>
        <w:right w:val="none" w:sz="0" w:space="0" w:color="auto"/>
      </w:divBdr>
    </w:div>
    <w:div w:id="1630435995">
      <w:bodyDiv w:val="1"/>
      <w:marLeft w:val="0"/>
      <w:marRight w:val="0"/>
      <w:marTop w:val="0"/>
      <w:marBottom w:val="0"/>
      <w:divBdr>
        <w:top w:val="none" w:sz="0" w:space="0" w:color="auto"/>
        <w:left w:val="none" w:sz="0" w:space="0" w:color="auto"/>
        <w:bottom w:val="none" w:sz="0" w:space="0" w:color="auto"/>
        <w:right w:val="none" w:sz="0" w:space="0" w:color="auto"/>
      </w:divBdr>
    </w:div>
    <w:div w:id="1637683383">
      <w:bodyDiv w:val="1"/>
      <w:marLeft w:val="0"/>
      <w:marRight w:val="0"/>
      <w:marTop w:val="0"/>
      <w:marBottom w:val="0"/>
      <w:divBdr>
        <w:top w:val="none" w:sz="0" w:space="0" w:color="auto"/>
        <w:left w:val="none" w:sz="0" w:space="0" w:color="auto"/>
        <w:bottom w:val="none" w:sz="0" w:space="0" w:color="auto"/>
        <w:right w:val="none" w:sz="0" w:space="0" w:color="auto"/>
      </w:divBdr>
    </w:div>
    <w:div w:id="1676223151">
      <w:bodyDiv w:val="1"/>
      <w:marLeft w:val="0"/>
      <w:marRight w:val="0"/>
      <w:marTop w:val="0"/>
      <w:marBottom w:val="0"/>
      <w:divBdr>
        <w:top w:val="none" w:sz="0" w:space="0" w:color="auto"/>
        <w:left w:val="none" w:sz="0" w:space="0" w:color="auto"/>
        <w:bottom w:val="none" w:sz="0" w:space="0" w:color="auto"/>
        <w:right w:val="none" w:sz="0" w:space="0" w:color="auto"/>
      </w:divBdr>
    </w:div>
    <w:div w:id="1680429814">
      <w:bodyDiv w:val="1"/>
      <w:marLeft w:val="0"/>
      <w:marRight w:val="0"/>
      <w:marTop w:val="0"/>
      <w:marBottom w:val="0"/>
      <w:divBdr>
        <w:top w:val="none" w:sz="0" w:space="0" w:color="auto"/>
        <w:left w:val="none" w:sz="0" w:space="0" w:color="auto"/>
        <w:bottom w:val="none" w:sz="0" w:space="0" w:color="auto"/>
        <w:right w:val="none" w:sz="0" w:space="0" w:color="auto"/>
      </w:divBdr>
    </w:div>
    <w:div w:id="1752853622">
      <w:bodyDiv w:val="1"/>
      <w:marLeft w:val="0"/>
      <w:marRight w:val="0"/>
      <w:marTop w:val="0"/>
      <w:marBottom w:val="0"/>
      <w:divBdr>
        <w:top w:val="none" w:sz="0" w:space="0" w:color="auto"/>
        <w:left w:val="none" w:sz="0" w:space="0" w:color="auto"/>
        <w:bottom w:val="none" w:sz="0" w:space="0" w:color="auto"/>
        <w:right w:val="none" w:sz="0" w:space="0" w:color="auto"/>
      </w:divBdr>
    </w:div>
    <w:div w:id="1770150848">
      <w:bodyDiv w:val="1"/>
      <w:marLeft w:val="0"/>
      <w:marRight w:val="0"/>
      <w:marTop w:val="0"/>
      <w:marBottom w:val="0"/>
      <w:divBdr>
        <w:top w:val="none" w:sz="0" w:space="0" w:color="auto"/>
        <w:left w:val="none" w:sz="0" w:space="0" w:color="auto"/>
        <w:bottom w:val="none" w:sz="0" w:space="0" w:color="auto"/>
        <w:right w:val="none" w:sz="0" w:space="0" w:color="auto"/>
      </w:divBdr>
    </w:div>
    <w:div w:id="1837914471">
      <w:bodyDiv w:val="1"/>
      <w:marLeft w:val="0"/>
      <w:marRight w:val="0"/>
      <w:marTop w:val="0"/>
      <w:marBottom w:val="0"/>
      <w:divBdr>
        <w:top w:val="none" w:sz="0" w:space="0" w:color="auto"/>
        <w:left w:val="none" w:sz="0" w:space="0" w:color="auto"/>
        <w:bottom w:val="none" w:sz="0" w:space="0" w:color="auto"/>
        <w:right w:val="none" w:sz="0" w:space="0" w:color="auto"/>
      </w:divBdr>
    </w:div>
    <w:div w:id="1919711195">
      <w:bodyDiv w:val="1"/>
      <w:marLeft w:val="0"/>
      <w:marRight w:val="0"/>
      <w:marTop w:val="0"/>
      <w:marBottom w:val="0"/>
      <w:divBdr>
        <w:top w:val="none" w:sz="0" w:space="0" w:color="auto"/>
        <w:left w:val="none" w:sz="0" w:space="0" w:color="auto"/>
        <w:bottom w:val="none" w:sz="0" w:space="0" w:color="auto"/>
        <w:right w:val="none" w:sz="0" w:space="0" w:color="auto"/>
      </w:divBdr>
    </w:div>
    <w:div w:id="1927839686">
      <w:marLeft w:val="0"/>
      <w:marRight w:val="0"/>
      <w:marTop w:val="0"/>
      <w:marBottom w:val="0"/>
      <w:divBdr>
        <w:top w:val="none" w:sz="0" w:space="0" w:color="auto"/>
        <w:left w:val="none" w:sz="0" w:space="0" w:color="auto"/>
        <w:bottom w:val="none" w:sz="0" w:space="0" w:color="auto"/>
        <w:right w:val="none" w:sz="0" w:space="0" w:color="auto"/>
      </w:divBdr>
      <w:divsChild>
        <w:div w:id="265044075">
          <w:marLeft w:val="0"/>
          <w:marRight w:val="-100"/>
          <w:marTop w:val="0"/>
          <w:marBottom w:val="0"/>
          <w:divBdr>
            <w:top w:val="none" w:sz="0" w:space="0" w:color="auto"/>
            <w:left w:val="none" w:sz="0" w:space="0" w:color="auto"/>
            <w:bottom w:val="none" w:sz="0" w:space="0" w:color="auto"/>
            <w:right w:val="none" w:sz="0" w:space="0" w:color="auto"/>
          </w:divBdr>
        </w:div>
      </w:divsChild>
    </w:div>
    <w:div w:id="1930892344">
      <w:bodyDiv w:val="1"/>
      <w:marLeft w:val="0"/>
      <w:marRight w:val="0"/>
      <w:marTop w:val="0"/>
      <w:marBottom w:val="0"/>
      <w:divBdr>
        <w:top w:val="none" w:sz="0" w:space="0" w:color="auto"/>
        <w:left w:val="none" w:sz="0" w:space="0" w:color="auto"/>
        <w:bottom w:val="none" w:sz="0" w:space="0" w:color="auto"/>
        <w:right w:val="none" w:sz="0" w:space="0" w:color="auto"/>
      </w:divBdr>
    </w:div>
    <w:div w:id="1937866102">
      <w:bodyDiv w:val="1"/>
      <w:marLeft w:val="0"/>
      <w:marRight w:val="0"/>
      <w:marTop w:val="0"/>
      <w:marBottom w:val="0"/>
      <w:divBdr>
        <w:top w:val="none" w:sz="0" w:space="0" w:color="auto"/>
        <w:left w:val="none" w:sz="0" w:space="0" w:color="auto"/>
        <w:bottom w:val="none" w:sz="0" w:space="0" w:color="auto"/>
        <w:right w:val="none" w:sz="0" w:space="0" w:color="auto"/>
      </w:divBdr>
    </w:div>
    <w:div w:id="1977250633">
      <w:bodyDiv w:val="1"/>
      <w:marLeft w:val="0"/>
      <w:marRight w:val="0"/>
      <w:marTop w:val="0"/>
      <w:marBottom w:val="0"/>
      <w:divBdr>
        <w:top w:val="none" w:sz="0" w:space="0" w:color="auto"/>
        <w:left w:val="none" w:sz="0" w:space="0" w:color="auto"/>
        <w:bottom w:val="none" w:sz="0" w:space="0" w:color="auto"/>
        <w:right w:val="none" w:sz="0" w:space="0" w:color="auto"/>
      </w:divBdr>
    </w:div>
    <w:div w:id="1988779579">
      <w:bodyDiv w:val="1"/>
      <w:marLeft w:val="0"/>
      <w:marRight w:val="0"/>
      <w:marTop w:val="0"/>
      <w:marBottom w:val="0"/>
      <w:divBdr>
        <w:top w:val="none" w:sz="0" w:space="0" w:color="auto"/>
        <w:left w:val="none" w:sz="0" w:space="0" w:color="auto"/>
        <w:bottom w:val="none" w:sz="0" w:space="0" w:color="auto"/>
        <w:right w:val="none" w:sz="0" w:space="0" w:color="auto"/>
      </w:divBdr>
    </w:div>
    <w:div w:id="2009163401">
      <w:bodyDiv w:val="1"/>
      <w:marLeft w:val="0"/>
      <w:marRight w:val="0"/>
      <w:marTop w:val="0"/>
      <w:marBottom w:val="0"/>
      <w:divBdr>
        <w:top w:val="none" w:sz="0" w:space="0" w:color="auto"/>
        <w:left w:val="none" w:sz="0" w:space="0" w:color="auto"/>
        <w:bottom w:val="none" w:sz="0" w:space="0" w:color="auto"/>
        <w:right w:val="none" w:sz="0" w:space="0" w:color="auto"/>
      </w:divBdr>
    </w:div>
    <w:div w:id="2028946761">
      <w:bodyDiv w:val="1"/>
      <w:marLeft w:val="0"/>
      <w:marRight w:val="0"/>
      <w:marTop w:val="0"/>
      <w:marBottom w:val="0"/>
      <w:divBdr>
        <w:top w:val="none" w:sz="0" w:space="0" w:color="auto"/>
        <w:left w:val="none" w:sz="0" w:space="0" w:color="auto"/>
        <w:bottom w:val="none" w:sz="0" w:space="0" w:color="auto"/>
        <w:right w:val="none" w:sz="0" w:space="0" w:color="auto"/>
      </w:divBdr>
    </w:div>
    <w:div w:id="2042365402">
      <w:bodyDiv w:val="1"/>
      <w:marLeft w:val="0"/>
      <w:marRight w:val="0"/>
      <w:marTop w:val="0"/>
      <w:marBottom w:val="0"/>
      <w:divBdr>
        <w:top w:val="none" w:sz="0" w:space="0" w:color="auto"/>
        <w:left w:val="none" w:sz="0" w:space="0" w:color="auto"/>
        <w:bottom w:val="none" w:sz="0" w:space="0" w:color="auto"/>
        <w:right w:val="none" w:sz="0" w:space="0" w:color="auto"/>
      </w:divBdr>
    </w:div>
    <w:div w:id="2044475633">
      <w:bodyDiv w:val="1"/>
      <w:marLeft w:val="0"/>
      <w:marRight w:val="0"/>
      <w:marTop w:val="0"/>
      <w:marBottom w:val="0"/>
      <w:divBdr>
        <w:top w:val="none" w:sz="0" w:space="0" w:color="auto"/>
        <w:left w:val="none" w:sz="0" w:space="0" w:color="auto"/>
        <w:bottom w:val="none" w:sz="0" w:space="0" w:color="auto"/>
        <w:right w:val="none" w:sz="0" w:space="0" w:color="auto"/>
      </w:divBdr>
    </w:div>
    <w:div w:id="2109229450">
      <w:bodyDiv w:val="1"/>
      <w:marLeft w:val="0"/>
      <w:marRight w:val="0"/>
      <w:marTop w:val="0"/>
      <w:marBottom w:val="0"/>
      <w:divBdr>
        <w:top w:val="none" w:sz="0" w:space="0" w:color="auto"/>
        <w:left w:val="none" w:sz="0" w:space="0" w:color="auto"/>
        <w:bottom w:val="none" w:sz="0" w:space="0" w:color="auto"/>
        <w:right w:val="none" w:sz="0" w:space="0" w:color="auto"/>
      </w:divBdr>
    </w:div>
    <w:div w:id="2125610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9" Type="http://schemas.openxmlformats.org/officeDocument/2006/relationships/image" Target="media/image27.png"/><Relationship Id="rId21" Type="http://schemas.openxmlformats.org/officeDocument/2006/relationships/image" Target="media/image14.png"/><Relationship Id="rId34" Type="http://schemas.openxmlformats.org/officeDocument/2006/relationships/footer" Target="footer2.xm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chart" Target="charts/chart1.xml"/><Relationship Id="rId32" Type="http://schemas.openxmlformats.org/officeDocument/2006/relationships/image" Target="media/image22.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microsoft.com/office/2020/10/relationships/intelligence" Target="intelligence2.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33" Type="http://schemas.openxmlformats.org/officeDocument/2006/relationships/image" Target="media/image23.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13.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github.com/EdisonWCC/Taller-de-Proyectos-2-Itinerarios-turisticos" TargetMode="External"/><Relationship Id="rId28" Type="http://schemas.openxmlformats.org/officeDocument/2006/relationships/image" Target="media/image18.png"/><Relationship Id="rId36" Type="http://schemas.openxmlformats.org/officeDocument/2006/relationships/hyperlink" Target="https://continental-team-y46ixntg.atlassian.net/jira/software/projects/SCRUM/boards/1/reports/burndown?source=overview&amp;atlOrigin=eyJpIjoiZTU1YmM2MWIzNWQyNDkwMmFjOTY2OWFiZDQ4ODQzNTIiLCJwIjoiaiJ9" TargetMode="External"/><Relationship Id="rId49" Type="http://schemas.openxmlformats.org/officeDocument/2006/relationships/image" Target="media/image37.png"/></Relationships>
</file>

<file path=word/_rels/header1.xml.rels><?xml version="1.0" encoding="UTF-8" standalone="yes"?>
<Relationships xmlns="http://schemas.openxmlformats.org/package/2006/relationships"><Relationship Id="rId1"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oleObject" Target="file:///D:\ESTUDIOS\Universidad%20Continental\9no%20ciclo\Taller%20de%20proyectos%20I\diagrama%20de%20gant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Diagrama</a:t>
            </a:r>
            <a:r>
              <a:rPr lang="es-MX" baseline="0"/>
              <a:t> de Gantt</a:t>
            </a:r>
            <a:endParaRPr lang="es-MX"/>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MX"/>
        </a:p>
      </c:txPr>
    </c:title>
    <c:autoTitleDeleted val="0"/>
    <c:plotArea>
      <c:layout>
        <c:manualLayout>
          <c:layoutTarget val="inner"/>
          <c:xMode val="edge"/>
          <c:yMode val="edge"/>
          <c:x val="9.4493468710730569E-2"/>
          <c:y val="0.35496180368758251"/>
          <c:w val="0.87944498144599681"/>
          <c:h val="0.60146720790335995"/>
        </c:manualLayout>
      </c:layout>
      <c:barChart>
        <c:barDir val="bar"/>
        <c:grouping val="stacked"/>
        <c:varyColors val="0"/>
        <c:ser>
          <c:idx val="0"/>
          <c:order val="0"/>
          <c:spPr>
            <a:noFill/>
            <a:ln>
              <a:noFill/>
            </a:ln>
            <a:effectLst/>
          </c:spPr>
          <c:invertIfNegative val="0"/>
          <c:dLbls>
            <c:delete val="1"/>
          </c:dLbls>
          <c:cat>
            <c:strRef>
              <c:f>Hoja1!$B$3:$B$9</c:f>
              <c:strCache>
                <c:ptCount val="7"/>
                <c:pt idx="0">
                  <c:v>Sprint 1</c:v>
                </c:pt>
                <c:pt idx="1">
                  <c:v>Sprint 2</c:v>
                </c:pt>
                <c:pt idx="2">
                  <c:v>Sprint 3</c:v>
                </c:pt>
                <c:pt idx="3">
                  <c:v>Sprint 4</c:v>
                </c:pt>
                <c:pt idx="4">
                  <c:v>Sprint 5</c:v>
                </c:pt>
                <c:pt idx="5">
                  <c:v>Sprint 6</c:v>
                </c:pt>
                <c:pt idx="6">
                  <c:v>Sprint 7</c:v>
                </c:pt>
              </c:strCache>
            </c:strRef>
          </c:cat>
          <c:val>
            <c:numRef>
              <c:f>Hoja1!$C$3:$C$9</c:f>
              <c:numCache>
                <c:formatCode>m/d/yyyy</c:formatCode>
                <c:ptCount val="7"/>
                <c:pt idx="0">
                  <c:v>45915</c:v>
                </c:pt>
                <c:pt idx="1">
                  <c:v>45926</c:v>
                </c:pt>
                <c:pt idx="2">
                  <c:v>45936</c:v>
                </c:pt>
                <c:pt idx="3">
                  <c:v>45948</c:v>
                </c:pt>
                <c:pt idx="4">
                  <c:v>45959</c:v>
                </c:pt>
                <c:pt idx="5">
                  <c:v>45971</c:v>
                </c:pt>
                <c:pt idx="6">
                  <c:v>45977</c:v>
                </c:pt>
              </c:numCache>
            </c:numRef>
          </c:val>
          <c:extLst>
            <c:ext xmlns:c16="http://schemas.microsoft.com/office/drawing/2014/chart" uri="{C3380CC4-5D6E-409C-BE32-E72D297353CC}">
              <c16:uniqueId val="{00000000-835C-4519-A032-3DEEACB74966}"/>
            </c:ext>
          </c:extLst>
        </c:ser>
        <c:ser>
          <c:idx val="1"/>
          <c:order val="1"/>
          <c:spPr>
            <a:solidFill>
              <a:srgbClr val="35685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s-MX"/>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3:$B$9</c:f>
              <c:strCache>
                <c:ptCount val="7"/>
                <c:pt idx="0">
                  <c:v>Sprint 1</c:v>
                </c:pt>
                <c:pt idx="1">
                  <c:v>Sprint 2</c:v>
                </c:pt>
                <c:pt idx="2">
                  <c:v>Sprint 3</c:v>
                </c:pt>
                <c:pt idx="3">
                  <c:v>Sprint 4</c:v>
                </c:pt>
                <c:pt idx="4">
                  <c:v>Sprint 5</c:v>
                </c:pt>
                <c:pt idx="5">
                  <c:v>Sprint 6</c:v>
                </c:pt>
                <c:pt idx="6">
                  <c:v>Sprint 7</c:v>
                </c:pt>
              </c:strCache>
            </c:strRef>
          </c:cat>
          <c:val>
            <c:numRef>
              <c:f>Hoja1!$D$3:$D$9</c:f>
              <c:numCache>
                <c:formatCode>General</c:formatCode>
                <c:ptCount val="7"/>
                <c:pt idx="0">
                  <c:v>10</c:v>
                </c:pt>
                <c:pt idx="1">
                  <c:v>9</c:v>
                </c:pt>
                <c:pt idx="2">
                  <c:v>12</c:v>
                </c:pt>
                <c:pt idx="3">
                  <c:v>10</c:v>
                </c:pt>
                <c:pt idx="4">
                  <c:v>12</c:v>
                </c:pt>
                <c:pt idx="5">
                  <c:v>6</c:v>
                </c:pt>
                <c:pt idx="6">
                  <c:v>6</c:v>
                </c:pt>
              </c:numCache>
            </c:numRef>
          </c:val>
          <c:extLst>
            <c:ext xmlns:c16="http://schemas.microsoft.com/office/drawing/2014/chart" uri="{C3380CC4-5D6E-409C-BE32-E72D297353CC}">
              <c16:uniqueId val="{00000001-835C-4519-A032-3DEEACB74966}"/>
            </c:ext>
          </c:extLst>
        </c:ser>
        <c:dLbls>
          <c:dLblPos val="ctr"/>
          <c:showLegendKey val="0"/>
          <c:showVal val="1"/>
          <c:showCatName val="0"/>
          <c:showSerName val="0"/>
          <c:showPercent val="0"/>
          <c:showBubbleSize val="0"/>
        </c:dLbls>
        <c:gapWidth val="50"/>
        <c:overlap val="100"/>
        <c:axId val="721887791"/>
        <c:axId val="721888271"/>
      </c:barChart>
      <c:catAx>
        <c:axId val="721887791"/>
        <c:scaling>
          <c:orientation val="maxMin"/>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721888271"/>
        <c:crosses val="autoZero"/>
        <c:auto val="1"/>
        <c:lblAlgn val="ctr"/>
        <c:lblOffset val="100"/>
        <c:noMultiLvlLbl val="0"/>
      </c:catAx>
      <c:valAx>
        <c:axId val="721888271"/>
        <c:scaling>
          <c:orientation val="minMax"/>
          <c:max val="45986"/>
          <c:min val="45913"/>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d/mm/yy" sourceLinked="0"/>
        <c:majorTickMark val="none"/>
        <c:minorTickMark val="none"/>
        <c:tickLblPos val="nextTo"/>
        <c:spPr>
          <a:noFill/>
          <a:ln>
            <a:noFill/>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721887791"/>
        <c:crosses val="autoZero"/>
        <c:crossBetween val="between"/>
        <c:majorUnit val="2"/>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Zar24</b:Tag>
    <b:SourceType>JournalArticle</b:SourceType>
    <b:Guid>{411DD2C0-6BFB-4CE3-98B5-DCEBB03943EB}</b:Guid>
    <b:Title>Inteligencia Artificial en el Turismo Peruano: Optimización de Experiencias y Educación Integrando Contabilidad, Arte y Turismo</b:Title>
    <b:City>Cusco</b:City>
    <b:Year>2024</b:Year>
    <b:Publisher>Revista Veritas mmultidisciplinar</b:Publisher>
    <b:Volume>5</b:Volume>
    <b:Issue>2</b:Issue>
    <b:Author>
      <b:Author>
        <b:NameList>
          <b:Person>
            <b:Last>Zarate Bujanda</b:Last>
            <b:Middle>Luis</b:Middle>
            <b:First>José</b:First>
          </b:Person>
          <b:Person>
            <b:Last>Corbacho Carpio</b:Last>
            <b:First>Julia</b:First>
          </b:Person>
          <b:Person>
            <b:Last>Dueñas Cahua</b:Last>
            <b:First>Sócrates</b:First>
          </b:Person>
          <b:Person>
            <b:Last>Vergara Ugarte</b:Last>
            <b:First>Alex</b:First>
          </b:Person>
          <b:Person>
            <b:Last>Mejía Quipo</b:Last>
            <b:First>Igvi Junior</b:First>
          </b:Person>
        </b:NameList>
      </b:Author>
    </b:Author>
    <b:DOI>https://doi.org/10.61616/rvdc.v5i2.124</b:DOI>
    <b:RefOrder>7</b:RefOrder>
  </b:Source>
  <b:Source>
    <b:Tag>Ram24</b:Tag>
    <b:SourceType>JournalArticle</b:SourceType>
    <b:Guid>{2F4E1A99-CB9F-4D63-94BB-540A298910AB}</b:Guid>
    <b:Title>Satisfacción del cliente en la logística: un análisis de chatbots en las empresas de Colombia, Perú y Ecuador</b:Title>
    <b:Year>2024</b:Year>
    <b:Publisher>Retos Revista de Ciencias de la Administración y Economía</b:Publisher>
    <b:Volume>14</b:Volume>
    <b:Issue>27</b:Issue>
    <b:StandardNumber>115-130</b:StandardNumber>
    <b:Author>
      <b:Author>
        <b:NameList>
          <b:Person>
            <b:Last>Ramos De Santis</b:Last>
            <b:First>Pedro</b:First>
          </b:Person>
        </b:NameList>
      </b:Author>
    </b:Author>
    <b:DOI>https://doi.org/10.17163/ret.n27.2024.08</b:DOI>
    <b:RefOrder>4</b:RefOrder>
  </b:Source>
  <b:Source>
    <b:Tag>Pio22</b:Tag>
    <b:SourceType>JournalArticle</b:SourceType>
    <b:Guid>{8CF79AD3-A91D-45FC-8E16-2AFECDC5CF47}</b:Guid>
    <b:Title>Chatbots para ventas y atención al cliente</b:Title>
    <b:Year>2022</b:Year>
    <b:Publisher>Journal TechInnovation</b:Publisher>
    <b:Volume>1</b:Volume>
    <b:Issue>1</b:Issue>
    <b:Author>
      <b:Author>
        <b:NameList>
          <b:Person>
            <b:Last>Pionce Arteaga</b:Last>
            <b:Middle>Aldair</b:Middle>
            <b:First>Marcell</b:First>
          </b:Person>
          <b:Person>
            <b:Last>Caicedo Plúa</b:Last>
            <b:Middle>Ruperto</b:Middle>
            <b:First>Christian</b:First>
          </b:Person>
          <b:Person>
            <b:Last>Delgado Lucas</b:Last>
            <b:Middle>Benny</b:Middle>
            <b:First>Holger</b:First>
          </b:Person>
          <b:Person>
            <b:Last>Murillo Quimiz</b:Last>
            <b:Middle>Raúl</b:Middle>
            <b:First>Leonardo</b:First>
          </b:Person>
        </b:NameList>
      </b:Author>
    </b:Author>
    <b:DOI>https://doi.org/10.47230/Journal.TechInnovation.v1.n1.2022.107-116</b:DOI>
    <b:RefOrder>8</b:RefOrder>
  </b:Source>
  <b:Source>
    <b:Tag>Pár25</b:Tag>
    <b:SourceType>JournalArticle</b:SourceType>
    <b:Guid>{D1225F82-9A49-404A-9A58-D7CD343AC4FF}</b:Guid>
    <b:Title>Incidencias e implicaciones de la inteligencia artificial en las empresas de intermediación turística</b:Title>
    <b:Year>2025</b:Year>
    <b:Publisher>Revista Científica Multidisciplinaria SAPIENTIAE</b:Publisher>
    <b:Volume>8</b:Volume>
    <b:Issue>16</b:Issue>
    <b:Author>
      <b:Author>
        <b:NameList>
          <b:Person>
            <b:Last>Párraga Burgos</b:Last>
            <b:Middle>Sneider</b:Middle>
            <b:First>Frank</b:First>
          </b:Person>
          <b:Person>
            <b:Last>Saltos Aveiga</b:Last>
            <b:Middle>Denitssa</b:Middle>
            <b:First>Valeria</b:First>
          </b:Person>
          <b:Person>
            <b:Last>Álvaro Silva</b:Last>
            <b:Middle>Xavier</b:Middle>
            <b:First>Gustavo</b:First>
          </b:Person>
        </b:NameList>
      </b:Author>
    </b:Author>
    <b:DOI>https://doi.org/10.56124/sapientiae.v8i16.023</b:DOI>
    <b:RefOrder>5</b:RefOrder>
  </b:Source>
  <b:Source>
    <b:Tag>Lóp23</b:Tag>
    <b:SourceType>JournalArticle</b:SourceType>
    <b:Guid>{52C59AD5-5D92-4397-BB4F-6421284B35A5}</b:Guid>
    <b:Title>The impact of Artificial Intelligence in improving Customer Service: A Systemic Review</b:Title>
    <b:Year>2023</b:Year>
    <b:City>Arequipa</b:City>
    <b:Author>
      <b:Author>
        <b:NameList>
          <b:Person>
            <b:Last>López Zavaleta</b:Last>
            <b:First>Verónica</b:First>
          </b:Person>
          <b:Person>
            <b:Last>Rojas Ahumada</b:Last>
            <b:First>Kenner</b:First>
          </b:Person>
          <b:Person>
            <b:Last>Mendoza de los Santos</b:Last>
            <b:First>Alberto</b:First>
          </b:Person>
        </b:NameList>
      </b:Author>
    </b:Author>
    <b:Volume>4</b:Volume>
    <b:Issue>2</b:Issue>
    <b:DOI>https://doi.org/10.48168/innosoft.s12.a90</b:DOI>
    <b:RefOrder>3</b:RefOrder>
  </b:Source>
  <b:Source>
    <b:Tag>Cas21</b:Tag>
    <b:SourceType>JournalArticle</b:SourceType>
    <b:Guid>{37CB0111-6FA5-44A0-8B27-35C7A9B2186E}</b:Guid>
    <b:Title>La usabilidad percibida de los chatbots sobre la atención al cliente en las organizaciones: una revisión de la literatura</b:Title>
    <b:JournalName>Interfases</b:JournalName>
    <b:Year>2021</b:Year>
    <b:Pages>184-204</b:Pages>
    <b:Author>
      <b:Author>
        <b:NameList>
          <b:Person>
            <b:Last>Casazola Cruz</b:Last>
            <b:Middle>Daniel</b:Middle>
            <b:First>Oswaldo</b:First>
          </b:Person>
          <b:Person>
            <b:Last>Alfaro Mariño</b:Last>
            <b:First>Gianfranco</b:First>
          </b:Person>
          <b:Person>
            <b:Last>Burgos Tejada</b:Last>
            <b:First>Jaime</b:First>
          </b:Person>
          <b:Person>
            <b:Last>Ramos More</b:Last>
            <b:Middle>Augusto</b:Middle>
            <b:First>Omar</b:First>
          </b:Person>
        </b:NameList>
      </b:Author>
    </b:Author>
    <b:Volume>4</b:Volume>
    <b:DOI>https://doi.org/10.26439/interfases2021.n014.5401</b:DOI>
    <b:Issue>014</b:Issue>
    <b:RefOrder>9</b:RefOrder>
  </b:Source>
  <b:Source>
    <b:Tag>Buh15</b:Tag>
    <b:SourceType>JournalArticle</b:SourceType>
    <b:Guid>{2695F10E-05E8-403C-B3F8-D60188503D7C}</b:Guid>
    <b:Title>Smart Tourism Destinations Enhancing Tourism Experience Through Personalisation of Services</b:Title>
    <b:JournalName>Information and Communication Technologies in Tourism 2015</b:JournalName>
    <b:Year>2015</b:Year>
    <b:City>Springer</b:City>
    <b:DOI>https://doi.org/10.1007/978-3-319-14343-9_28</b:DOI>
    <b:Author>
      <b:Author>
        <b:NameList>
          <b:Person>
            <b:Last>Buhalis</b:Last>
            <b:First>Dimitrios</b:First>
          </b:Person>
          <b:Person>
            <b:Last>Amaranggana </b:Last>
            <b:First>Aditya</b:First>
          </b:Person>
        </b:NameList>
      </b:Author>
    </b:Author>
    <b:RefOrder>6</b:RefOrder>
  </b:Source>
  <b:Source>
    <b:Tag>MIN25</b:Tag>
    <b:SourceType>Report</b:SourceType>
    <b:Guid>{1CD59A59-DAB6-4B8A-BECF-1EB5A547E33D}</b:Guid>
    <b:Title>Turismo receptivo 2024. Boletín Estadístico Mensual</b:Title>
    <b:Year>2025</b:Year>
    <b:City>Lima, Perú</b:City>
    <b:Publisher>MINCETUR</b:Publisher>
    <b:YearAccessed>2025</b:YearAccessed>
    <b:MonthAccessed>06</b:MonthAccessed>
    <b:DayAccessed>22</b:DayAccessed>
    <b:URL>https://www.mincetur.gob.pe</b:URL>
    <b:Author>
      <b:Author>
        <b:NameList>
          <b:Person>
            <b:Last>(MINCETUR)</b:Last>
            <b:First>Ministerio</b:First>
            <b:Middle>de Comercio Exterior y Turismo del Perú</b:Middle>
          </b:Person>
        </b:NameList>
      </b:Author>
      <b:Editor>
        <b:NameList>
          <b:Person>
            <b:Last>MINCETUR</b:Last>
          </b:Person>
        </b:NameList>
      </b:Editor>
    </b:Author>
    <b:InternetSiteTitle>Turismo receptivo 2024. Boletín Estadístico Mensual</b:InternetSiteTitle>
    <b:RefOrder>1</b:RefOrder>
  </b:Source>
  <b:Source>
    <b:Tag>Thi25</b:Tag>
    <b:SourceType>BookSection</b:SourceType>
    <b:Guid>{C6D16276-0969-4600-AFF7-1E7C489839C4}</b:Guid>
    <b:Title>Impact of AI Tools in Tourism: Transforming the Industry</b:Title>
    <b:Year>2025</b:Year>
    <b:Publisher>IntechOpen</b:Publisher>
    <b:City>London</b:City>
    <b:Author>
      <b:Author>
        <b:NameList>
          <b:Person>
            <b:Last>Thiruthanigesan</b:Last>
            <b:First>K.,</b:First>
            <b:Middle>Thevarajan Swampillai, A., &amp; Nagendrakumar, N.</b:Middle>
          </b:Person>
        </b:NameList>
      </b:Author>
      <b:BookAuthor>
        <b:NameList>
          <b:Person>
            <b:Last>VARLAMIS</b:Last>
            <b:First>I.</b:First>
          </b:Person>
        </b:NameList>
      </b:BookAuthor>
    </b:Author>
    <b:Volume>1</b:Volume>
    <b:YearAccessed>22</b:YearAccessed>
    <b:MonthAccessed>6</b:MonthAccessed>
    <b:DayAccessed>2025</b:DayAccessed>
    <b:DOI>https://doi.org/10.5772/intechopen.1007343</b:DOI>
    <b:BookTitle>Artificial Intelligence - Applications in Tourism and Services</b:BookTitle>
    <b:RefOrder>2</b:RefOrder>
  </b:Source>
  <b:Source>
    <b:Tag>OEC24</b:Tag>
    <b:SourceType>Report</b:SourceType>
    <b:Guid>{CFD82797-681C-4C36-9992-A76FDACD579F}</b:Guid>
    <b:Title>Tourism Trends and Policies 2024</b:Title>
    <b:Year>2024</b:Year>
    <b:City>París, Francia</b:City>
    <b:Publisher>OECD Publishing</b:Publisher>
    <b:Author>
      <b:Author>
        <b:NameList>
          <b:Person>
            <b:Last>(OECD)</b:Last>
            <b:First>Organisation</b:First>
            <b:Middle>for Economic Co-operation and Development</b:Middle>
          </b:Person>
        </b:NameList>
      </b:Author>
    </b:Author>
    <b:YearAccessed>22</b:YearAccessed>
    <b:URL>https://www.oecd.org/publications/</b:URL>
    <b:MonthAccessed>6</b:MonthAccessed>
    <b:DayAccessed>2025</b:DayAccessed>
    <b:RefOrder>10</b:RefOrder>
  </b:Source>
</b:Sources>
</file>

<file path=customXml/itemProps1.xml><?xml version="1.0" encoding="utf-8"?>
<ds:datastoreItem xmlns:ds="http://schemas.openxmlformats.org/officeDocument/2006/customXml" ds:itemID="{B9185429-3958-4616-ACB8-8145AE925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1</Pages>
  <Words>13386</Words>
  <Characters>76302</Characters>
  <Application>Microsoft Office Word</Application>
  <DocSecurity>4</DocSecurity>
  <Lines>635</Lines>
  <Paragraphs>1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509</CharactersWithSpaces>
  <SharedDoc>false</SharedDoc>
  <HLinks>
    <vt:vector size="12" baseType="variant">
      <vt:variant>
        <vt:i4>655381</vt:i4>
      </vt:variant>
      <vt:variant>
        <vt:i4>30</vt:i4>
      </vt:variant>
      <vt:variant>
        <vt:i4>0</vt:i4>
      </vt:variant>
      <vt:variant>
        <vt:i4>5</vt:i4>
      </vt:variant>
      <vt:variant>
        <vt:lpwstr>https://continental-team-y46ixntg.atlassian.net/jira/software/projects/SCRUM/boards/1/reports/burndown?source=overview&amp;atlOrigin=eyJpIjoiZTU1YmM2MWIzNWQyNDkwMmFjOTY2OWFiZDQ4ODQzNTIiLCJwIjoiaiJ9</vt:lpwstr>
      </vt:variant>
      <vt:variant>
        <vt:lpwstr/>
      </vt:variant>
      <vt:variant>
        <vt:i4>1835039</vt:i4>
      </vt:variant>
      <vt:variant>
        <vt:i4>27</vt:i4>
      </vt:variant>
      <vt:variant>
        <vt:i4>0</vt:i4>
      </vt:variant>
      <vt:variant>
        <vt:i4>5</vt:i4>
      </vt:variant>
      <vt:variant>
        <vt:lpwstr>https://github.com/EdisonWCC/Taller-de-Proyectos-2-Itinerarios-turistico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 RODRIGO NINANQUI HUAMAN</dc:creator>
  <cp:keywords/>
  <dc:description/>
  <cp:lastModifiedBy>BILL RODRIGO NINANQUI HUAMAN</cp:lastModifiedBy>
  <cp:revision>407</cp:revision>
  <cp:lastPrinted>2025-07-01T22:14:00Z</cp:lastPrinted>
  <dcterms:created xsi:type="dcterms:W3CDTF">2025-06-23T01:56:00Z</dcterms:created>
  <dcterms:modified xsi:type="dcterms:W3CDTF">2025-12-01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9OJqrfTK"/&gt;&lt;style id="http://www.zotero.org/styles/iso690-numeric-en"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